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A8C4A4B" w14:textId="712E3F75" w:rsidR="004B4358" w:rsidRPr="00E925F5" w:rsidRDefault="00A36442" w:rsidP="004B4358">
      <w:pPr>
        <w:pStyle w:val="SMHeading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Supplementary </w:t>
      </w:r>
      <w:r w:rsidR="00937185">
        <w:rPr>
          <w:rFonts w:ascii="Arial" w:hAnsi="Arial" w:cs="Arial"/>
          <w:sz w:val="20"/>
          <w:szCs w:val="20"/>
        </w:rPr>
        <w:t>Fi</w:t>
      </w:r>
      <w:r>
        <w:rPr>
          <w:rFonts w:ascii="Arial" w:hAnsi="Arial" w:cs="Arial"/>
          <w:sz w:val="20"/>
          <w:szCs w:val="20"/>
        </w:rPr>
        <w:t>le 4</w:t>
      </w:r>
      <w:r w:rsidR="004B4358" w:rsidRPr="00E925F5">
        <w:rPr>
          <w:rFonts w:ascii="Arial" w:hAnsi="Arial" w:cs="Arial"/>
          <w:sz w:val="20"/>
          <w:szCs w:val="20"/>
        </w:rPr>
        <w:t xml:space="preserve">. </w:t>
      </w:r>
      <w:r w:rsidR="004B4358" w:rsidRPr="00E925F5">
        <w:rPr>
          <w:rFonts w:ascii="Arial" w:hAnsi="Arial" w:cs="Arial"/>
          <w:b w:val="0"/>
          <w:bCs w:val="0"/>
          <w:sz w:val="20"/>
          <w:szCs w:val="20"/>
        </w:rPr>
        <w:t xml:space="preserve">Summary of congenital malformation types and incidence in embryos at E18.5 arising from maternal NW3.5 diet provision between E7.5 and E10.5. </w:t>
      </w:r>
    </w:p>
    <w:tbl>
      <w:tblPr>
        <w:tblStyle w:val="TableGrid"/>
        <w:tblW w:w="83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49"/>
        <w:gridCol w:w="3235"/>
        <w:gridCol w:w="323"/>
        <w:gridCol w:w="1642"/>
        <w:gridCol w:w="1515"/>
      </w:tblGrid>
      <w:tr w:rsidR="004B4358" w:rsidRPr="00E925F5" w14:paraId="103B0889" w14:textId="77777777" w:rsidTr="0087736E">
        <w:tc>
          <w:tcPr>
            <w:tcW w:w="1649" w:type="dxa"/>
            <w:tcBorders>
              <w:top w:val="single" w:sz="8" w:space="0" w:color="auto"/>
            </w:tcBorders>
          </w:tcPr>
          <w:p w14:paraId="630AE1B5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235" w:type="dxa"/>
            <w:tcBorders>
              <w:top w:val="single" w:sz="8" w:space="0" w:color="auto"/>
            </w:tcBorders>
          </w:tcPr>
          <w:p w14:paraId="3381BB04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23" w:type="dxa"/>
            <w:tcBorders>
              <w:top w:val="single" w:sz="8" w:space="0" w:color="auto"/>
            </w:tcBorders>
          </w:tcPr>
          <w:p w14:paraId="12F04F4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157" w:type="dxa"/>
            <w:gridSpan w:val="2"/>
            <w:tcBorders>
              <w:top w:val="single" w:sz="8" w:space="0" w:color="auto"/>
            </w:tcBorders>
          </w:tcPr>
          <w:p w14:paraId="281D89C5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Embryonic genotype</w:t>
            </w:r>
          </w:p>
        </w:tc>
      </w:tr>
      <w:tr w:rsidR="004B4358" w:rsidRPr="00E925F5" w14:paraId="3F11BCD1" w14:textId="77777777" w:rsidTr="0087736E">
        <w:tc>
          <w:tcPr>
            <w:tcW w:w="1649" w:type="dxa"/>
            <w:tcBorders>
              <w:bottom w:val="single" w:sz="8" w:space="0" w:color="auto"/>
            </w:tcBorders>
          </w:tcPr>
          <w:p w14:paraId="43C32B90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3235" w:type="dxa"/>
            <w:tcBorders>
              <w:bottom w:val="single" w:sz="8" w:space="0" w:color="auto"/>
            </w:tcBorders>
          </w:tcPr>
          <w:p w14:paraId="316B0B34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Malformation</w:t>
            </w:r>
          </w:p>
        </w:tc>
        <w:tc>
          <w:tcPr>
            <w:tcW w:w="323" w:type="dxa"/>
          </w:tcPr>
          <w:p w14:paraId="7299A63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8" w:space="0" w:color="auto"/>
            </w:tcBorders>
          </w:tcPr>
          <w:p w14:paraId="0B89EA57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b/>
                <w:i/>
                <w:sz w:val="20"/>
                <w:szCs w:val="20"/>
              </w:rPr>
              <w:t>Haao</w:t>
            </w:r>
            <w:proofErr w:type="spellEnd"/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-/-</w:t>
            </w:r>
          </w:p>
        </w:tc>
        <w:tc>
          <w:tcPr>
            <w:tcW w:w="1515" w:type="dxa"/>
            <w:tcBorders>
              <w:bottom w:val="single" w:sz="8" w:space="0" w:color="auto"/>
            </w:tcBorders>
          </w:tcPr>
          <w:p w14:paraId="44EFD02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b/>
                <w:i/>
                <w:sz w:val="20"/>
                <w:szCs w:val="20"/>
              </w:rPr>
              <w:t>Haao</w:t>
            </w:r>
            <w:proofErr w:type="spellEnd"/>
            <w:r w:rsidRPr="00E925F5">
              <w:rPr>
                <w:rFonts w:ascii="Arial" w:hAnsi="Arial" w:cs="Arial"/>
                <w:b/>
                <w:bCs/>
                <w:sz w:val="20"/>
                <w:szCs w:val="20"/>
              </w:rPr>
              <w:t>+/-</w:t>
            </w:r>
          </w:p>
        </w:tc>
      </w:tr>
      <w:tr w:rsidR="004B4358" w:rsidRPr="00E925F5" w14:paraId="3F0857AC" w14:textId="77777777" w:rsidTr="0087736E">
        <w:tc>
          <w:tcPr>
            <w:tcW w:w="1649" w:type="dxa"/>
            <w:vMerge w:val="restart"/>
            <w:tcBorders>
              <w:top w:val="single" w:sz="8" w:space="0" w:color="auto"/>
            </w:tcBorders>
          </w:tcPr>
          <w:p w14:paraId="2685646F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Heart</w:t>
            </w:r>
          </w:p>
        </w:tc>
        <w:tc>
          <w:tcPr>
            <w:tcW w:w="3235" w:type="dxa"/>
            <w:tcBorders>
              <w:top w:val="single" w:sz="8" w:space="0" w:color="auto"/>
            </w:tcBorders>
          </w:tcPr>
          <w:p w14:paraId="666ACD3D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Total</w:t>
            </w:r>
            <w:r w:rsidRPr="00E925F5"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23" w:type="dxa"/>
          </w:tcPr>
          <w:p w14:paraId="2A5091F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top w:val="single" w:sz="8" w:space="0" w:color="auto"/>
            </w:tcBorders>
          </w:tcPr>
          <w:p w14:paraId="6FFCDE1D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8/30 (27.7%)</w:t>
            </w:r>
          </w:p>
        </w:tc>
        <w:tc>
          <w:tcPr>
            <w:tcW w:w="1515" w:type="dxa"/>
            <w:tcBorders>
              <w:top w:val="single" w:sz="8" w:space="0" w:color="auto"/>
            </w:tcBorders>
          </w:tcPr>
          <w:p w14:paraId="52E1E48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/20 (5%)</w:t>
            </w:r>
          </w:p>
        </w:tc>
      </w:tr>
      <w:tr w:rsidR="004B4358" w:rsidRPr="00E925F5" w14:paraId="633CBAFA" w14:textId="77777777" w:rsidTr="00943884">
        <w:tc>
          <w:tcPr>
            <w:tcW w:w="1649" w:type="dxa"/>
            <w:vMerge/>
          </w:tcPr>
          <w:p w14:paraId="3E183268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4152A037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BAV</w:t>
            </w:r>
          </w:p>
        </w:tc>
        <w:tc>
          <w:tcPr>
            <w:tcW w:w="323" w:type="dxa"/>
          </w:tcPr>
          <w:p w14:paraId="19D92F0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3BEEF418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5/30 (16.7%)</w:t>
            </w:r>
          </w:p>
        </w:tc>
        <w:tc>
          <w:tcPr>
            <w:tcW w:w="1515" w:type="dxa"/>
          </w:tcPr>
          <w:p w14:paraId="5917058C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6864D297" w14:textId="77777777" w:rsidTr="00943884">
        <w:tc>
          <w:tcPr>
            <w:tcW w:w="1649" w:type="dxa"/>
            <w:vMerge/>
          </w:tcPr>
          <w:p w14:paraId="2BDDF0F9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7C72465D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VSD</w:t>
            </w:r>
          </w:p>
        </w:tc>
        <w:tc>
          <w:tcPr>
            <w:tcW w:w="323" w:type="dxa"/>
          </w:tcPr>
          <w:p w14:paraId="470249AF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3DD187A1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/30 (3.3%)</w:t>
            </w:r>
          </w:p>
        </w:tc>
        <w:tc>
          <w:tcPr>
            <w:tcW w:w="1515" w:type="dxa"/>
          </w:tcPr>
          <w:p w14:paraId="2A4D0926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2C524CA7" w14:textId="77777777" w:rsidTr="00943884">
        <w:tc>
          <w:tcPr>
            <w:tcW w:w="1649" w:type="dxa"/>
            <w:vMerge/>
          </w:tcPr>
          <w:p w14:paraId="7EEFD83F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5247F095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sz w:val="20"/>
                <w:szCs w:val="20"/>
              </w:rPr>
              <w:t>mVSD</w:t>
            </w:r>
            <w:proofErr w:type="spellEnd"/>
          </w:p>
        </w:tc>
        <w:tc>
          <w:tcPr>
            <w:tcW w:w="323" w:type="dxa"/>
          </w:tcPr>
          <w:p w14:paraId="2CE55C2C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760DC7D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515" w:type="dxa"/>
          </w:tcPr>
          <w:p w14:paraId="09B97F38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/20 (5%)</w:t>
            </w:r>
          </w:p>
        </w:tc>
      </w:tr>
      <w:tr w:rsidR="004B4358" w:rsidRPr="00E925F5" w14:paraId="27565BB9" w14:textId="77777777" w:rsidTr="00943884">
        <w:tc>
          <w:tcPr>
            <w:tcW w:w="1649" w:type="dxa"/>
            <w:vMerge/>
            <w:tcBorders>
              <w:bottom w:val="single" w:sz="4" w:space="0" w:color="auto"/>
            </w:tcBorders>
          </w:tcPr>
          <w:p w14:paraId="6C537D2E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  <w:tcBorders>
              <w:bottom w:val="single" w:sz="4" w:space="0" w:color="auto"/>
            </w:tcBorders>
          </w:tcPr>
          <w:p w14:paraId="59F637BC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 xml:space="preserve">Other structural </w:t>
            </w:r>
            <w:proofErr w:type="spellStart"/>
            <w:r w:rsidRPr="00E925F5">
              <w:rPr>
                <w:rFonts w:ascii="Arial" w:hAnsi="Arial" w:cs="Arial"/>
                <w:sz w:val="20"/>
                <w:szCs w:val="20"/>
              </w:rPr>
              <w:t>abnormalities</w:t>
            </w:r>
            <w:r w:rsidRPr="00E925F5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323" w:type="dxa"/>
          </w:tcPr>
          <w:p w14:paraId="55C50209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4" w:space="0" w:color="auto"/>
            </w:tcBorders>
          </w:tcPr>
          <w:p w14:paraId="01EBEBD7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3/30 (10%)</w:t>
            </w:r>
          </w:p>
        </w:tc>
        <w:tc>
          <w:tcPr>
            <w:tcW w:w="1515" w:type="dxa"/>
            <w:tcBorders>
              <w:bottom w:val="single" w:sz="4" w:space="0" w:color="auto"/>
            </w:tcBorders>
          </w:tcPr>
          <w:p w14:paraId="52C33F0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3E1FF50C" w14:textId="77777777" w:rsidTr="00943884">
        <w:tc>
          <w:tcPr>
            <w:tcW w:w="1649" w:type="dxa"/>
            <w:vMerge w:val="restart"/>
            <w:tcBorders>
              <w:top w:val="single" w:sz="4" w:space="0" w:color="auto"/>
            </w:tcBorders>
          </w:tcPr>
          <w:p w14:paraId="370980B4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 xml:space="preserve">Vertebrae and </w:t>
            </w:r>
            <w:proofErr w:type="spellStart"/>
            <w:r w:rsidRPr="00E925F5">
              <w:rPr>
                <w:rFonts w:ascii="Arial" w:hAnsi="Arial" w:cs="Arial"/>
                <w:sz w:val="20"/>
                <w:szCs w:val="20"/>
              </w:rPr>
              <w:t>ribs</w:t>
            </w:r>
            <w:r w:rsidRPr="00E925F5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3235" w:type="dxa"/>
            <w:tcBorders>
              <w:top w:val="single" w:sz="4" w:space="0" w:color="auto"/>
            </w:tcBorders>
          </w:tcPr>
          <w:p w14:paraId="029B5196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Total</w:t>
            </w:r>
          </w:p>
        </w:tc>
        <w:tc>
          <w:tcPr>
            <w:tcW w:w="323" w:type="dxa"/>
          </w:tcPr>
          <w:p w14:paraId="1B9592F4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top w:val="single" w:sz="4" w:space="0" w:color="auto"/>
            </w:tcBorders>
          </w:tcPr>
          <w:p w14:paraId="54335B9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9/30 (63.3%)</w:t>
            </w:r>
          </w:p>
        </w:tc>
        <w:tc>
          <w:tcPr>
            <w:tcW w:w="1515" w:type="dxa"/>
            <w:tcBorders>
              <w:top w:val="single" w:sz="4" w:space="0" w:color="auto"/>
            </w:tcBorders>
          </w:tcPr>
          <w:p w14:paraId="514E264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0/20 (0%)</w:t>
            </w:r>
          </w:p>
        </w:tc>
      </w:tr>
      <w:tr w:rsidR="004B4358" w:rsidRPr="00E925F5" w14:paraId="225CC8C7" w14:textId="77777777" w:rsidTr="00943884">
        <w:tc>
          <w:tcPr>
            <w:tcW w:w="1649" w:type="dxa"/>
            <w:vMerge/>
          </w:tcPr>
          <w:p w14:paraId="6B08931E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4300C3DC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ervical vertebrae</w:t>
            </w:r>
          </w:p>
        </w:tc>
        <w:tc>
          <w:tcPr>
            <w:tcW w:w="323" w:type="dxa"/>
          </w:tcPr>
          <w:p w14:paraId="0F66A05F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6F2320F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7/30 (23.3%)</w:t>
            </w:r>
          </w:p>
        </w:tc>
        <w:tc>
          <w:tcPr>
            <w:tcW w:w="1515" w:type="dxa"/>
          </w:tcPr>
          <w:p w14:paraId="31B5B13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0C8BA295" w14:textId="77777777" w:rsidTr="00943884">
        <w:tc>
          <w:tcPr>
            <w:tcW w:w="1649" w:type="dxa"/>
            <w:vMerge/>
          </w:tcPr>
          <w:p w14:paraId="5C8F3170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7C6889E6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Thoracic vertebrae</w:t>
            </w:r>
          </w:p>
        </w:tc>
        <w:tc>
          <w:tcPr>
            <w:tcW w:w="323" w:type="dxa"/>
          </w:tcPr>
          <w:p w14:paraId="517F3231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17B56289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8/30 (26.7%)</w:t>
            </w:r>
          </w:p>
        </w:tc>
        <w:tc>
          <w:tcPr>
            <w:tcW w:w="1515" w:type="dxa"/>
          </w:tcPr>
          <w:p w14:paraId="2491E85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32620F9E" w14:textId="77777777" w:rsidTr="00943884">
        <w:tc>
          <w:tcPr>
            <w:tcW w:w="1649" w:type="dxa"/>
            <w:vMerge/>
          </w:tcPr>
          <w:p w14:paraId="63E8F875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7B908188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Lumbar vertebrae</w:t>
            </w:r>
          </w:p>
        </w:tc>
        <w:tc>
          <w:tcPr>
            <w:tcW w:w="323" w:type="dxa"/>
          </w:tcPr>
          <w:p w14:paraId="71C64739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5EA7499F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7/30 (23.3%)</w:t>
            </w:r>
          </w:p>
        </w:tc>
        <w:tc>
          <w:tcPr>
            <w:tcW w:w="1515" w:type="dxa"/>
          </w:tcPr>
          <w:p w14:paraId="52C0329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6A51DA09" w14:textId="77777777" w:rsidTr="00943884">
        <w:tc>
          <w:tcPr>
            <w:tcW w:w="1649" w:type="dxa"/>
            <w:vMerge/>
          </w:tcPr>
          <w:p w14:paraId="76FDF9C9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0864889D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Sacral vertebrae</w:t>
            </w:r>
          </w:p>
        </w:tc>
        <w:tc>
          <w:tcPr>
            <w:tcW w:w="323" w:type="dxa"/>
          </w:tcPr>
          <w:p w14:paraId="13D9946D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1D1FE594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6/30 (20%)</w:t>
            </w:r>
          </w:p>
        </w:tc>
        <w:tc>
          <w:tcPr>
            <w:tcW w:w="1515" w:type="dxa"/>
          </w:tcPr>
          <w:p w14:paraId="6BB71948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4B574D43" w14:textId="77777777" w:rsidTr="00943884">
        <w:tc>
          <w:tcPr>
            <w:tcW w:w="1649" w:type="dxa"/>
            <w:vMerge/>
          </w:tcPr>
          <w:p w14:paraId="61268746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1E2079E0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F61DF8">
              <w:rPr>
                <w:rFonts w:ascii="Arial" w:hAnsi="Arial" w:cs="Arial"/>
                <w:sz w:val="20"/>
                <w:szCs w:val="20"/>
              </w:rPr>
              <w:t>Sternum</w:t>
            </w:r>
          </w:p>
        </w:tc>
        <w:tc>
          <w:tcPr>
            <w:tcW w:w="323" w:type="dxa"/>
          </w:tcPr>
          <w:p w14:paraId="5EF03A00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40EDF19C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4/30 (13.3%)</w:t>
            </w:r>
          </w:p>
        </w:tc>
        <w:tc>
          <w:tcPr>
            <w:tcW w:w="1515" w:type="dxa"/>
          </w:tcPr>
          <w:p w14:paraId="035ABED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5D599D12" w14:textId="77777777" w:rsidTr="00943884">
        <w:tc>
          <w:tcPr>
            <w:tcW w:w="1649" w:type="dxa"/>
            <w:vMerge/>
            <w:tcBorders>
              <w:bottom w:val="single" w:sz="4" w:space="0" w:color="auto"/>
            </w:tcBorders>
          </w:tcPr>
          <w:p w14:paraId="6F3BEE69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  <w:tcBorders>
              <w:bottom w:val="single" w:sz="4" w:space="0" w:color="auto"/>
            </w:tcBorders>
          </w:tcPr>
          <w:p w14:paraId="693621A3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AD78AB">
              <w:rPr>
                <w:rFonts w:ascii="Arial" w:hAnsi="Arial" w:cs="Arial"/>
                <w:sz w:val="20"/>
                <w:szCs w:val="20"/>
              </w:rPr>
              <w:t>Underdeveloped /</w:t>
            </w:r>
            <w:r w:rsidRPr="00E925F5">
              <w:rPr>
                <w:rFonts w:ascii="Arial" w:hAnsi="Arial" w:cs="Arial"/>
                <w:sz w:val="20"/>
                <w:szCs w:val="20"/>
              </w:rPr>
              <w:t xml:space="preserve"> missing ribs</w:t>
            </w:r>
          </w:p>
        </w:tc>
        <w:tc>
          <w:tcPr>
            <w:tcW w:w="323" w:type="dxa"/>
          </w:tcPr>
          <w:p w14:paraId="5CB54ED8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4" w:space="0" w:color="auto"/>
            </w:tcBorders>
          </w:tcPr>
          <w:p w14:paraId="329E8C2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3/30 (43.3%)</w:t>
            </w:r>
          </w:p>
        </w:tc>
        <w:tc>
          <w:tcPr>
            <w:tcW w:w="1515" w:type="dxa"/>
            <w:tcBorders>
              <w:bottom w:val="single" w:sz="4" w:space="0" w:color="auto"/>
            </w:tcBorders>
          </w:tcPr>
          <w:p w14:paraId="0772E220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53C5E3F8" w14:textId="77777777" w:rsidTr="00943884">
        <w:tc>
          <w:tcPr>
            <w:tcW w:w="1649" w:type="dxa"/>
            <w:vMerge w:val="restart"/>
            <w:tcBorders>
              <w:top w:val="single" w:sz="4" w:space="0" w:color="auto"/>
            </w:tcBorders>
          </w:tcPr>
          <w:p w14:paraId="51EBA543" w14:textId="2FCD5A5F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925F5">
              <w:rPr>
                <w:rFonts w:ascii="Arial" w:hAnsi="Arial" w:cs="Arial"/>
                <w:sz w:val="20"/>
                <w:szCs w:val="20"/>
              </w:rPr>
              <w:t>Kidneys</w:t>
            </w:r>
            <w:r w:rsidR="00184D71" w:rsidRPr="00D9611F">
              <w:rPr>
                <w:rFonts w:ascii="Arial" w:hAnsi="Arial" w:cs="Arial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3235" w:type="dxa"/>
            <w:tcBorders>
              <w:top w:val="single" w:sz="4" w:space="0" w:color="auto"/>
            </w:tcBorders>
          </w:tcPr>
          <w:p w14:paraId="582FE07E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Total</w:t>
            </w:r>
          </w:p>
        </w:tc>
        <w:tc>
          <w:tcPr>
            <w:tcW w:w="323" w:type="dxa"/>
          </w:tcPr>
          <w:p w14:paraId="3FC423D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top w:val="single" w:sz="4" w:space="0" w:color="auto"/>
            </w:tcBorders>
          </w:tcPr>
          <w:p w14:paraId="62A0597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25/30 (83.3%)</w:t>
            </w:r>
          </w:p>
        </w:tc>
        <w:tc>
          <w:tcPr>
            <w:tcW w:w="1515" w:type="dxa"/>
            <w:tcBorders>
              <w:top w:val="single" w:sz="4" w:space="0" w:color="auto"/>
            </w:tcBorders>
          </w:tcPr>
          <w:p w14:paraId="3C95A41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0/20 (0%)</w:t>
            </w:r>
          </w:p>
        </w:tc>
      </w:tr>
      <w:tr w:rsidR="004B4358" w:rsidRPr="00E925F5" w14:paraId="0435E4A3" w14:textId="77777777" w:rsidTr="00943884">
        <w:tc>
          <w:tcPr>
            <w:tcW w:w="1649" w:type="dxa"/>
            <w:vMerge/>
          </w:tcPr>
          <w:p w14:paraId="69C78F76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27D79110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Hypoplasia / agenesis</w:t>
            </w:r>
          </w:p>
        </w:tc>
        <w:tc>
          <w:tcPr>
            <w:tcW w:w="323" w:type="dxa"/>
          </w:tcPr>
          <w:p w14:paraId="13E4DB92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4DC831D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25/30 (83.3%)</w:t>
            </w:r>
          </w:p>
        </w:tc>
        <w:tc>
          <w:tcPr>
            <w:tcW w:w="1515" w:type="dxa"/>
          </w:tcPr>
          <w:p w14:paraId="142C57ED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3913EDD3" w14:textId="77777777" w:rsidTr="00943884">
        <w:tc>
          <w:tcPr>
            <w:tcW w:w="1649" w:type="dxa"/>
            <w:vMerge/>
            <w:tcBorders>
              <w:bottom w:val="single" w:sz="4" w:space="0" w:color="auto"/>
            </w:tcBorders>
          </w:tcPr>
          <w:p w14:paraId="2290E3E9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  <w:tcBorders>
              <w:bottom w:val="single" w:sz="4" w:space="0" w:color="auto"/>
            </w:tcBorders>
          </w:tcPr>
          <w:p w14:paraId="2B8418F1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D51F45">
              <w:rPr>
                <w:rFonts w:ascii="Arial" w:hAnsi="Arial" w:cs="Arial"/>
                <w:sz w:val="20"/>
                <w:szCs w:val="20"/>
              </w:rPr>
              <w:t>Dysmorphic</w:t>
            </w:r>
          </w:p>
        </w:tc>
        <w:tc>
          <w:tcPr>
            <w:tcW w:w="323" w:type="dxa"/>
          </w:tcPr>
          <w:p w14:paraId="05BDB158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4" w:space="0" w:color="auto"/>
            </w:tcBorders>
          </w:tcPr>
          <w:p w14:paraId="59491DA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/30 (3.3%)</w:t>
            </w:r>
          </w:p>
        </w:tc>
        <w:tc>
          <w:tcPr>
            <w:tcW w:w="1515" w:type="dxa"/>
            <w:tcBorders>
              <w:bottom w:val="single" w:sz="4" w:space="0" w:color="auto"/>
            </w:tcBorders>
          </w:tcPr>
          <w:p w14:paraId="6502D78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06C586C2" w14:textId="77777777" w:rsidTr="00943884">
        <w:tc>
          <w:tcPr>
            <w:tcW w:w="1649" w:type="dxa"/>
            <w:vMerge w:val="restart"/>
            <w:tcBorders>
              <w:top w:val="single" w:sz="4" w:space="0" w:color="auto"/>
            </w:tcBorders>
          </w:tcPr>
          <w:p w14:paraId="4C979AEF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Tail</w:t>
            </w:r>
          </w:p>
        </w:tc>
        <w:tc>
          <w:tcPr>
            <w:tcW w:w="3235" w:type="dxa"/>
            <w:tcBorders>
              <w:top w:val="single" w:sz="4" w:space="0" w:color="auto"/>
            </w:tcBorders>
          </w:tcPr>
          <w:p w14:paraId="6F1F9026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Total</w:t>
            </w:r>
          </w:p>
        </w:tc>
        <w:tc>
          <w:tcPr>
            <w:tcW w:w="323" w:type="dxa"/>
          </w:tcPr>
          <w:p w14:paraId="28E9ED07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top w:val="single" w:sz="4" w:space="0" w:color="auto"/>
            </w:tcBorders>
          </w:tcPr>
          <w:p w14:paraId="3136FCB0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22/30 (73.3%)</w:t>
            </w:r>
          </w:p>
        </w:tc>
        <w:tc>
          <w:tcPr>
            <w:tcW w:w="1515" w:type="dxa"/>
            <w:tcBorders>
              <w:top w:val="single" w:sz="4" w:space="0" w:color="auto"/>
            </w:tcBorders>
          </w:tcPr>
          <w:p w14:paraId="2588A8E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0/20 (0%)</w:t>
            </w:r>
          </w:p>
        </w:tc>
      </w:tr>
      <w:tr w:rsidR="004B4358" w:rsidRPr="00E925F5" w14:paraId="031DC057" w14:textId="77777777" w:rsidTr="00943884">
        <w:tc>
          <w:tcPr>
            <w:tcW w:w="1649" w:type="dxa"/>
            <w:vMerge/>
            <w:tcBorders>
              <w:bottom w:val="single" w:sz="4" w:space="0" w:color="auto"/>
            </w:tcBorders>
          </w:tcPr>
          <w:p w14:paraId="62CF8136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  <w:tcBorders>
              <w:bottom w:val="single" w:sz="4" w:space="0" w:color="auto"/>
            </w:tcBorders>
          </w:tcPr>
          <w:p w14:paraId="4D9CF26C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Caudal agenesis</w:t>
            </w:r>
          </w:p>
        </w:tc>
        <w:tc>
          <w:tcPr>
            <w:tcW w:w="323" w:type="dxa"/>
          </w:tcPr>
          <w:p w14:paraId="190CF21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4" w:space="0" w:color="auto"/>
            </w:tcBorders>
          </w:tcPr>
          <w:p w14:paraId="20B09342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22/30 (73.3%)</w:t>
            </w:r>
          </w:p>
        </w:tc>
        <w:tc>
          <w:tcPr>
            <w:tcW w:w="1515" w:type="dxa"/>
            <w:tcBorders>
              <w:bottom w:val="single" w:sz="4" w:space="0" w:color="auto"/>
            </w:tcBorders>
          </w:tcPr>
          <w:p w14:paraId="310E0D37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257682EA" w14:textId="77777777" w:rsidTr="00943884">
        <w:tc>
          <w:tcPr>
            <w:tcW w:w="1649" w:type="dxa"/>
            <w:vMerge w:val="restart"/>
            <w:tcBorders>
              <w:top w:val="single" w:sz="4" w:space="0" w:color="auto"/>
            </w:tcBorders>
          </w:tcPr>
          <w:p w14:paraId="2768766A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Digits and Limbs</w:t>
            </w:r>
          </w:p>
        </w:tc>
        <w:tc>
          <w:tcPr>
            <w:tcW w:w="3235" w:type="dxa"/>
            <w:tcBorders>
              <w:top w:val="single" w:sz="4" w:space="0" w:color="auto"/>
            </w:tcBorders>
          </w:tcPr>
          <w:p w14:paraId="6D938BD0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Total</w:t>
            </w:r>
          </w:p>
        </w:tc>
        <w:tc>
          <w:tcPr>
            <w:tcW w:w="323" w:type="dxa"/>
          </w:tcPr>
          <w:p w14:paraId="50678A18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top w:val="single" w:sz="4" w:space="0" w:color="auto"/>
            </w:tcBorders>
          </w:tcPr>
          <w:p w14:paraId="2F29AB56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2/30 (40%)</w:t>
            </w:r>
          </w:p>
        </w:tc>
        <w:tc>
          <w:tcPr>
            <w:tcW w:w="1515" w:type="dxa"/>
            <w:tcBorders>
              <w:top w:val="single" w:sz="4" w:space="0" w:color="auto"/>
            </w:tcBorders>
          </w:tcPr>
          <w:p w14:paraId="6C9EDC4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0/20 (0%)</w:t>
            </w:r>
          </w:p>
        </w:tc>
      </w:tr>
      <w:tr w:rsidR="004B4358" w:rsidRPr="00E925F5" w14:paraId="483E69B2" w14:textId="77777777" w:rsidTr="00943884">
        <w:tc>
          <w:tcPr>
            <w:tcW w:w="1649" w:type="dxa"/>
            <w:vMerge/>
          </w:tcPr>
          <w:p w14:paraId="4E89181C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7C6EC07C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Preaxial polydactyly</w:t>
            </w:r>
          </w:p>
        </w:tc>
        <w:tc>
          <w:tcPr>
            <w:tcW w:w="323" w:type="dxa"/>
          </w:tcPr>
          <w:p w14:paraId="3FDB5ED7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5DD23971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7/30 (23.3%)</w:t>
            </w:r>
          </w:p>
        </w:tc>
        <w:tc>
          <w:tcPr>
            <w:tcW w:w="1515" w:type="dxa"/>
          </w:tcPr>
          <w:p w14:paraId="64F28DFF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5364EB5B" w14:textId="77777777" w:rsidTr="00943884">
        <w:tc>
          <w:tcPr>
            <w:tcW w:w="1649" w:type="dxa"/>
            <w:vMerge/>
          </w:tcPr>
          <w:p w14:paraId="1D69A762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79472CA5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Digit-like thumb</w:t>
            </w:r>
          </w:p>
        </w:tc>
        <w:tc>
          <w:tcPr>
            <w:tcW w:w="323" w:type="dxa"/>
          </w:tcPr>
          <w:p w14:paraId="3A88B22C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2928221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3/30 (10%)</w:t>
            </w:r>
          </w:p>
        </w:tc>
        <w:tc>
          <w:tcPr>
            <w:tcW w:w="1515" w:type="dxa"/>
          </w:tcPr>
          <w:p w14:paraId="03B1B477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5F94B324" w14:textId="77777777" w:rsidTr="00943884">
        <w:tc>
          <w:tcPr>
            <w:tcW w:w="1649" w:type="dxa"/>
            <w:vMerge/>
          </w:tcPr>
          <w:p w14:paraId="61A5EFC0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</w:tcPr>
          <w:p w14:paraId="35EB95F5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Syndactyly</w:t>
            </w:r>
          </w:p>
        </w:tc>
        <w:tc>
          <w:tcPr>
            <w:tcW w:w="323" w:type="dxa"/>
          </w:tcPr>
          <w:p w14:paraId="29E49F7D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</w:tcPr>
          <w:p w14:paraId="42C73CD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3/30 (10%)</w:t>
            </w:r>
          </w:p>
        </w:tc>
        <w:tc>
          <w:tcPr>
            <w:tcW w:w="1515" w:type="dxa"/>
          </w:tcPr>
          <w:p w14:paraId="70755041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01B4FD94" w14:textId="77777777" w:rsidTr="00943884">
        <w:tc>
          <w:tcPr>
            <w:tcW w:w="1649" w:type="dxa"/>
            <w:vMerge/>
            <w:tcBorders>
              <w:bottom w:val="single" w:sz="4" w:space="0" w:color="auto"/>
            </w:tcBorders>
          </w:tcPr>
          <w:p w14:paraId="66A94AB6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  <w:tcBorders>
              <w:bottom w:val="single" w:sz="4" w:space="0" w:color="auto"/>
            </w:tcBorders>
          </w:tcPr>
          <w:p w14:paraId="07A411C5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Talipes</w:t>
            </w:r>
          </w:p>
        </w:tc>
        <w:tc>
          <w:tcPr>
            <w:tcW w:w="323" w:type="dxa"/>
          </w:tcPr>
          <w:p w14:paraId="3C4A6A63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4" w:space="0" w:color="auto"/>
            </w:tcBorders>
          </w:tcPr>
          <w:p w14:paraId="0DE03E2C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/30 (3.3%)</w:t>
            </w:r>
          </w:p>
        </w:tc>
        <w:tc>
          <w:tcPr>
            <w:tcW w:w="1515" w:type="dxa"/>
            <w:tcBorders>
              <w:bottom w:val="single" w:sz="4" w:space="0" w:color="auto"/>
            </w:tcBorders>
          </w:tcPr>
          <w:p w14:paraId="6EBDC82B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4DDEB7AF" w14:textId="77777777" w:rsidTr="00943884">
        <w:tc>
          <w:tcPr>
            <w:tcW w:w="1649" w:type="dxa"/>
            <w:vMerge w:val="restart"/>
            <w:tcBorders>
              <w:top w:val="single" w:sz="4" w:space="0" w:color="auto"/>
            </w:tcBorders>
          </w:tcPr>
          <w:p w14:paraId="1770D63C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Eyes</w:t>
            </w:r>
          </w:p>
        </w:tc>
        <w:tc>
          <w:tcPr>
            <w:tcW w:w="3235" w:type="dxa"/>
            <w:tcBorders>
              <w:top w:val="single" w:sz="4" w:space="0" w:color="auto"/>
            </w:tcBorders>
          </w:tcPr>
          <w:p w14:paraId="5ED76981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Total</w:t>
            </w:r>
          </w:p>
        </w:tc>
        <w:tc>
          <w:tcPr>
            <w:tcW w:w="323" w:type="dxa"/>
          </w:tcPr>
          <w:p w14:paraId="08F76311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top w:val="single" w:sz="4" w:space="0" w:color="auto"/>
            </w:tcBorders>
          </w:tcPr>
          <w:p w14:paraId="15A0378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8/30 (26.7%)</w:t>
            </w:r>
          </w:p>
        </w:tc>
        <w:tc>
          <w:tcPr>
            <w:tcW w:w="1515" w:type="dxa"/>
            <w:tcBorders>
              <w:top w:val="single" w:sz="4" w:space="0" w:color="auto"/>
            </w:tcBorders>
          </w:tcPr>
          <w:p w14:paraId="3E7FF4C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0/20 (0%)</w:t>
            </w:r>
          </w:p>
        </w:tc>
      </w:tr>
      <w:tr w:rsidR="004B4358" w:rsidRPr="00E925F5" w14:paraId="16A5E0F9" w14:textId="77777777" w:rsidTr="00943884">
        <w:tc>
          <w:tcPr>
            <w:tcW w:w="1649" w:type="dxa"/>
            <w:vMerge/>
            <w:tcBorders>
              <w:bottom w:val="single" w:sz="4" w:space="0" w:color="auto"/>
            </w:tcBorders>
          </w:tcPr>
          <w:p w14:paraId="7439874B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  <w:tcBorders>
              <w:bottom w:val="single" w:sz="4" w:space="0" w:color="auto"/>
            </w:tcBorders>
          </w:tcPr>
          <w:p w14:paraId="5E083677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Microphthalmia</w:t>
            </w:r>
          </w:p>
        </w:tc>
        <w:tc>
          <w:tcPr>
            <w:tcW w:w="323" w:type="dxa"/>
          </w:tcPr>
          <w:p w14:paraId="7C1E548F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4" w:space="0" w:color="auto"/>
            </w:tcBorders>
          </w:tcPr>
          <w:p w14:paraId="329EF048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8/30 (26.7%)</w:t>
            </w:r>
          </w:p>
        </w:tc>
        <w:tc>
          <w:tcPr>
            <w:tcW w:w="1515" w:type="dxa"/>
            <w:tcBorders>
              <w:bottom w:val="single" w:sz="4" w:space="0" w:color="auto"/>
            </w:tcBorders>
          </w:tcPr>
          <w:p w14:paraId="1674B73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4B4358" w:rsidRPr="00E925F5" w14:paraId="7DF39F97" w14:textId="77777777" w:rsidTr="00943884">
        <w:tc>
          <w:tcPr>
            <w:tcW w:w="1649" w:type="dxa"/>
            <w:vMerge w:val="restart"/>
            <w:tcBorders>
              <w:top w:val="single" w:sz="4" w:space="0" w:color="auto"/>
            </w:tcBorders>
          </w:tcPr>
          <w:p w14:paraId="74B46D12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Abdominal wall</w:t>
            </w:r>
          </w:p>
        </w:tc>
        <w:tc>
          <w:tcPr>
            <w:tcW w:w="3235" w:type="dxa"/>
            <w:tcBorders>
              <w:top w:val="single" w:sz="4" w:space="0" w:color="auto"/>
            </w:tcBorders>
          </w:tcPr>
          <w:p w14:paraId="48C949B8" w14:textId="77777777" w:rsidR="004B4358" w:rsidRPr="00E925F5" w:rsidRDefault="004B4358" w:rsidP="00943884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925F5">
              <w:rPr>
                <w:rFonts w:ascii="Arial" w:hAnsi="Arial" w:cs="Arial"/>
                <w:i/>
                <w:iCs/>
                <w:sz w:val="20"/>
                <w:szCs w:val="20"/>
              </w:rPr>
              <w:t>Total</w:t>
            </w:r>
          </w:p>
        </w:tc>
        <w:tc>
          <w:tcPr>
            <w:tcW w:w="323" w:type="dxa"/>
          </w:tcPr>
          <w:p w14:paraId="6D1DED2F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top w:val="single" w:sz="4" w:space="0" w:color="auto"/>
            </w:tcBorders>
          </w:tcPr>
          <w:p w14:paraId="30212002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/30 (3.3%)</w:t>
            </w:r>
          </w:p>
        </w:tc>
        <w:tc>
          <w:tcPr>
            <w:tcW w:w="1515" w:type="dxa"/>
            <w:tcBorders>
              <w:top w:val="single" w:sz="4" w:space="0" w:color="auto"/>
            </w:tcBorders>
          </w:tcPr>
          <w:p w14:paraId="01D5B0FE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0/20 (0%)</w:t>
            </w:r>
          </w:p>
        </w:tc>
      </w:tr>
      <w:tr w:rsidR="004B4358" w:rsidRPr="00E925F5" w14:paraId="7B7FF2BA" w14:textId="77777777" w:rsidTr="0087736E">
        <w:tc>
          <w:tcPr>
            <w:tcW w:w="1649" w:type="dxa"/>
            <w:vMerge/>
            <w:tcBorders>
              <w:bottom w:val="single" w:sz="8" w:space="0" w:color="auto"/>
            </w:tcBorders>
          </w:tcPr>
          <w:p w14:paraId="063E6137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235" w:type="dxa"/>
            <w:tcBorders>
              <w:bottom w:val="single" w:sz="8" w:space="0" w:color="auto"/>
            </w:tcBorders>
          </w:tcPr>
          <w:p w14:paraId="2224410A" w14:textId="77777777" w:rsidR="004B4358" w:rsidRPr="00E925F5" w:rsidRDefault="004B4358" w:rsidP="00943884">
            <w:pPr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Omphalocele</w:t>
            </w:r>
          </w:p>
        </w:tc>
        <w:tc>
          <w:tcPr>
            <w:tcW w:w="323" w:type="dxa"/>
            <w:tcBorders>
              <w:bottom w:val="single" w:sz="8" w:space="0" w:color="auto"/>
            </w:tcBorders>
          </w:tcPr>
          <w:p w14:paraId="63DFF01A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42" w:type="dxa"/>
            <w:tcBorders>
              <w:bottom w:val="single" w:sz="8" w:space="0" w:color="auto"/>
            </w:tcBorders>
          </w:tcPr>
          <w:p w14:paraId="210AFCA0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1/30 (3.3%)</w:t>
            </w:r>
          </w:p>
        </w:tc>
        <w:tc>
          <w:tcPr>
            <w:tcW w:w="1515" w:type="dxa"/>
            <w:tcBorders>
              <w:bottom w:val="single" w:sz="8" w:space="0" w:color="auto"/>
            </w:tcBorders>
          </w:tcPr>
          <w:p w14:paraId="3D8A3E2C" w14:textId="77777777" w:rsidR="004B4358" w:rsidRPr="00E925F5" w:rsidRDefault="004B4358" w:rsidP="0094388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925F5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</w:tbl>
    <w:p w14:paraId="768FB41E" w14:textId="77777777" w:rsidR="004B4358" w:rsidRPr="00E925F5" w:rsidRDefault="004B4358" w:rsidP="0087736E">
      <w:pPr>
        <w:spacing w:before="120"/>
        <w:jc w:val="both"/>
        <w:rPr>
          <w:rFonts w:ascii="Arial" w:hAnsi="Arial" w:cs="Arial"/>
          <w:sz w:val="20"/>
          <w:szCs w:val="20"/>
        </w:rPr>
      </w:pPr>
      <w:r w:rsidRPr="00E925F5">
        <w:rPr>
          <w:rFonts w:ascii="Arial" w:hAnsi="Arial" w:cs="Arial"/>
          <w:sz w:val="20"/>
          <w:szCs w:val="20"/>
        </w:rPr>
        <w:t xml:space="preserve">BAV = Bicuspid aortic valve; VSD = ventricular septal defect; </w:t>
      </w:r>
      <w:proofErr w:type="spellStart"/>
      <w:r w:rsidRPr="00E925F5">
        <w:rPr>
          <w:rFonts w:ascii="Arial" w:hAnsi="Arial" w:cs="Arial"/>
          <w:sz w:val="20"/>
          <w:szCs w:val="20"/>
        </w:rPr>
        <w:t>mVSD</w:t>
      </w:r>
      <w:proofErr w:type="spellEnd"/>
      <w:r w:rsidRPr="00E925F5">
        <w:rPr>
          <w:rFonts w:ascii="Arial" w:hAnsi="Arial" w:cs="Arial"/>
          <w:sz w:val="20"/>
          <w:szCs w:val="20"/>
        </w:rPr>
        <w:t xml:space="preserve"> = muscular ventricular septal defect.</w:t>
      </w:r>
    </w:p>
    <w:p w14:paraId="01FDC821" w14:textId="77777777" w:rsidR="004B4358" w:rsidRPr="00E925F5" w:rsidRDefault="004B4358" w:rsidP="00822D38">
      <w:pPr>
        <w:jc w:val="both"/>
        <w:rPr>
          <w:rFonts w:ascii="Arial" w:hAnsi="Arial" w:cs="Arial"/>
          <w:sz w:val="20"/>
          <w:szCs w:val="20"/>
        </w:rPr>
      </w:pPr>
      <w:proofErr w:type="spellStart"/>
      <w:r w:rsidRPr="00E925F5">
        <w:rPr>
          <w:rFonts w:ascii="Arial" w:hAnsi="Arial" w:cs="Arial"/>
          <w:sz w:val="20"/>
          <w:szCs w:val="20"/>
          <w:vertAlign w:val="superscript"/>
        </w:rPr>
        <w:t>a</w:t>
      </w:r>
      <w:r w:rsidRPr="00E925F5">
        <w:rPr>
          <w:rFonts w:ascii="Arial" w:hAnsi="Arial" w:cs="Arial"/>
          <w:sz w:val="20"/>
          <w:szCs w:val="20"/>
        </w:rPr>
        <w:t>Total</w:t>
      </w:r>
      <w:proofErr w:type="spellEnd"/>
      <w:r w:rsidRPr="00E925F5">
        <w:rPr>
          <w:rFonts w:ascii="Arial" w:hAnsi="Arial" w:cs="Arial"/>
          <w:sz w:val="20"/>
          <w:szCs w:val="20"/>
        </w:rPr>
        <w:t xml:space="preserve"> refers to total number of embryos having a malformation in the indicated location. Note that embryos may have multiple malformation types in each location.</w:t>
      </w:r>
    </w:p>
    <w:p w14:paraId="7FF35CBF" w14:textId="77777777" w:rsidR="004B4358" w:rsidRPr="00E925F5" w:rsidRDefault="004B4358" w:rsidP="00822D38">
      <w:pPr>
        <w:jc w:val="both"/>
        <w:rPr>
          <w:rFonts w:ascii="Arial" w:hAnsi="Arial" w:cs="Arial"/>
          <w:sz w:val="20"/>
          <w:szCs w:val="20"/>
        </w:rPr>
      </w:pPr>
      <w:proofErr w:type="spellStart"/>
      <w:r w:rsidRPr="00E925F5">
        <w:rPr>
          <w:rFonts w:ascii="Arial" w:hAnsi="Arial" w:cs="Arial"/>
          <w:sz w:val="20"/>
          <w:szCs w:val="20"/>
          <w:vertAlign w:val="superscript"/>
        </w:rPr>
        <w:t>b</w:t>
      </w:r>
      <w:r w:rsidRPr="00E925F5">
        <w:rPr>
          <w:rFonts w:ascii="Arial" w:hAnsi="Arial" w:cs="Arial"/>
          <w:sz w:val="20"/>
          <w:szCs w:val="20"/>
        </w:rPr>
        <w:t>Other</w:t>
      </w:r>
      <w:proofErr w:type="spellEnd"/>
      <w:r w:rsidRPr="00E925F5">
        <w:rPr>
          <w:rFonts w:ascii="Arial" w:hAnsi="Arial" w:cs="Arial"/>
          <w:sz w:val="20"/>
          <w:szCs w:val="20"/>
        </w:rPr>
        <w:t xml:space="preserve"> structural abnormalities refers to compact myocardium in the right ventricle (observed in two embryos) and deflated atria (observed in one embryo).</w:t>
      </w:r>
    </w:p>
    <w:p w14:paraId="363A0586" w14:textId="4821329E" w:rsidR="004B4358" w:rsidRDefault="004B4358" w:rsidP="00822D38">
      <w:pPr>
        <w:jc w:val="both"/>
        <w:rPr>
          <w:rFonts w:ascii="Arial" w:hAnsi="Arial" w:cs="Arial"/>
          <w:sz w:val="20"/>
          <w:szCs w:val="20"/>
        </w:rPr>
      </w:pPr>
      <w:proofErr w:type="spellStart"/>
      <w:r w:rsidRPr="00E925F5">
        <w:rPr>
          <w:rFonts w:ascii="Arial" w:hAnsi="Arial" w:cs="Arial"/>
          <w:sz w:val="20"/>
          <w:szCs w:val="20"/>
          <w:vertAlign w:val="superscript"/>
        </w:rPr>
        <w:t>c</w:t>
      </w:r>
      <w:r w:rsidRPr="00E925F5">
        <w:rPr>
          <w:rFonts w:ascii="Arial" w:hAnsi="Arial" w:cs="Arial"/>
          <w:sz w:val="20"/>
          <w:szCs w:val="20"/>
        </w:rPr>
        <w:t>Vertebral</w:t>
      </w:r>
      <w:proofErr w:type="spellEnd"/>
      <w:r w:rsidRPr="00E925F5">
        <w:rPr>
          <w:rFonts w:ascii="Arial" w:hAnsi="Arial" w:cs="Arial"/>
          <w:sz w:val="20"/>
          <w:szCs w:val="20"/>
        </w:rPr>
        <w:t xml:space="preserve"> defects were included or discounted using previously established criteria </w:t>
      </w:r>
      <w:r w:rsidR="009F7564" w:rsidRPr="00E925F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dW55PC9BdXRob3I+PFllYXI+MjAyMDwvWWVhcj48UmVj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</w:fldData>
        </w:fldChar>
      </w:r>
      <w:r w:rsidR="001D79DC">
        <w:rPr>
          <w:rFonts w:ascii="Arial" w:hAnsi="Arial" w:cs="Arial"/>
          <w:sz w:val="20"/>
          <w:szCs w:val="20"/>
        </w:rPr>
        <w:instrText xml:space="preserve"> ADDIN EN.CITE </w:instrText>
      </w:r>
      <w:r w:rsidR="001D79DC">
        <w:rPr>
          <w:rFonts w:ascii="Arial" w:hAnsi="Arial" w:cs="Arial"/>
          <w:sz w:val="20"/>
          <w:szCs w:val="20"/>
        </w:rPr>
        <w:fldChar w:fldCharType="begin">
          <w:fldData xml:space="preserve">PEVuZE5vdGU+PENpdGU+PEF1dGhvcj5DdW55PC9BdXRob3I+PFllYXI+MjAyMDwvWWVhcj48UmVj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</w:fldData>
        </w:fldChar>
      </w:r>
      <w:r w:rsidR="001D79DC">
        <w:rPr>
          <w:rFonts w:ascii="Arial" w:hAnsi="Arial" w:cs="Arial"/>
          <w:sz w:val="20"/>
          <w:szCs w:val="20"/>
        </w:rPr>
        <w:instrText xml:space="preserve"> ADDIN EN.CITE.DATA </w:instrText>
      </w:r>
      <w:r w:rsidR="001D79DC">
        <w:rPr>
          <w:rFonts w:ascii="Arial" w:hAnsi="Arial" w:cs="Arial"/>
          <w:sz w:val="20"/>
          <w:szCs w:val="20"/>
        </w:rPr>
      </w:r>
      <w:r w:rsidR="001D79DC">
        <w:rPr>
          <w:rFonts w:ascii="Arial" w:hAnsi="Arial" w:cs="Arial"/>
          <w:sz w:val="20"/>
          <w:szCs w:val="20"/>
        </w:rPr>
        <w:fldChar w:fldCharType="end"/>
      </w:r>
      <w:r w:rsidR="009F7564" w:rsidRPr="00E925F5">
        <w:rPr>
          <w:rFonts w:ascii="Arial" w:hAnsi="Arial" w:cs="Arial"/>
          <w:sz w:val="20"/>
          <w:szCs w:val="20"/>
        </w:rPr>
      </w:r>
      <w:r w:rsidR="009F7564" w:rsidRPr="00E925F5">
        <w:rPr>
          <w:rFonts w:ascii="Arial" w:hAnsi="Arial" w:cs="Arial"/>
          <w:sz w:val="20"/>
          <w:szCs w:val="20"/>
        </w:rPr>
        <w:fldChar w:fldCharType="separate"/>
      </w:r>
      <w:r w:rsidR="00E85387" w:rsidRPr="00E925F5">
        <w:rPr>
          <w:rFonts w:ascii="Arial" w:hAnsi="Arial" w:cs="Arial"/>
          <w:noProof/>
          <w:sz w:val="20"/>
          <w:szCs w:val="20"/>
        </w:rPr>
        <w:t>(Cuny et al., 2020)</w:t>
      </w:r>
      <w:r w:rsidR="009F7564" w:rsidRPr="00E925F5">
        <w:rPr>
          <w:rFonts w:ascii="Arial" w:hAnsi="Arial" w:cs="Arial"/>
          <w:sz w:val="20"/>
          <w:szCs w:val="20"/>
        </w:rPr>
        <w:fldChar w:fldCharType="end"/>
      </w:r>
      <w:r w:rsidRPr="00E925F5">
        <w:rPr>
          <w:rFonts w:ascii="Arial" w:hAnsi="Arial" w:cs="Arial"/>
          <w:sz w:val="20"/>
          <w:szCs w:val="20"/>
        </w:rPr>
        <w:t xml:space="preserve">. </w:t>
      </w:r>
      <w:r w:rsidR="00D65CDD">
        <w:rPr>
          <w:rFonts w:ascii="Arial" w:hAnsi="Arial" w:cs="Arial"/>
          <w:sz w:val="20"/>
          <w:szCs w:val="20"/>
        </w:rPr>
        <w:t>Observed and counted</w:t>
      </w:r>
      <w:r w:rsidR="00D65CDD" w:rsidRPr="00E925F5">
        <w:rPr>
          <w:rFonts w:ascii="Arial" w:hAnsi="Arial" w:cs="Arial"/>
          <w:sz w:val="20"/>
          <w:szCs w:val="20"/>
        </w:rPr>
        <w:t xml:space="preserve"> </w:t>
      </w:r>
      <w:r w:rsidRPr="00E925F5">
        <w:rPr>
          <w:rFonts w:ascii="Arial" w:hAnsi="Arial" w:cs="Arial"/>
          <w:sz w:val="20"/>
          <w:szCs w:val="20"/>
        </w:rPr>
        <w:t xml:space="preserve">defects </w:t>
      </w:r>
      <w:r w:rsidR="0006536B">
        <w:rPr>
          <w:rFonts w:ascii="Arial" w:hAnsi="Arial" w:cs="Arial"/>
          <w:sz w:val="20"/>
          <w:szCs w:val="20"/>
        </w:rPr>
        <w:t>include</w:t>
      </w:r>
      <w:r w:rsidRPr="00E925F5">
        <w:rPr>
          <w:rFonts w:ascii="Arial" w:hAnsi="Arial" w:cs="Arial"/>
          <w:sz w:val="20"/>
          <w:szCs w:val="20"/>
        </w:rPr>
        <w:t xml:space="preserve"> vertebral fusions, butterfly vertebrae, and hemivertebrae. </w:t>
      </w:r>
      <w:r w:rsidR="00C07261">
        <w:rPr>
          <w:rFonts w:ascii="Arial" w:hAnsi="Arial" w:cs="Arial"/>
          <w:sz w:val="20"/>
          <w:szCs w:val="20"/>
        </w:rPr>
        <w:t xml:space="preserve">Sternum defects include </w:t>
      </w:r>
      <w:r w:rsidR="00C07261" w:rsidRPr="00C07261">
        <w:rPr>
          <w:rFonts w:ascii="Arial" w:hAnsi="Arial" w:cs="Arial"/>
          <w:sz w:val="20"/>
          <w:szCs w:val="20"/>
        </w:rPr>
        <w:t xml:space="preserve">reduced ossification of </w:t>
      </w:r>
      <w:proofErr w:type="spellStart"/>
      <w:r w:rsidR="00C07261" w:rsidRPr="00C07261">
        <w:rPr>
          <w:rFonts w:ascii="Arial" w:hAnsi="Arial" w:cs="Arial"/>
          <w:sz w:val="20"/>
          <w:szCs w:val="20"/>
        </w:rPr>
        <w:t>sternebrae</w:t>
      </w:r>
      <w:proofErr w:type="spellEnd"/>
      <w:r w:rsidR="00C07261" w:rsidRPr="00C07261">
        <w:rPr>
          <w:rFonts w:ascii="Arial" w:hAnsi="Arial" w:cs="Arial"/>
          <w:sz w:val="20"/>
          <w:szCs w:val="20"/>
        </w:rPr>
        <w:t xml:space="preserve"> </w:t>
      </w:r>
      <w:r w:rsidR="00C07261">
        <w:rPr>
          <w:rFonts w:ascii="Arial" w:hAnsi="Arial" w:cs="Arial"/>
          <w:sz w:val="20"/>
          <w:szCs w:val="20"/>
        </w:rPr>
        <w:t>and</w:t>
      </w:r>
      <w:r w:rsidR="00C07261" w:rsidRPr="00C07261">
        <w:rPr>
          <w:rFonts w:ascii="Arial" w:hAnsi="Arial" w:cs="Arial"/>
          <w:sz w:val="20"/>
          <w:szCs w:val="20"/>
        </w:rPr>
        <w:t xml:space="preserve"> asymmetrical fusion of ribs to the sternum</w:t>
      </w:r>
      <w:r w:rsidR="00F61DF8">
        <w:rPr>
          <w:rFonts w:ascii="Arial" w:hAnsi="Arial" w:cs="Arial"/>
          <w:sz w:val="20"/>
          <w:szCs w:val="20"/>
        </w:rPr>
        <w:t>.</w:t>
      </w:r>
    </w:p>
    <w:p w14:paraId="49392FE3" w14:textId="4D2141A0" w:rsidR="00377B92" w:rsidRPr="00E925F5" w:rsidRDefault="00377B92" w:rsidP="00822D38">
      <w:pPr>
        <w:jc w:val="both"/>
        <w:rPr>
          <w:rFonts w:ascii="Arial" w:hAnsi="Arial" w:cs="Arial"/>
          <w:sz w:val="20"/>
          <w:szCs w:val="20"/>
        </w:rPr>
      </w:pPr>
      <w:proofErr w:type="spellStart"/>
      <w:r w:rsidRPr="00D9611F">
        <w:rPr>
          <w:rFonts w:ascii="Arial" w:hAnsi="Arial" w:cs="Arial"/>
          <w:sz w:val="20"/>
          <w:szCs w:val="20"/>
          <w:vertAlign w:val="superscript"/>
        </w:rPr>
        <w:t>d</w:t>
      </w:r>
      <w:r w:rsidRPr="00377B92">
        <w:rPr>
          <w:rFonts w:ascii="Arial" w:hAnsi="Arial" w:cs="Arial"/>
          <w:sz w:val="20"/>
          <w:szCs w:val="20"/>
        </w:rPr>
        <w:t>Kidney</w:t>
      </w:r>
      <w:proofErr w:type="spellEnd"/>
      <w:r w:rsidRPr="00377B92">
        <w:rPr>
          <w:rFonts w:ascii="Arial" w:hAnsi="Arial" w:cs="Arial"/>
          <w:sz w:val="20"/>
          <w:szCs w:val="20"/>
        </w:rPr>
        <w:t xml:space="preserve"> defects were classified as described</w:t>
      </w:r>
      <w:r>
        <w:rPr>
          <w:rFonts w:ascii="Arial" w:hAnsi="Arial" w:cs="Arial"/>
          <w:sz w:val="20"/>
          <w:szCs w:val="20"/>
        </w:rPr>
        <w:t xml:space="preserve"> previously</w:t>
      </w:r>
      <w:r w:rsidR="00632515">
        <w:rPr>
          <w:rFonts w:ascii="Arial" w:hAnsi="Arial" w:cs="Arial"/>
          <w:sz w:val="20"/>
          <w:szCs w:val="20"/>
        </w:rPr>
        <w:t xml:space="preserve"> </w:t>
      </w:r>
      <w:r w:rsidR="0063251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dW55PC9BdXRob3I+PFllYXI+MjAyMDwvWWVhcj48UmVj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</w:fldData>
        </w:fldChar>
      </w:r>
      <w:r w:rsidR="00632515">
        <w:rPr>
          <w:rFonts w:ascii="Arial" w:hAnsi="Arial" w:cs="Arial"/>
          <w:sz w:val="20"/>
          <w:szCs w:val="20"/>
        </w:rPr>
        <w:instrText xml:space="preserve"> ADDIN EN.CITE </w:instrText>
      </w:r>
      <w:r w:rsidR="0063251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dW55PC9BdXRob3I+PFllYXI+MjAyMDwvWWVhcj48UmVj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</w:fldData>
        </w:fldChar>
      </w:r>
      <w:r w:rsidR="00632515">
        <w:rPr>
          <w:rFonts w:ascii="Arial" w:hAnsi="Arial" w:cs="Arial"/>
          <w:sz w:val="20"/>
          <w:szCs w:val="20"/>
        </w:rPr>
        <w:instrText xml:space="preserve"> ADDIN EN.CITE.DATA </w:instrText>
      </w:r>
      <w:r w:rsidR="00632515">
        <w:rPr>
          <w:rFonts w:ascii="Arial" w:hAnsi="Arial" w:cs="Arial"/>
          <w:sz w:val="20"/>
          <w:szCs w:val="20"/>
        </w:rPr>
      </w:r>
      <w:r w:rsidR="00632515">
        <w:rPr>
          <w:rFonts w:ascii="Arial" w:hAnsi="Arial" w:cs="Arial"/>
          <w:sz w:val="20"/>
          <w:szCs w:val="20"/>
        </w:rPr>
        <w:fldChar w:fldCharType="end"/>
      </w:r>
      <w:r w:rsidR="00632515">
        <w:rPr>
          <w:rFonts w:ascii="Arial" w:hAnsi="Arial" w:cs="Arial"/>
          <w:sz w:val="20"/>
          <w:szCs w:val="20"/>
        </w:rPr>
      </w:r>
      <w:r w:rsidR="00632515">
        <w:rPr>
          <w:rFonts w:ascii="Arial" w:hAnsi="Arial" w:cs="Arial"/>
          <w:sz w:val="20"/>
          <w:szCs w:val="20"/>
        </w:rPr>
        <w:fldChar w:fldCharType="separate"/>
      </w:r>
      <w:r w:rsidR="00632515">
        <w:rPr>
          <w:rFonts w:ascii="Arial" w:hAnsi="Arial" w:cs="Arial"/>
          <w:noProof/>
          <w:sz w:val="20"/>
          <w:szCs w:val="20"/>
        </w:rPr>
        <w:t>(Cuny et al., 2020)</w:t>
      </w:r>
      <w:r w:rsidR="00632515">
        <w:rPr>
          <w:rFonts w:ascii="Arial" w:hAnsi="Arial" w:cs="Arial"/>
          <w:sz w:val="20"/>
          <w:szCs w:val="20"/>
        </w:rPr>
        <w:fldChar w:fldCharType="end"/>
      </w:r>
      <w:r w:rsidRPr="00377B92">
        <w:rPr>
          <w:rFonts w:ascii="Arial" w:hAnsi="Arial" w:cs="Arial"/>
          <w:sz w:val="20"/>
          <w:szCs w:val="20"/>
        </w:rPr>
        <w:t xml:space="preserve">. In brief, kidneys with a length (tip to tip) of ≤ 1.5 mm in length were counted as hypoplastic, because the average length of a normal kidney at E18.5 is 2.98 mm (2.75-3.375 mm). </w:t>
      </w:r>
      <w:r w:rsidR="00242269">
        <w:rPr>
          <w:rFonts w:ascii="Arial" w:hAnsi="Arial" w:cs="Arial"/>
          <w:sz w:val="20"/>
          <w:szCs w:val="20"/>
        </w:rPr>
        <w:t>The kidney classified as d</w:t>
      </w:r>
      <w:r w:rsidRPr="00377B92">
        <w:rPr>
          <w:rFonts w:ascii="Arial" w:hAnsi="Arial" w:cs="Arial"/>
          <w:sz w:val="20"/>
          <w:szCs w:val="20"/>
        </w:rPr>
        <w:t>ysmorphic had a cyst.</w:t>
      </w:r>
    </w:p>
    <w:p w14:paraId="6AF9632E" w14:textId="77777777" w:rsidR="000B6B94" w:rsidRDefault="000B6B94">
      <w:pPr>
        <w:rPr>
          <w:sz w:val="22"/>
          <w:szCs w:val="22"/>
        </w:rPr>
      </w:pPr>
    </w:p>
    <w:p w14:paraId="78B79889" w14:textId="77777777" w:rsidR="00D842E2" w:rsidRDefault="00D842E2">
      <w:pPr>
        <w:rPr>
          <w:sz w:val="22"/>
          <w:szCs w:val="22"/>
        </w:rPr>
      </w:pPr>
    </w:p>
    <w:p w14:paraId="2A0DE4A9" w14:textId="77777777" w:rsidR="00D842E2" w:rsidRDefault="00D842E2">
      <w:pPr>
        <w:rPr>
          <w:sz w:val="22"/>
          <w:szCs w:val="22"/>
        </w:rPr>
      </w:pPr>
    </w:p>
    <w:p w14:paraId="64AA6A33" w14:textId="7F04D598" w:rsidR="003B5876" w:rsidRPr="003B5876" w:rsidRDefault="00D842E2" w:rsidP="003B5876">
      <w:pPr>
        <w:pStyle w:val="EndNoteBibliography"/>
        <w:ind w:left="720" w:hanging="720"/>
        <w:rPr>
          <w:noProof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r w:rsidR="003B5876" w:rsidRPr="003B5876">
        <w:rPr>
          <w:noProof/>
        </w:rPr>
        <w:t xml:space="preserve">Cuny, H., Rapadas, M., Gereis, J., Martin, E., Kirk, R. B., Shi, H., &amp; Dunwoodie, S. L. (2020). NAD deficiency due to environmental factors or gene-environment interactions causes congenital malformations and miscarriage in mice. </w:t>
      </w:r>
      <w:r w:rsidR="003B5876" w:rsidRPr="003B5876">
        <w:rPr>
          <w:i/>
          <w:noProof/>
        </w:rPr>
        <w:t>Proc Natl Acad Sci U S A</w:t>
      </w:r>
      <w:r w:rsidR="003B5876" w:rsidRPr="003B5876">
        <w:rPr>
          <w:noProof/>
        </w:rPr>
        <w:t>,</w:t>
      </w:r>
      <w:r w:rsidR="003B5876" w:rsidRPr="003B5876">
        <w:rPr>
          <w:i/>
          <w:noProof/>
        </w:rPr>
        <w:t xml:space="preserve"> 117</w:t>
      </w:r>
      <w:r w:rsidR="003B5876" w:rsidRPr="003B5876">
        <w:rPr>
          <w:noProof/>
        </w:rPr>
        <w:t xml:space="preserve">(7), 3738-3747. </w:t>
      </w:r>
      <w:hyperlink r:id="rId11" w:history="1">
        <w:r w:rsidR="003B5876" w:rsidRPr="003B5876">
          <w:rPr>
            <w:rStyle w:val="Hyperlink"/>
            <w:noProof/>
          </w:rPr>
          <w:t>https://doi.org/10.1073/pnas.1916588117</w:t>
        </w:r>
      </w:hyperlink>
      <w:r w:rsidR="003B5876" w:rsidRPr="003B5876">
        <w:rPr>
          <w:noProof/>
        </w:rPr>
        <w:t xml:space="preserve"> </w:t>
      </w:r>
    </w:p>
    <w:p w14:paraId="24ECBED4" w14:textId="7014AFD5" w:rsidR="000B6B94" w:rsidRPr="00DC1C7A" w:rsidRDefault="00D842E2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0B6B94" w:rsidRPr="00DC1C7A" w:rsidSect="003B2DB8">
      <w:footerReference w:type="default" r:id="rId12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C970705" w14:textId="77777777" w:rsidR="00C7007B" w:rsidRDefault="00C7007B" w:rsidP="00500263">
      <w:r>
        <w:separator/>
      </w:r>
    </w:p>
  </w:endnote>
  <w:endnote w:type="continuationSeparator" w:id="0">
    <w:p w14:paraId="400D6CE2" w14:textId="77777777" w:rsidR="00C7007B" w:rsidRDefault="00C7007B" w:rsidP="00500263">
      <w:r>
        <w:continuationSeparator/>
      </w:r>
    </w:p>
  </w:endnote>
  <w:endnote w:type="continuationNotice" w:id="1">
    <w:p w14:paraId="327C4C02" w14:textId="77777777" w:rsidR="00C7007B" w:rsidRDefault="00C7007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026FB77" w14:textId="09E2BD07" w:rsidR="00500263" w:rsidRDefault="00500263">
    <w:pPr>
      <w:pStyle w:val="Footer"/>
      <w:jc w:val="center"/>
    </w:pPr>
  </w:p>
  <w:p w14:paraId="4161E744" w14:textId="77777777" w:rsidR="00500263" w:rsidRDefault="005002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CD51F71" w14:textId="77777777" w:rsidR="00C7007B" w:rsidRDefault="00C7007B" w:rsidP="00500263">
      <w:r>
        <w:separator/>
      </w:r>
    </w:p>
  </w:footnote>
  <w:footnote w:type="continuationSeparator" w:id="0">
    <w:p w14:paraId="7B81B72A" w14:textId="77777777" w:rsidR="00C7007B" w:rsidRDefault="00C7007B" w:rsidP="00500263">
      <w:r>
        <w:continuationSeparator/>
      </w:r>
    </w:p>
  </w:footnote>
  <w:footnote w:type="continuationNotice" w:id="1">
    <w:p w14:paraId="130E5BDD" w14:textId="77777777" w:rsidR="00C7007B" w:rsidRDefault="00C7007B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39350C5"/>
    <w:multiLevelType w:val="hybridMultilevel"/>
    <w:tmpl w:val="ED52FBFE"/>
    <w:lvl w:ilvl="0" w:tplc="08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C71A80"/>
    <w:multiLevelType w:val="hybridMultilevel"/>
    <w:tmpl w:val="31F29DF2"/>
    <w:lvl w:ilvl="0" w:tplc="86F4E956">
      <w:start w:val="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0E84EB9"/>
    <w:multiLevelType w:val="hybridMultilevel"/>
    <w:tmpl w:val="8F7E3A38"/>
    <w:lvl w:ilvl="0" w:tplc="E49E2AD4"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4" w15:restartNumberingAfterBreak="0">
    <w:nsid w:val="12D701B2"/>
    <w:multiLevelType w:val="hybridMultilevel"/>
    <w:tmpl w:val="22DA81EE"/>
    <w:lvl w:ilvl="0" w:tplc="62CE13C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67965B5"/>
    <w:multiLevelType w:val="hybridMultilevel"/>
    <w:tmpl w:val="5B1840FC"/>
    <w:lvl w:ilvl="0" w:tplc="D6481E5C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17">
      <w:start w:val="1"/>
      <w:numFmt w:val="lowerLetter"/>
      <w:lvlText w:val="%2)"/>
      <w:lvlJc w:val="left"/>
      <w:pPr>
        <w:ind w:left="1440" w:hanging="360"/>
      </w:p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99F3097"/>
    <w:multiLevelType w:val="hybridMultilevel"/>
    <w:tmpl w:val="7C00A8DA"/>
    <w:lvl w:ilvl="0" w:tplc="08090017">
      <w:start w:val="1"/>
      <w:numFmt w:val="lowerLetter"/>
      <w:lvlText w:val="%1)"/>
      <w:lvlJc w:val="left"/>
      <w:pPr>
        <w:ind w:left="1494" w:hanging="360"/>
      </w:pPr>
    </w:lvl>
    <w:lvl w:ilvl="1" w:tplc="08090019" w:tentative="1">
      <w:start w:val="1"/>
      <w:numFmt w:val="lowerLetter"/>
      <w:lvlText w:val="%2."/>
      <w:lvlJc w:val="left"/>
      <w:pPr>
        <w:ind w:left="2214" w:hanging="360"/>
      </w:pPr>
    </w:lvl>
    <w:lvl w:ilvl="2" w:tplc="0809001B" w:tentative="1">
      <w:start w:val="1"/>
      <w:numFmt w:val="lowerRoman"/>
      <w:lvlText w:val="%3."/>
      <w:lvlJc w:val="right"/>
      <w:pPr>
        <w:ind w:left="2934" w:hanging="180"/>
      </w:pPr>
    </w:lvl>
    <w:lvl w:ilvl="3" w:tplc="0809000F" w:tentative="1">
      <w:start w:val="1"/>
      <w:numFmt w:val="decimal"/>
      <w:lvlText w:val="%4."/>
      <w:lvlJc w:val="left"/>
      <w:pPr>
        <w:ind w:left="3654" w:hanging="360"/>
      </w:pPr>
    </w:lvl>
    <w:lvl w:ilvl="4" w:tplc="08090019" w:tentative="1">
      <w:start w:val="1"/>
      <w:numFmt w:val="lowerLetter"/>
      <w:lvlText w:val="%5."/>
      <w:lvlJc w:val="left"/>
      <w:pPr>
        <w:ind w:left="4374" w:hanging="360"/>
      </w:pPr>
    </w:lvl>
    <w:lvl w:ilvl="5" w:tplc="0809001B" w:tentative="1">
      <w:start w:val="1"/>
      <w:numFmt w:val="lowerRoman"/>
      <w:lvlText w:val="%6."/>
      <w:lvlJc w:val="right"/>
      <w:pPr>
        <w:ind w:left="5094" w:hanging="180"/>
      </w:pPr>
    </w:lvl>
    <w:lvl w:ilvl="6" w:tplc="0809000F" w:tentative="1">
      <w:start w:val="1"/>
      <w:numFmt w:val="decimal"/>
      <w:lvlText w:val="%7."/>
      <w:lvlJc w:val="left"/>
      <w:pPr>
        <w:ind w:left="5814" w:hanging="360"/>
      </w:pPr>
    </w:lvl>
    <w:lvl w:ilvl="7" w:tplc="08090019" w:tentative="1">
      <w:start w:val="1"/>
      <w:numFmt w:val="lowerLetter"/>
      <w:lvlText w:val="%8."/>
      <w:lvlJc w:val="left"/>
      <w:pPr>
        <w:ind w:left="6534" w:hanging="360"/>
      </w:pPr>
    </w:lvl>
    <w:lvl w:ilvl="8" w:tplc="0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7" w15:restartNumberingAfterBreak="0">
    <w:nsid w:val="19AE4DBD"/>
    <w:multiLevelType w:val="hybridMultilevel"/>
    <w:tmpl w:val="D6BA5E70"/>
    <w:lvl w:ilvl="0" w:tplc="A84AAF3A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2F2604A"/>
    <w:multiLevelType w:val="hybridMultilevel"/>
    <w:tmpl w:val="CEA663F8"/>
    <w:lvl w:ilvl="0" w:tplc="AC40B7F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44B7CBF"/>
    <w:multiLevelType w:val="hybridMultilevel"/>
    <w:tmpl w:val="7BDE8F1C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80D4083"/>
    <w:multiLevelType w:val="hybridMultilevel"/>
    <w:tmpl w:val="CEA663F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9F378D6"/>
    <w:multiLevelType w:val="hybridMultilevel"/>
    <w:tmpl w:val="665C4596"/>
    <w:lvl w:ilvl="0" w:tplc="7BE8F51A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D043BEB"/>
    <w:multiLevelType w:val="hybridMultilevel"/>
    <w:tmpl w:val="427E6ADC"/>
    <w:lvl w:ilvl="0" w:tplc="41FA69B8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D8D27CA"/>
    <w:multiLevelType w:val="hybridMultilevel"/>
    <w:tmpl w:val="4FB0912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07E1930"/>
    <w:multiLevelType w:val="hybridMultilevel"/>
    <w:tmpl w:val="AABA344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333A7982"/>
    <w:multiLevelType w:val="hybridMultilevel"/>
    <w:tmpl w:val="0A3A982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CD97F38"/>
    <w:multiLevelType w:val="hybridMultilevel"/>
    <w:tmpl w:val="EC947B3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D4C5D22"/>
    <w:multiLevelType w:val="hybridMultilevel"/>
    <w:tmpl w:val="ED52FBFE"/>
    <w:lvl w:ilvl="0" w:tplc="FFFFFFF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364" w:hanging="360"/>
      </w:pPr>
    </w:lvl>
    <w:lvl w:ilvl="2" w:tplc="FFFFFFFF">
      <w:start w:val="1"/>
      <w:numFmt w:val="lowerRoman"/>
      <w:lvlText w:val="%3."/>
      <w:lvlJc w:val="right"/>
      <w:pPr>
        <w:ind w:left="2084" w:hanging="180"/>
      </w:pPr>
    </w:lvl>
    <w:lvl w:ilvl="3" w:tplc="FFFFFFFF" w:tentative="1">
      <w:start w:val="1"/>
      <w:numFmt w:val="decimal"/>
      <w:lvlText w:val="%4."/>
      <w:lvlJc w:val="left"/>
      <w:pPr>
        <w:ind w:left="2804" w:hanging="360"/>
      </w:pPr>
    </w:lvl>
    <w:lvl w:ilvl="4" w:tplc="FFFFFFFF" w:tentative="1">
      <w:start w:val="1"/>
      <w:numFmt w:val="lowerLetter"/>
      <w:lvlText w:val="%5."/>
      <w:lvlJc w:val="left"/>
      <w:pPr>
        <w:ind w:left="3524" w:hanging="360"/>
      </w:pPr>
    </w:lvl>
    <w:lvl w:ilvl="5" w:tplc="FFFFFFFF" w:tentative="1">
      <w:start w:val="1"/>
      <w:numFmt w:val="lowerRoman"/>
      <w:lvlText w:val="%6."/>
      <w:lvlJc w:val="right"/>
      <w:pPr>
        <w:ind w:left="4244" w:hanging="180"/>
      </w:pPr>
    </w:lvl>
    <w:lvl w:ilvl="6" w:tplc="FFFFFFFF" w:tentative="1">
      <w:start w:val="1"/>
      <w:numFmt w:val="decimal"/>
      <w:lvlText w:val="%7."/>
      <w:lvlJc w:val="left"/>
      <w:pPr>
        <w:ind w:left="4964" w:hanging="360"/>
      </w:pPr>
    </w:lvl>
    <w:lvl w:ilvl="7" w:tplc="FFFFFFFF" w:tentative="1">
      <w:start w:val="1"/>
      <w:numFmt w:val="lowerLetter"/>
      <w:lvlText w:val="%8."/>
      <w:lvlJc w:val="left"/>
      <w:pPr>
        <w:ind w:left="5684" w:hanging="360"/>
      </w:pPr>
    </w:lvl>
    <w:lvl w:ilvl="8" w:tplc="FFFFFFFF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9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948118B"/>
    <w:multiLevelType w:val="hybridMultilevel"/>
    <w:tmpl w:val="F8B4BD50"/>
    <w:lvl w:ilvl="0" w:tplc="9D16F1B2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BDF0012"/>
    <w:multiLevelType w:val="multilevel"/>
    <w:tmpl w:val="AA9243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2" w15:restartNumberingAfterBreak="0">
    <w:nsid w:val="52AF4C0E"/>
    <w:multiLevelType w:val="hybridMultilevel"/>
    <w:tmpl w:val="A934BA08"/>
    <w:lvl w:ilvl="0" w:tplc="9FF28292">
      <w:start w:val="8"/>
      <w:numFmt w:val="bullet"/>
      <w:lvlText w:val=""/>
      <w:lvlJc w:val="left"/>
      <w:pPr>
        <w:ind w:left="108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545C11B1"/>
    <w:multiLevelType w:val="hybridMultilevel"/>
    <w:tmpl w:val="30A6B552"/>
    <w:lvl w:ilvl="0" w:tplc="FC18B7B6">
      <w:start w:val="1"/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4" w15:restartNumberingAfterBreak="0">
    <w:nsid w:val="564448A4"/>
    <w:multiLevelType w:val="hybridMultilevel"/>
    <w:tmpl w:val="1AD00B44"/>
    <w:lvl w:ilvl="0" w:tplc="776C0E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44D65D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085AD7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17CA82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15BE96F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68A2B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FDA82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20D03F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816A53F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5" w15:restartNumberingAfterBreak="0">
    <w:nsid w:val="58A44A41"/>
    <w:multiLevelType w:val="hybridMultilevel"/>
    <w:tmpl w:val="C9A43252"/>
    <w:lvl w:ilvl="0" w:tplc="864481D2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240" w:hanging="360"/>
      </w:pPr>
    </w:lvl>
    <w:lvl w:ilvl="2" w:tplc="0809001B" w:tentative="1">
      <w:start w:val="1"/>
      <w:numFmt w:val="lowerRoman"/>
      <w:lvlText w:val="%3."/>
      <w:lvlJc w:val="right"/>
      <w:pPr>
        <w:ind w:left="3960" w:hanging="180"/>
      </w:pPr>
    </w:lvl>
    <w:lvl w:ilvl="3" w:tplc="0809000F" w:tentative="1">
      <w:start w:val="1"/>
      <w:numFmt w:val="decimal"/>
      <w:lvlText w:val="%4."/>
      <w:lvlJc w:val="left"/>
      <w:pPr>
        <w:ind w:left="4680" w:hanging="360"/>
      </w:pPr>
    </w:lvl>
    <w:lvl w:ilvl="4" w:tplc="08090019" w:tentative="1">
      <w:start w:val="1"/>
      <w:numFmt w:val="lowerLetter"/>
      <w:lvlText w:val="%5."/>
      <w:lvlJc w:val="left"/>
      <w:pPr>
        <w:ind w:left="5400" w:hanging="360"/>
      </w:pPr>
    </w:lvl>
    <w:lvl w:ilvl="5" w:tplc="0809001B" w:tentative="1">
      <w:start w:val="1"/>
      <w:numFmt w:val="lowerRoman"/>
      <w:lvlText w:val="%6."/>
      <w:lvlJc w:val="right"/>
      <w:pPr>
        <w:ind w:left="6120" w:hanging="180"/>
      </w:pPr>
    </w:lvl>
    <w:lvl w:ilvl="6" w:tplc="0809000F" w:tentative="1">
      <w:start w:val="1"/>
      <w:numFmt w:val="decimal"/>
      <w:lvlText w:val="%7."/>
      <w:lvlJc w:val="left"/>
      <w:pPr>
        <w:ind w:left="6840" w:hanging="360"/>
      </w:pPr>
    </w:lvl>
    <w:lvl w:ilvl="7" w:tplc="08090019" w:tentative="1">
      <w:start w:val="1"/>
      <w:numFmt w:val="lowerLetter"/>
      <w:lvlText w:val="%8."/>
      <w:lvlJc w:val="left"/>
      <w:pPr>
        <w:ind w:left="7560" w:hanging="360"/>
      </w:pPr>
    </w:lvl>
    <w:lvl w:ilvl="8" w:tplc="0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6" w15:restartNumberingAfterBreak="0">
    <w:nsid w:val="607A6D22"/>
    <w:multiLevelType w:val="hybridMultilevel"/>
    <w:tmpl w:val="06FC3C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7FD2544"/>
    <w:multiLevelType w:val="hybridMultilevel"/>
    <w:tmpl w:val="53F44E98"/>
    <w:lvl w:ilvl="0" w:tplc="52E8F6B6">
      <w:start w:val="12"/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8" w15:restartNumberingAfterBreak="0">
    <w:nsid w:val="75D1321A"/>
    <w:multiLevelType w:val="hybridMultilevel"/>
    <w:tmpl w:val="18467FFA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682ECB"/>
    <w:multiLevelType w:val="hybridMultilevel"/>
    <w:tmpl w:val="A49EB646"/>
    <w:lvl w:ilvl="0" w:tplc="014CFF8E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E0D1879"/>
    <w:multiLevelType w:val="hybridMultilevel"/>
    <w:tmpl w:val="BB40229C"/>
    <w:lvl w:ilvl="0" w:tplc="ED36C434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9234266">
    <w:abstractNumId w:val="15"/>
  </w:num>
  <w:num w:numId="2" w16cid:durableId="1267158638">
    <w:abstractNumId w:val="16"/>
  </w:num>
  <w:num w:numId="3" w16cid:durableId="207113999">
    <w:abstractNumId w:val="21"/>
  </w:num>
  <w:num w:numId="4" w16cid:durableId="1016731997">
    <w:abstractNumId w:val="22"/>
  </w:num>
  <w:num w:numId="5" w16cid:durableId="900947635">
    <w:abstractNumId w:val="32"/>
  </w:num>
  <w:num w:numId="6" w16cid:durableId="1108741749">
    <w:abstractNumId w:val="35"/>
  </w:num>
  <w:num w:numId="7" w16cid:durableId="1397896045">
    <w:abstractNumId w:val="31"/>
  </w:num>
  <w:num w:numId="8" w16cid:durableId="369381288">
    <w:abstractNumId w:val="14"/>
  </w:num>
  <w:num w:numId="9" w16cid:durableId="425002449">
    <w:abstractNumId w:val="39"/>
  </w:num>
  <w:num w:numId="10" w16cid:durableId="1368287532">
    <w:abstractNumId w:val="30"/>
  </w:num>
  <w:num w:numId="11" w16cid:durableId="391586676">
    <w:abstractNumId w:val="41"/>
  </w:num>
  <w:num w:numId="12" w16cid:durableId="877737192">
    <w:abstractNumId w:val="13"/>
  </w:num>
  <w:num w:numId="13" w16cid:durableId="1110199493">
    <w:abstractNumId w:val="33"/>
  </w:num>
  <w:num w:numId="14" w16cid:durableId="1660502028">
    <w:abstractNumId w:val="37"/>
  </w:num>
  <w:num w:numId="15" w16cid:durableId="1421218452">
    <w:abstractNumId w:val="18"/>
  </w:num>
  <w:num w:numId="16" w16cid:durableId="1841197900">
    <w:abstractNumId w:val="20"/>
  </w:num>
  <w:num w:numId="17" w16cid:durableId="95099770">
    <w:abstractNumId w:val="36"/>
  </w:num>
  <w:num w:numId="18" w16cid:durableId="16470786">
    <w:abstractNumId w:val="12"/>
  </w:num>
  <w:num w:numId="19" w16cid:durableId="1359310573">
    <w:abstractNumId w:val="17"/>
  </w:num>
  <w:num w:numId="20" w16cid:durableId="1146431748">
    <w:abstractNumId w:val="34"/>
  </w:num>
  <w:num w:numId="21" w16cid:durableId="1484001627">
    <w:abstractNumId w:val="11"/>
  </w:num>
  <w:num w:numId="22" w16cid:durableId="634259124">
    <w:abstractNumId w:val="28"/>
  </w:num>
  <w:num w:numId="23" w16cid:durableId="855121570">
    <w:abstractNumId w:val="24"/>
  </w:num>
  <w:num w:numId="24" w16cid:durableId="682896793">
    <w:abstractNumId w:val="26"/>
  </w:num>
  <w:num w:numId="25" w16cid:durableId="1407192227">
    <w:abstractNumId w:val="38"/>
  </w:num>
  <w:num w:numId="26" w16cid:durableId="1502894614">
    <w:abstractNumId w:val="19"/>
  </w:num>
  <w:num w:numId="27" w16cid:durableId="723722127">
    <w:abstractNumId w:val="27"/>
  </w:num>
  <w:num w:numId="28" w16cid:durableId="1092891321">
    <w:abstractNumId w:val="23"/>
  </w:num>
  <w:num w:numId="29" w16cid:durableId="2070223325">
    <w:abstractNumId w:val="9"/>
  </w:num>
  <w:num w:numId="30" w16cid:durableId="1190946784">
    <w:abstractNumId w:val="7"/>
  </w:num>
  <w:num w:numId="31" w16cid:durableId="997224411">
    <w:abstractNumId w:val="6"/>
  </w:num>
  <w:num w:numId="32" w16cid:durableId="382994837">
    <w:abstractNumId w:val="5"/>
  </w:num>
  <w:num w:numId="33" w16cid:durableId="2060592771">
    <w:abstractNumId w:val="4"/>
  </w:num>
  <w:num w:numId="34" w16cid:durableId="931086550">
    <w:abstractNumId w:val="8"/>
  </w:num>
  <w:num w:numId="35" w16cid:durableId="712342618">
    <w:abstractNumId w:val="3"/>
  </w:num>
  <w:num w:numId="36" w16cid:durableId="349718595">
    <w:abstractNumId w:val="2"/>
  </w:num>
  <w:num w:numId="37" w16cid:durableId="1255626838">
    <w:abstractNumId w:val="1"/>
  </w:num>
  <w:num w:numId="38" w16cid:durableId="159194859">
    <w:abstractNumId w:val="0"/>
  </w:num>
  <w:num w:numId="39" w16cid:durableId="333462690">
    <w:abstractNumId w:val="10"/>
  </w:num>
  <w:num w:numId="40" w16cid:durableId="695081805">
    <w:abstractNumId w:val="29"/>
  </w:num>
  <w:num w:numId="41" w16cid:durableId="1905794241">
    <w:abstractNumId w:val="40"/>
  </w:num>
  <w:num w:numId="42" w16cid:durableId="182280407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B6E62"/>
    <w:rsid w:val="00000073"/>
    <w:rsid w:val="000001F2"/>
    <w:rsid w:val="00000629"/>
    <w:rsid w:val="00000844"/>
    <w:rsid w:val="000008D4"/>
    <w:rsid w:val="00000ABE"/>
    <w:rsid w:val="00001307"/>
    <w:rsid w:val="00001E24"/>
    <w:rsid w:val="00001F75"/>
    <w:rsid w:val="000022A6"/>
    <w:rsid w:val="00002984"/>
    <w:rsid w:val="00002B0B"/>
    <w:rsid w:val="00002BBC"/>
    <w:rsid w:val="00002E10"/>
    <w:rsid w:val="00002F5A"/>
    <w:rsid w:val="00003204"/>
    <w:rsid w:val="00003272"/>
    <w:rsid w:val="00003488"/>
    <w:rsid w:val="000036B6"/>
    <w:rsid w:val="0000374A"/>
    <w:rsid w:val="00003CCE"/>
    <w:rsid w:val="00003F1C"/>
    <w:rsid w:val="00004284"/>
    <w:rsid w:val="000044B1"/>
    <w:rsid w:val="000046AF"/>
    <w:rsid w:val="0000479D"/>
    <w:rsid w:val="00004950"/>
    <w:rsid w:val="00004CA9"/>
    <w:rsid w:val="00004F7C"/>
    <w:rsid w:val="000050CA"/>
    <w:rsid w:val="000051A3"/>
    <w:rsid w:val="0000528E"/>
    <w:rsid w:val="00005644"/>
    <w:rsid w:val="000056D0"/>
    <w:rsid w:val="00005BAC"/>
    <w:rsid w:val="00005C1A"/>
    <w:rsid w:val="00005C96"/>
    <w:rsid w:val="00005D3F"/>
    <w:rsid w:val="00005FAB"/>
    <w:rsid w:val="00006149"/>
    <w:rsid w:val="00006199"/>
    <w:rsid w:val="000062C9"/>
    <w:rsid w:val="000064D6"/>
    <w:rsid w:val="000065B6"/>
    <w:rsid w:val="0000687B"/>
    <w:rsid w:val="000068FF"/>
    <w:rsid w:val="0000698F"/>
    <w:rsid w:val="00006996"/>
    <w:rsid w:val="00006BF9"/>
    <w:rsid w:val="00006D5C"/>
    <w:rsid w:val="00006DB8"/>
    <w:rsid w:val="00006E20"/>
    <w:rsid w:val="00006E98"/>
    <w:rsid w:val="00007009"/>
    <w:rsid w:val="0000715B"/>
    <w:rsid w:val="0000725F"/>
    <w:rsid w:val="000072C2"/>
    <w:rsid w:val="000072FE"/>
    <w:rsid w:val="00007508"/>
    <w:rsid w:val="000077D9"/>
    <w:rsid w:val="00007858"/>
    <w:rsid w:val="00007917"/>
    <w:rsid w:val="00007A57"/>
    <w:rsid w:val="00007B27"/>
    <w:rsid w:val="00007D08"/>
    <w:rsid w:val="00011367"/>
    <w:rsid w:val="0001151F"/>
    <w:rsid w:val="00011820"/>
    <w:rsid w:val="00011976"/>
    <w:rsid w:val="0001197C"/>
    <w:rsid w:val="00011CA0"/>
    <w:rsid w:val="00011FAB"/>
    <w:rsid w:val="00011FE3"/>
    <w:rsid w:val="000120CA"/>
    <w:rsid w:val="000122D3"/>
    <w:rsid w:val="0001241F"/>
    <w:rsid w:val="00012638"/>
    <w:rsid w:val="0001270F"/>
    <w:rsid w:val="00012A9C"/>
    <w:rsid w:val="000130B4"/>
    <w:rsid w:val="00013383"/>
    <w:rsid w:val="000139C7"/>
    <w:rsid w:val="00013D25"/>
    <w:rsid w:val="00014446"/>
    <w:rsid w:val="0001450C"/>
    <w:rsid w:val="000145BE"/>
    <w:rsid w:val="0001464E"/>
    <w:rsid w:val="00014ADA"/>
    <w:rsid w:val="00014C2E"/>
    <w:rsid w:val="00014C87"/>
    <w:rsid w:val="00014F55"/>
    <w:rsid w:val="00014FE5"/>
    <w:rsid w:val="000150C1"/>
    <w:rsid w:val="000153EF"/>
    <w:rsid w:val="0001571D"/>
    <w:rsid w:val="0001584B"/>
    <w:rsid w:val="0001590D"/>
    <w:rsid w:val="00015B1C"/>
    <w:rsid w:val="00015C7F"/>
    <w:rsid w:val="00015CF6"/>
    <w:rsid w:val="0001641C"/>
    <w:rsid w:val="000165BE"/>
    <w:rsid w:val="000168A2"/>
    <w:rsid w:val="00016910"/>
    <w:rsid w:val="00016916"/>
    <w:rsid w:val="00016B3F"/>
    <w:rsid w:val="00016B99"/>
    <w:rsid w:val="00016E29"/>
    <w:rsid w:val="00016E71"/>
    <w:rsid w:val="00016EBB"/>
    <w:rsid w:val="000172C1"/>
    <w:rsid w:val="000172FD"/>
    <w:rsid w:val="000175F7"/>
    <w:rsid w:val="00017691"/>
    <w:rsid w:val="0001780F"/>
    <w:rsid w:val="00020157"/>
    <w:rsid w:val="0002047D"/>
    <w:rsid w:val="00020562"/>
    <w:rsid w:val="00020695"/>
    <w:rsid w:val="0002069E"/>
    <w:rsid w:val="0002089E"/>
    <w:rsid w:val="00020ADD"/>
    <w:rsid w:val="00020EA4"/>
    <w:rsid w:val="00020EFB"/>
    <w:rsid w:val="000214EA"/>
    <w:rsid w:val="000217BD"/>
    <w:rsid w:val="00021A01"/>
    <w:rsid w:val="00021C7B"/>
    <w:rsid w:val="000221AC"/>
    <w:rsid w:val="000227A7"/>
    <w:rsid w:val="00022A0C"/>
    <w:rsid w:val="00022C62"/>
    <w:rsid w:val="00022CDA"/>
    <w:rsid w:val="0002302B"/>
    <w:rsid w:val="0002316F"/>
    <w:rsid w:val="0002333D"/>
    <w:rsid w:val="000233D3"/>
    <w:rsid w:val="00023437"/>
    <w:rsid w:val="00023477"/>
    <w:rsid w:val="0002348E"/>
    <w:rsid w:val="000234DC"/>
    <w:rsid w:val="00023582"/>
    <w:rsid w:val="000235AB"/>
    <w:rsid w:val="0002385D"/>
    <w:rsid w:val="00023D25"/>
    <w:rsid w:val="00024009"/>
    <w:rsid w:val="00024104"/>
    <w:rsid w:val="000241F5"/>
    <w:rsid w:val="00024FCF"/>
    <w:rsid w:val="00025230"/>
    <w:rsid w:val="00025270"/>
    <w:rsid w:val="000252C0"/>
    <w:rsid w:val="000253AF"/>
    <w:rsid w:val="000255BD"/>
    <w:rsid w:val="000258FA"/>
    <w:rsid w:val="0002591B"/>
    <w:rsid w:val="00025A5D"/>
    <w:rsid w:val="00025AAC"/>
    <w:rsid w:val="00025C45"/>
    <w:rsid w:val="000262DF"/>
    <w:rsid w:val="00026473"/>
    <w:rsid w:val="0002661B"/>
    <w:rsid w:val="00026848"/>
    <w:rsid w:val="00026909"/>
    <w:rsid w:val="0002704D"/>
    <w:rsid w:val="00027061"/>
    <w:rsid w:val="000275D0"/>
    <w:rsid w:val="000277D5"/>
    <w:rsid w:val="00027D69"/>
    <w:rsid w:val="000300F2"/>
    <w:rsid w:val="0003081C"/>
    <w:rsid w:val="00030AC1"/>
    <w:rsid w:val="00030B7B"/>
    <w:rsid w:val="00030E30"/>
    <w:rsid w:val="0003104A"/>
    <w:rsid w:val="000311B5"/>
    <w:rsid w:val="000313C9"/>
    <w:rsid w:val="000314B6"/>
    <w:rsid w:val="000314F2"/>
    <w:rsid w:val="000314F5"/>
    <w:rsid w:val="00031653"/>
    <w:rsid w:val="000316AD"/>
    <w:rsid w:val="000317AE"/>
    <w:rsid w:val="00031818"/>
    <w:rsid w:val="00031B97"/>
    <w:rsid w:val="00031BBA"/>
    <w:rsid w:val="00031C9B"/>
    <w:rsid w:val="00031E3D"/>
    <w:rsid w:val="00032038"/>
    <w:rsid w:val="000322F7"/>
    <w:rsid w:val="00032325"/>
    <w:rsid w:val="0003285E"/>
    <w:rsid w:val="000328E1"/>
    <w:rsid w:val="00032953"/>
    <w:rsid w:val="00032BC0"/>
    <w:rsid w:val="00032E4E"/>
    <w:rsid w:val="000331A4"/>
    <w:rsid w:val="00033323"/>
    <w:rsid w:val="000334D5"/>
    <w:rsid w:val="00033A95"/>
    <w:rsid w:val="00033B88"/>
    <w:rsid w:val="00034189"/>
    <w:rsid w:val="00034A74"/>
    <w:rsid w:val="00034B6E"/>
    <w:rsid w:val="00034C9A"/>
    <w:rsid w:val="00034CE7"/>
    <w:rsid w:val="00034DAB"/>
    <w:rsid w:val="000351EB"/>
    <w:rsid w:val="00035392"/>
    <w:rsid w:val="000356D2"/>
    <w:rsid w:val="000357A8"/>
    <w:rsid w:val="00035C7E"/>
    <w:rsid w:val="00035EC1"/>
    <w:rsid w:val="00036A5A"/>
    <w:rsid w:val="00036FC6"/>
    <w:rsid w:val="0003706A"/>
    <w:rsid w:val="000371A8"/>
    <w:rsid w:val="00037424"/>
    <w:rsid w:val="00037974"/>
    <w:rsid w:val="00037FDB"/>
    <w:rsid w:val="00040128"/>
    <w:rsid w:val="00040408"/>
    <w:rsid w:val="0004065B"/>
    <w:rsid w:val="000406E1"/>
    <w:rsid w:val="000406EA"/>
    <w:rsid w:val="000406EB"/>
    <w:rsid w:val="00040780"/>
    <w:rsid w:val="00040863"/>
    <w:rsid w:val="00040AD4"/>
    <w:rsid w:val="000410A5"/>
    <w:rsid w:val="00041155"/>
    <w:rsid w:val="000414EC"/>
    <w:rsid w:val="000415AE"/>
    <w:rsid w:val="0004193D"/>
    <w:rsid w:val="00041A12"/>
    <w:rsid w:val="00041A37"/>
    <w:rsid w:val="00041B19"/>
    <w:rsid w:val="00041C7C"/>
    <w:rsid w:val="00041DC6"/>
    <w:rsid w:val="00041F26"/>
    <w:rsid w:val="00041F31"/>
    <w:rsid w:val="000420BC"/>
    <w:rsid w:val="000420ED"/>
    <w:rsid w:val="00042151"/>
    <w:rsid w:val="00042225"/>
    <w:rsid w:val="00042289"/>
    <w:rsid w:val="0004258B"/>
    <w:rsid w:val="00042768"/>
    <w:rsid w:val="00042D3D"/>
    <w:rsid w:val="0004316E"/>
    <w:rsid w:val="000432B8"/>
    <w:rsid w:val="0004395A"/>
    <w:rsid w:val="00043A95"/>
    <w:rsid w:val="00043B32"/>
    <w:rsid w:val="00043BB1"/>
    <w:rsid w:val="00043BCE"/>
    <w:rsid w:val="00043EE6"/>
    <w:rsid w:val="0004432D"/>
    <w:rsid w:val="0004435D"/>
    <w:rsid w:val="0004454A"/>
    <w:rsid w:val="000446AF"/>
    <w:rsid w:val="00044A27"/>
    <w:rsid w:val="000450C8"/>
    <w:rsid w:val="00045356"/>
    <w:rsid w:val="00045414"/>
    <w:rsid w:val="00045729"/>
    <w:rsid w:val="000457D7"/>
    <w:rsid w:val="00045C34"/>
    <w:rsid w:val="00045D6E"/>
    <w:rsid w:val="00045F2F"/>
    <w:rsid w:val="00046291"/>
    <w:rsid w:val="000462E1"/>
    <w:rsid w:val="000464DB"/>
    <w:rsid w:val="0004653F"/>
    <w:rsid w:val="00046587"/>
    <w:rsid w:val="000465D9"/>
    <w:rsid w:val="00046686"/>
    <w:rsid w:val="000466F4"/>
    <w:rsid w:val="000468FD"/>
    <w:rsid w:val="00046967"/>
    <w:rsid w:val="00047109"/>
    <w:rsid w:val="00047373"/>
    <w:rsid w:val="0004739E"/>
    <w:rsid w:val="00047A5D"/>
    <w:rsid w:val="00047E81"/>
    <w:rsid w:val="00047F3B"/>
    <w:rsid w:val="000500BB"/>
    <w:rsid w:val="00050646"/>
    <w:rsid w:val="00050726"/>
    <w:rsid w:val="00050C33"/>
    <w:rsid w:val="00050D70"/>
    <w:rsid w:val="00050DA5"/>
    <w:rsid w:val="00051A55"/>
    <w:rsid w:val="00051D35"/>
    <w:rsid w:val="00051D59"/>
    <w:rsid w:val="00051F09"/>
    <w:rsid w:val="000520E6"/>
    <w:rsid w:val="0005251E"/>
    <w:rsid w:val="0005264C"/>
    <w:rsid w:val="000526C5"/>
    <w:rsid w:val="00052831"/>
    <w:rsid w:val="00052836"/>
    <w:rsid w:val="00053086"/>
    <w:rsid w:val="00053101"/>
    <w:rsid w:val="000532EA"/>
    <w:rsid w:val="000537E0"/>
    <w:rsid w:val="0005388E"/>
    <w:rsid w:val="00053BC4"/>
    <w:rsid w:val="00053F8D"/>
    <w:rsid w:val="00054157"/>
    <w:rsid w:val="00054257"/>
    <w:rsid w:val="0005452F"/>
    <w:rsid w:val="00054752"/>
    <w:rsid w:val="00054E86"/>
    <w:rsid w:val="00054EE2"/>
    <w:rsid w:val="00055283"/>
    <w:rsid w:val="00055405"/>
    <w:rsid w:val="0005564B"/>
    <w:rsid w:val="00055C2B"/>
    <w:rsid w:val="00055D06"/>
    <w:rsid w:val="000562D4"/>
    <w:rsid w:val="00056510"/>
    <w:rsid w:val="00056775"/>
    <w:rsid w:val="00056B67"/>
    <w:rsid w:val="00056C2B"/>
    <w:rsid w:val="00056D6F"/>
    <w:rsid w:val="00056F69"/>
    <w:rsid w:val="00056F96"/>
    <w:rsid w:val="00057075"/>
    <w:rsid w:val="00057339"/>
    <w:rsid w:val="0005753B"/>
    <w:rsid w:val="0005796D"/>
    <w:rsid w:val="00057D16"/>
    <w:rsid w:val="00057DD9"/>
    <w:rsid w:val="00060227"/>
    <w:rsid w:val="00060444"/>
    <w:rsid w:val="0006077F"/>
    <w:rsid w:val="0006080D"/>
    <w:rsid w:val="00060B24"/>
    <w:rsid w:val="00060D1A"/>
    <w:rsid w:val="00060E6B"/>
    <w:rsid w:val="00060EDE"/>
    <w:rsid w:val="00060F6C"/>
    <w:rsid w:val="00060FB2"/>
    <w:rsid w:val="000618F9"/>
    <w:rsid w:val="00061E1B"/>
    <w:rsid w:val="00061F7C"/>
    <w:rsid w:val="00061FC3"/>
    <w:rsid w:val="000621CC"/>
    <w:rsid w:val="00062677"/>
    <w:rsid w:val="000626FD"/>
    <w:rsid w:val="000627E0"/>
    <w:rsid w:val="00062C2C"/>
    <w:rsid w:val="00063AED"/>
    <w:rsid w:val="00063B2C"/>
    <w:rsid w:val="00063F9B"/>
    <w:rsid w:val="00064603"/>
    <w:rsid w:val="00064614"/>
    <w:rsid w:val="000648E1"/>
    <w:rsid w:val="00064977"/>
    <w:rsid w:val="000649B7"/>
    <w:rsid w:val="00064B59"/>
    <w:rsid w:val="00064CCC"/>
    <w:rsid w:val="00064FF1"/>
    <w:rsid w:val="000651CC"/>
    <w:rsid w:val="00065247"/>
    <w:rsid w:val="0006536B"/>
    <w:rsid w:val="00065694"/>
    <w:rsid w:val="000656DB"/>
    <w:rsid w:val="00065736"/>
    <w:rsid w:val="000657D2"/>
    <w:rsid w:val="00065CE5"/>
    <w:rsid w:val="00066069"/>
    <w:rsid w:val="000669A5"/>
    <w:rsid w:val="00066A33"/>
    <w:rsid w:val="00066A7D"/>
    <w:rsid w:val="00066C52"/>
    <w:rsid w:val="00066C6C"/>
    <w:rsid w:val="0006708B"/>
    <w:rsid w:val="000677C1"/>
    <w:rsid w:val="00067B7B"/>
    <w:rsid w:val="00067D70"/>
    <w:rsid w:val="000700FB"/>
    <w:rsid w:val="0007042C"/>
    <w:rsid w:val="0007042F"/>
    <w:rsid w:val="00070782"/>
    <w:rsid w:val="000707E6"/>
    <w:rsid w:val="0007090B"/>
    <w:rsid w:val="00070C8C"/>
    <w:rsid w:val="00070E06"/>
    <w:rsid w:val="000711CB"/>
    <w:rsid w:val="000713FB"/>
    <w:rsid w:val="00071454"/>
    <w:rsid w:val="000714C4"/>
    <w:rsid w:val="00071A68"/>
    <w:rsid w:val="00071AC5"/>
    <w:rsid w:val="00071E33"/>
    <w:rsid w:val="00071FA6"/>
    <w:rsid w:val="00072070"/>
    <w:rsid w:val="000720B2"/>
    <w:rsid w:val="000720C6"/>
    <w:rsid w:val="000721DB"/>
    <w:rsid w:val="00072439"/>
    <w:rsid w:val="00072524"/>
    <w:rsid w:val="00072C94"/>
    <w:rsid w:val="00072EA9"/>
    <w:rsid w:val="00072F7D"/>
    <w:rsid w:val="00073037"/>
    <w:rsid w:val="00073487"/>
    <w:rsid w:val="0007367C"/>
    <w:rsid w:val="00073689"/>
    <w:rsid w:val="00073875"/>
    <w:rsid w:val="00073CA2"/>
    <w:rsid w:val="00073D3F"/>
    <w:rsid w:val="00073EE2"/>
    <w:rsid w:val="000740D9"/>
    <w:rsid w:val="00074403"/>
    <w:rsid w:val="000745D1"/>
    <w:rsid w:val="00074693"/>
    <w:rsid w:val="00074967"/>
    <w:rsid w:val="0007498D"/>
    <w:rsid w:val="000749E8"/>
    <w:rsid w:val="00074A0B"/>
    <w:rsid w:val="00075A7B"/>
    <w:rsid w:val="00075A96"/>
    <w:rsid w:val="00075B00"/>
    <w:rsid w:val="00075E1A"/>
    <w:rsid w:val="0007604D"/>
    <w:rsid w:val="000761AD"/>
    <w:rsid w:val="00076292"/>
    <w:rsid w:val="000762F5"/>
    <w:rsid w:val="0007631C"/>
    <w:rsid w:val="00076420"/>
    <w:rsid w:val="000764B3"/>
    <w:rsid w:val="00076868"/>
    <w:rsid w:val="00076B57"/>
    <w:rsid w:val="00076CF0"/>
    <w:rsid w:val="00076D01"/>
    <w:rsid w:val="00076E58"/>
    <w:rsid w:val="00077660"/>
    <w:rsid w:val="0007768E"/>
    <w:rsid w:val="00077A7F"/>
    <w:rsid w:val="00077DEE"/>
    <w:rsid w:val="000801F0"/>
    <w:rsid w:val="0008045A"/>
    <w:rsid w:val="000804C1"/>
    <w:rsid w:val="0008055C"/>
    <w:rsid w:val="000805B2"/>
    <w:rsid w:val="000805D8"/>
    <w:rsid w:val="00080694"/>
    <w:rsid w:val="00080836"/>
    <w:rsid w:val="00080E92"/>
    <w:rsid w:val="00081250"/>
    <w:rsid w:val="00081406"/>
    <w:rsid w:val="000814F5"/>
    <w:rsid w:val="00081885"/>
    <w:rsid w:val="00081922"/>
    <w:rsid w:val="0008196C"/>
    <w:rsid w:val="00081CEF"/>
    <w:rsid w:val="00081D3A"/>
    <w:rsid w:val="00081D90"/>
    <w:rsid w:val="00081F18"/>
    <w:rsid w:val="00081F44"/>
    <w:rsid w:val="00081F45"/>
    <w:rsid w:val="000823E1"/>
    <w:rsid w:val="000823E3"/>
    <w:rsid w:val="000824D7"/>
    <w:rsid w:val="000824FC"/>
    <w:rsid w:val="00082586"/>
    <w:rsid w:val="000827DD"/>
    <w:rsid w:val="00082A73"/>
    <w:rsid w:val="00082ADD"/>
    <w:rsid w:val="0008305C"/>
    <w:rsid w:val="00083074"/>
    <w:rsid w:val="00083136"/>
    <w:rsid w:val="00083948"/>
    <w:rsid w:val="00083DEE"/>
    <w:rsid w:val="000841A7"/>
    <w:rsid w:val="000841E4"/>
    <w:rsid w:val="000841FF"/>
    <w:rsid w:val="000842CB"/>
    <w:rsid w:val="0008448A"/>
    <w:rsid w:val="00084508"/>
    <w:rsid w:val="0008461D"/>
    <w:rsid w:val="00084770"/>
    <w:rsid w:val="00084805"/>
    <w:rsid w:val="0008487B"/>
    <w:rsid w:val="00084883"/>
    <w:rsid w:val="000848AE"/>
    <w:rsid w:val="00084C43"/>
    <w:rsid w:val="00084D89"/>
    <w:rsid w:val="000850A6"/>
    <w:rsid w:val="000850BE"/>
    <w:rsid w:val="00085355"/>
    <w:rsid w:val="000854C8"/>
    <w:rsid w:val="000856D1"/>
    <w:rsid w:val="00085D25"/>
    <w:rsid w:val="00085E06"/>
    <w:rsid w:val="00085E79"/>
    <w:rsid w:val="00085FA8"/>
    <w:rsid w:val="00086169"/>
    <w:rsid w:val="000863BA"/>
    <w:rsid w:val="000864D5"/>
    <w:rsid w:val="000869F7"/>
    <w:rsid w:val="00086EBC"/>
    <w:rsid w:val="00087033"/>
    <w:rsid w:val="000871AF"/>
    <w:rsid w:val="000875DE"/>
    <w:rsid w:val="0008797C"/>
    <w:rsid w:val="00087EE0"/>
    <w:rsid w:val="00087FC3"/>
    <w:rsid w:val="00090518"/>
    <w:rsid w:val="000906D4"/>
    <w:rsid w:val="0009079D"/>
    <w:rsid w:val="000913BB"/>
    <w:rsid w:val="00091459"/>
    <w:rsid w:val="00091681"/>
    <w:rsid w:val="0009169A"/>
    <w:rsid w:val="000916FC"/>
    <w:rsid w:val="000917EE"/>
    <w:rsid w:val="000918F3"/>
    <w:rsid w:val="000919AF"/>
    <w:rsid w:val="00091BAA"/>
    <w:rsid w:val="00091D45"/>
    <w:rsid w:val="00091D9A"/>
    <w:rsid w:val="00091DD8"/>
    <w:rsid w:val="00092066"/>
    <w:rsid w:val="00092712"/>
    <w:rsid w:val="000928EE"/>
    <w:rsid w:val="000929AC"/>
    <w:rsid w:val="00092D5C"/>
    <w:rsid w:val="00092F5B"/>
    <w:rsid w:val="00092F67"/>
    <w:rsid w:val="000932A7"/>
    <w:rsid w:val="00093544"/>
    <w:rsid w:val="0009356D"/>
    <w:rsid w:val="0009360C"/>
    <w:rsid w:val="00093702"/>
    <w:rsid w:val="0009372F"/>
    <w:rsid w:val="00093C93"/>
    <w:rsid w:val="00093DA7"/>
    <w:rsid w:val="00093E8D"/>
    <w:rsid w:val="00093EDA"/>
    <w:rsid w:val="0009410C"/>
    <w:rsid w:val="000944F6"/>
    <w:rsid w:val="000945E9"/>
    <w:rsid w:val="00094BD7"/>
    <w:rsid w:val="00094EBF"/>
    <w:rsid w:val="00095B1D"/>
    <w:rsid w:val="00095B35"/>
    <w:rsid w:val="00096210"/>
    <w:rsid w:val="0009642B"/>
    <w:rsid w:val="00096573"/>
    <w:rsid w:val="00096656"/>
    <w:rsid w:val="00096779"/>
    <w:rsid w:val="00096CC3"/>
    <w:rsid w:val="00096EF1"/>
    <w:rsid w:val="00096EFB"/>
    <w:rsid w:val="00096F64"/>
    <w:rsid w:val="0009742A"/>
    <w:rsid w:val="000975A1"/>
    <w:rsid w:val="00097873"/>
    <w:rsid w:val="00097878"/>
    <w:rsid w:val="00097BFE"/>
    <w:rsid w:val="00097D06"/>
    <w:rsid w:val="000A0385"/>
    <w:rsid w:val="000A0825"/>
    <w:rsid w:val="000A0C40"/>
    <w:rsid w:val="000A0F31"/>
    <w:rsid w:val="000A1147"/>
    <w:rsid w:val="000A135D"/>
    <w:rsid w:val="000A178D"/>
    <w:rsid w:val="000A17E5"/>
    <w:rsid w:val="000A1899"/>
    <w:rsid w:val="000A1C62"/>
    <w:rsid w:val="000A1C95"/>
    <w:rsid w:val="000A1C9F"/>
    <w:rsid w:val="000A1F2B"/>
    <w:rsid w:val="000A1F3B"/>
    <w:rsid w:val="000A1FF1"/>
    <w:rsid w:val="000A2238"/>
    <w:rsid w:val="000A28F3"/>
    <w:rsid w:val="000A2DF1"/>
    <w:rsid w:val="000A2E61"/>
    <w:rsid w:val="000A30CA"/>
    <w:rsid w:val="000A3480"/>
    <w:rsid w:val="000A37E9"/>
    <w:rsid w:val="000A3FEE"/>
    <w:rsid w:val="000A4276"/>
    <w:rsid w:val="000A4517"/>
    <w:rsid w:val="000A4535"/>
    <w:rsid w:val="000A45B5"/>
    <w:rsid w:val="000A478F"/>
    <w:rsid w:val="000A4834"/>
    <w:rsid w:val="000A4A0C"/>
    <w:rsid w:val="000A4AAA"/>
    <w:rsid w:val="000A4CA7"/>
    <w:rsid w:val="000A4DE4"/>
    <w:rsid w:val="000A4F91"/>
    <w:rsid w:val="000A5159"/>
    <w:rsid w:val="000A5327"/>
    <w:rsid w:val="000A5480"/>
    <w:rsid w:val="000A58C7"/>
    <w:rsid w:val="000A6161"/>
    <w:rsid w:val="000A6323"/>
    <w:rsid w:val="000A6D2F"/>
    <w:rsid w:val="000A6DC4"/>
    <w:rsid w:val="000A7353"/>
    <w:rsid w:val="000A744F"/>
    <w:rsid w:val="000A74B2"/>
    <w:rsid w:val="000A7A36"/>
    <w:rsid w:val="000A7C8B"/>
    <w:rsid w:val="000A7D5E"/>
    <w:rsid w:val="000A7E46"/>
    <w:rsid w:val="000B010F"/>
    <w:rsid w:val="000B07CE"/>
    <w:rsid w:val="000B0885"/>
    <w:rsid w:val="000B0998"/>
    <w:rsid w:val="000B0AA3"/>
    <w:rsid w:val="000B0E19"/>
    <w:rsid w:val="000B10CF"/>
    <w:rsid w:val="000B11F5"/>
    <w:rsid w:val="000B1208"/>
    <w:rsid w:val="000B139C"/>
    <w:rsid w:val="000B1800"/>
    <w:rsid w:val="000B19DC"/>
    <w:rsid w:val="000B1A6A"/>
    <w:rsid w:val="000B1E5A"/>
    <w:rsid w:val="000B1F40"/>
    <w:rsid w:val="000B26D1"/>
    <w:rsid w:val="000B2A91"/>
    <w:rsid w:val="000B2AA9"/>
    <w:rsid w:val="000B2CC7"/>
    <w:rsid w:val="000B2EBA"/>
    <w:rsid w:val="000B307F"/>
    <w:rsid w:val="000B32C9"/>
    <w:rsid w:val="000B33A6"/>
    <w:rsid w:val="000B340B"/>
    <w:rsid w:val="000B35B0"/>
    <w:rsid w:val="000B35D4"/>
    <w:rsid w:val="000B36E6"/>
    <w:rsid w:val="000B375E"/>
    <w:rsid w:val="000B37F8"/>
    <w:rsid w:val="000B3AFC"/>
    <w:rsid w:val="000B3C02"/>
    <w:rsid w:val="000B3F21"/>
    <w:rsid w:val="000B401B"/>
    <w:rsid w:val="000B406E"/>
    <w:rsid w:val="000B40D6"/>
    <w:rsid w:val="000B4212"/>
    <w:rsid w:val="000B42F8"/>
    <w:rsid w:val="000B43C4"/>
    <w:rsid w:val="000B441F"/>
    <w:rsid w:val="000B49EC"/>
    <w:rsid w:val="000B4A22"/>
    <w:rsid w:val="000B4CF9"/>
    <w:rsid w:val="000B4DAF"/>
    <w:rsid w:val="000B525F"/>
    <w:rsid w:val="000B5380"/>
    <w:rsid w:val="000B5656"/>
    <w:rsid w:val="000B56E2"/>
    <w:rsid w:val="000B5723"/>
    <w:rsid w:val="000B5C8E"/>
    <w:rsid w:val="000B5DE7"/>
    <w:rsid w:val="000B6155"/>
    <w:rsid w:val="000B631A"/>
    <w:rsid w:val="000B6601"/>
    <w:rsid w:val="000B6651"/>
    <w:rsid w:val="000B6808"/>
    <w:rsid w:val="000B69DB"/>
    <w:rsid w:val="000B6B94"/>
    <w:rsid w:val="000B6C16"/>
    <w:rsid w:val="000B6DBD"/>
    <w:rsid w:val="000B6E43"/>
    <w:rsid w:val="000B7093"/>
    <w:rsid w:val="000B7137"/>
    <w:rsid w:val="000B73EA"/>
    <w:rsid w:val="000B766D"/>
    <w:rsid w:val="000C017F"/>
    <w:rsid w:val="000C03AF"/>
    <w:rsid w:val="000C0451"/>
    <w:rsid w:val="000C0484"/>
    <w:rsid w:val="000C0743"/>
    <w:rsid w:val="000C08AA"/>
    <w:rsid w:val="000C0914"/>
    <w:rsid w:val="000C0B93"/>
    <w:rsid w:val="000C0D35"/>
    <w:rsid w:val="000C1166"/>
    <w:rsid w:val="000C128F"/>
    <w:rsid w:val="000C13A2"/>
    <w:rsid w:val="000C1710"/>
    <w:rsid w:val="000C1E68"/>
    <w:rsid w:val="000C1FB2"/>
    <w:rsid w:val="000C23B3"/>
    <w:rsid w:val="000C2642"/>
    <w:rsid w:val="000C3281"/>
    <w:rsid w:val="000C338B"/>
    <w:rsid w:val="000C338E"/>
    <w:rsid w:val="000C4261"/>
    <w:rsid w:val="000C42C9"/>
    <w:rsid w:val="000C4971"/>
    <w:rsid w:val="000C499D"/>
    <w:rsid w:val="000C4B84"/>
    <w:rsid w:val="000C4E3D"/>
    <w:rsid w:val="000C504A"/>
    <w:rsid w:val="000C517A"/>
    <w:rsid w:val="000C529A"/>
    <w:rsid w:val="000C543F"/>
    <w:rsid w:val="000C5499"/>
    <w:rsid w:val="000C551B"/>
    <w:rsid w:val="000C5808"/>
    <w:rsid w:val="000C5B4C"/>
    <w:rsid w:val="000C5BEE"/>
    <w:rsid w:val="000C5C1E"/>
    <w:rsid w:val="000C5F1D"/>
    <w:rsid w:val="000C612D"/>
    <w:rsid w:val="000C648B"/>
    <w:rsid w:val="000C667B"/>
    <w:rsid w:val="000C6752"/>
    <w:rsid w:val="000C69D1"/>
    <w:rsid w:val="000C6A20"/>
    <w:rsid w:val="000C6A66"/>
    <w:rsid w:val="000C6CF1"/>
    <w:rsid w:val="000C729E"/>
    <w:rsid w:val="000C75A1"/>
    <w:rsid w:val="000C7635"/>
    <w:rsid w:val="000C7CC4"/>
    <w:rsid w:val="000C7DE2"/>
    <w:rsid w:val="000D0329"/>
    <w:rsid w:val="000D04C8"/>
    <w:rsid w:val="000D082D"/>
    <w:rsid w:val="000D0A5F"/>
    <w:rsid w:val="000D0D03"/>
    <w:rsid w:val="000D16A3"/>
    <w:rsid w:val="000D17C1"/>
    <w:rsid w:val="000D19CF"/>
    <w:rsid w:val="000D1AD2"/>
    <w:rsid w:val="000D1AF2"/>
    <w:rsid w:val="000D1E1F"/>
    <w:rsid w:val="000D1F2D"/>
    <w:rsid w:val="000D2900"/>
    <w:rsid w:val="000D2930"/>
    <w:rsid w:val="000D297F"/>
    <w:rsid w:val="000D2A16"/>
    <w:rsid w:val="000D2D14"/>
    <w:rsid w:val="000D2D3F"/>
    <w:rsid w:val="000D31B0"/>
    <w:rsid w:val="000D3756"/>
    <w:rsid w:val="000D3770"/>
    <w:rsid w:val="000D37C3"/>
    <w:rsid w:val="000D3B91"/>
    <w:rsid w:val="000D3BCA"/>
    <w:rsid w:val="000D4102"/>
    <w:rsid w:val="000D4160"/>
    <w:rsid w:val="000D4226"/>
    <w:rsid w:val="000D4382"/>
    <w:rsid w:val="000D4549"/>
    <w:rsid w:val="000D48D9"/>
    <w:rsid w:val="000D495C"/>
    <w:rsid w:val="000D4A2F"/>
    <w:rsid w:val="000D4DD0"/>
    <w:rsid w:val="000D4F37"/>
    <w:rsid w:val="000D50A3"/>
    <w:rsid w:val="000D525F"/>
    <w:rsid w:val="000D53B8"/>
    <w:rsid w:val="000D5A7D"/>
    <w:rsid w:val="000D5E51"/>
    <w:rsid w:val="000D6594"/>
    <w:rsid w:val="000D6708"/>
    <w:rsid w:val="000D6716"/>
    <w:rsid w:val="000D681B"/>
    <w:rsid w:val="000D6D15"/>
    <w:rsid w:val="000D6DD1"/>
    <w:rsid w:val="000D713B"/>
    <w:rsid w:val="000D7155"/>
    <w:rsid w:val="000D7181"/>
    <w:rsid w:val="000D71CA"/>
    <w:rsid w:val="000D7238"/>
    <w:rsid w:val="000D72FA"/>
    <w:rsid w:val="000D7B1E"/>
    <w:rsid w:val="000D7DC0"/>
    <w:rsid w:val="000E077A"/>
    <w:rsid w:val="000E0B8B"/>
    <w:rsid w:val="000E100F"/>
    <w:rsid w:val="000E10D4"/>
    <w:rsid w:val="000E120B"/>
    <w:rsid w:val="000E1460"/>
    <w:rsid w:val="000E155E"/>
    <w:rsid w:val="000E15DE"/>
    <w:rsid w:val="000E19E5"/>
    <w:rsid w:val="000E1A76"/>
    <w:rsid w:val="000E1DCF"/>
    <w:rsid w:val="000E1FC9"/>
    <w:rsid w:val="000E21DA"/>
    <w:rsid w:val="000E27F5"/>
    <w:rsid w:val="000E2C3E"/>
    <w:rsid w:val="000E2DD3"/>
    <w:rsid w:val="000E2E2E"/>
    <w:rsid w:val="000E2F7A"/>
    <w:rsid w:val="000E3224"/>
    <w:rsid w:val="000E34D7"/>
    <w:rsid w:val="000E3526"/>
    <w:rsid w:val="000E36BA"/>
    <w:rsid w:val="000E3971"/>
    <w:rsid w:val="000E3A78"/>
    <w:rsid w:val="000E3AB3"/>
    <w:rsid w:val="000E3D27"/>
    <w:rsid w:val="000E3ED2"/>
    <w:rsid w:val="000E4012"/>
    <w:rsid w:val="000E4438"/>
    <w:rsid w:val="000E4594"/>
    <w:rsid w:val="000E4BF1"/>
    <w:rsid w:val="000E4DCC"/>
    <w:rsid w:val="000E4EE4"/>
    <w:rsid w:val="000E52ED"/>
    <w:rsid w:val="000E5350"/>
    <w:rsid w:val="000E5865"/>
    <w:rsid w:val="000E60B2"/>
    <w:rsid w:val="000E6360"/>
    <w:rsid w:val="000E67BF"/>
    <w:rsid w:val="000E6C22"/>
    <w:rsid w:val="000E6F22"/>
    <w:rsid w:val="000E6FC0"/>
    <w:rsid w:val="000E7532"/>
    <w:rsid w:val="000E7535"/>
    <w:rsid w:val="000E7982"/>
    <w:rsid w:val="000E7E8A"/>
    <w:rsid w:val="000F000D"/>
    <w:rsid w:val="000F0148"/>
    <w:rsid w:val="000F02DD"/>
    <w:rsid w:val="000F0435"/>
    <w:rsid w:val="000F04D2"/>
    <w:rsid w:val="000F04D9"/>
    <w:rsid w:val="000F0503"/>
    <w:rsid w:val="000F06DD"/>
    <w:rsid w:val="000F08AE"/>
    <w:rsid w:val="000F0BDA"/>
    <w:rsid w:val="000F0BDD"/>
    <w:rsid w:val="000F105F"/>
    <w:rsid w:val="000F15C9"/>
    <w:rsid w:val="000F19E0"/>
    <w:rsid w:val="000F1BAD"/>
    <w:rsid w:val="000F2414"/>
    <w:rsid w:val="000F2505"/>
    <w:rsid w:val="000F270F"/>
    <w:rsid w:val="000F2840"/>
    <w:rsid w:val="000F2B4D"/>
    <w:rsid w:val="000F2CD8"/>
    <w:rsid w:val="000F2D57"/>
    <w:rsid w:val="000F2EC0"/>
    <w:rsid w:val="000F358E"/>
    <w:rsid w:val="000F36D0"/>
    <w:rsid w:val="000F3904"/>
    <w:rsid w:val="000F3964"/>
    <w:rsid w:val="000F3AAA"/>
    <w:rsid w:val="000F4339"/>
    <w:rsid w:val="000F4951"/>
    <w:rsid w:val="000F49B3"/>
    <w:rsid w:val="000F4C6F"/>
    <w:rsid w:val="000F4DB8"/>
    <w:rsid w:val="000F505B"/>
    <w:rsid w:val="000F5296"/>
    <w:rsid w:val="000F56F9"/>
    <w:rsid w:val="000F570A"/>
    <w:rsid w:val="000F57B1"/>
    <w:rsid w:val="000F5A96"/>
    <w:rsid w:val="000F5ACE"/>
    <w:rsid w:val="000F5B43"/>
    <w:rsid w:val="000F6002"/>
    <w:rsid w:val="000F6367"/>
    <w:rsid w:val="000F667A"/>
    <w:rsid w:val="000F66D8"/>
    <w:rsid w:val="000F66FC"/>
    <w:rsid w:val="000F679F"/>
    <w:rsid w:val="000F6AE3"/>
    <w:rsid w:val="000F6CF4"/>
    <w:rsid w:val="000F71FD"/>
    <w:rsid w:val="000F7436"/>
    <w:rsid w:val="000F74EB"/>
    <w:rsid w:val="000F75D9"/>
    <w:rsid w:val="000F7610"/>
    <w:rsid w:val="000F7736"/>
    <w:rsid w:val="000F7966"/>
    <w:rsid w:val="001001AE"/>
    <w:rsid w:val="0010053D"/>
    <w:rsid w:val="0010075F"/>
    <w:rsid w:val="001007B0"/>
    <w:rsid w:val="00100A18"/>
    <w:rsid w:val="00100BED"/>
    <w:rsid w:val="00100E86"/>
    <w:rsid w:val="001010AC"/>
    <w:rsid w:val="00101540"/>
    <w:rsid w:val="001015B8"/>
    <w:rsid w:val="001019A4"/>
    <w:rsid w:val="001019F2"/>
    <w:rsid w:val="00101ADE"/>
    <w:rsid w:val="00101B53"/>
    <w:rsid w:val="00101CF1"/>
    <w:rsid w:val="00101E5D"/>
    <w:rsid w:val="00102533"/>
    <w:rsid w:val="001025AD"/>
    <w:rsid w:val="00102843"/>
    <w:rsid w:val="00102A2B"/>
    <w:rsid w:val="00102A68"/>
    <w:rsid w:val="00102B99"/>
    <w:rsid w:val="00102EC7"/>
    <w:rsid w:val="00103991"/>
    <w:rsid w:val="00103B6A"/>
    <w:rsid w:val="00103F58"/>
    <w:rsid w:val="00104059"/>
    <w:rsid w:val="001040C8"/>
    <w:rsid w:val="001043DA"/>
    <w:rsid w:val="001044B8"/>
    <w:rsid w:val="00104983"/>
    <w:rsid w:val="00104DAD"/>
    <w:rsid w:val="001053A0"/>
    <w:rsid w:val="001053CF"/>
    <w:rsid w:val="00105476"/>
    <w:rsid w:val="001057C3"/>
    <w:rsid w:val="00105906"/>
    <w:rsid w:val="00105973"/>
    <w:rsid w:val="001059CE"/>
    <w:rsid w:val="00105EFC"/>
    <w:rsid w:val="001062A9"/>
    <w:rsid w:val="0010636D"/>
    <w:rsid w:val="00106893"/>
    <w:rsid w:val="0010698E"/>
    <w:rsid w:val="00106D40"/>
    <w:rsid w:val="00107934"/>
    <w:rsid w:val="00107C30"/>
    <w:rsid w:val="00107DD0"/>
    <w:rsid w:val="00107F59"/>
    <w:rsid w:val="00107FB8"/>
    <w:rsid w:val="00110142"/>
    <w:rsid w:val="001105B2"/>
    <w:rsid w:val="00110722"/>
    <w:rsid w:val="00110A2C"/>
    <w:rsid w:val="00110AAC"/>
    <w:rsid w:val="00110BFB"/>
    <w:rsid w:val="00110C22"/>
    <w:rsid w:val="00110C51"/>
    <w:rsid w:val="00110F79"/>
    <w:rsid w:val="001110BC"/>
    <w:rsid w:val="00111224"/>
    <w:rsid w:val="00111274"/>
    <w:rsid w:val="00111329"/>
    <w:rsid w:val="0011141D"/>
    <w:rsid w:val="0011170C"/>
    <w:rsid w:val="0011190B"/>
    <w:rsid w:val="001119EC"/>
    <w:rsid w:val="00111A14"/>
    <w:rsid w:val="00111E5C"/>
    <w:rsid w:val="0011206A"/>
    <w:rsid w:val="001121B7"/>
    <w:rsid w:val="001126B7"/>
    <w:rsid w:val="001126CE"/>
    <w:rsid w:val="00112733"/>
    <w:rsid w:val="001128AD"/>
    <w:rsid w:val="00112EB6"/>
    <w:rsid w:val="00112F65"/>
    <w:rsid w:val="00112F9C"/>
    <w:rsid w:val="0011302C"/>
    <w:rsid w:val="00113549"/>
    <w:rsid w:val="001137EC"/>
    <w:rsid w:val="00113A8E"/>
    <w:rsid w:val="00114112"/>
    <w:rsid w:val="0011427D"/>
    <w:rsid w:val="001144A7"/>
    <w:rsid w:val="00114513"/>
    <w:rsid w:val="00114660"/>
    <w:rsid w:val="00114809"/>
    <w:rsid w:val="00114B90"/>
    <w:rsid w:val="00114BC3"/>
    <w:rsid w:val="00114BEE"/>
    <w:rsid w:val="00114E79"/>
    <w:rsid w:val="001150A8"/>
    <w:rsid w:val="001150FF"/>
    <w:rsid w:val="001152AF"/>
    <w:rsid w:val="001153AE"/>
    <w:rsid w:val="0011565F"/>
    <w:rsid w:val="001156D6"/>
    <w:rsid w:val="001158C6"/>
    <w:rsid w:val="001159EA"/>
    <w:rsid w:val="00115BDF"/>
    <w:rsid w:val="00115C9A"/>
    <w:rsid w:val="00115CFB"/>
    <w:rsid w:val="00115F60"/>
    <w:rsid w:val="00115FEE"/>
    <w:rsid w:val="001161EE"/>
    <w:rsid w:val="00116518"/>
    <w:rsid w:val="0011682A"/>
    <w:rsid w:val="001168B7"/>
    <w:rsid w:val="00116E6A"/>
    <w:rsid w:val="0011738C"/>
    <w:rsid w:val="001174F6"/>
    <w:rsid w:val="0011751D"/>
    <w:rsid w:val="00117C55"/>
    <w:rsid w:val="00117EEF"/>
    <w:rsid w:val="001202F1"/>
    <w:rsid w:val="0012033A"/>
    <w:rsid w:val="00120472"/>
    <w:rsid w:val="00120568"/>
    <w:rsid w:val="00120BC8"/>
    <w:rsid w:val="00120D29"/>
    <w:rsid w:val="00120F98"/>
    <w:rsid w:val="00121518"/>
    <w:rsid w:val="00121810"/>
    <w:rsid w:val="00121BDA"/>
    <w:rsid w:val="00121FF7"/>
    <w:rsid w:val="00122833"/>
    <w:rsid w:val="00122CA5"/>
    <w:rsid w:val="00122DBE"/>
    <w:rsid w:val="00122DE5"/>
    <w:rsid w:val="00123169"/>
    <w:rsid w:val="001234D2"/>
    <w:rsid w:val="00123B89"/>
    <w:rsid w:val="00123D5C"/>
    <w:rsid w:val="0012402B"/>
    <w:rsid w:val="00124314"/>
    <w:rsid w:val="00124340"/>
    <w:rsid w:val="00124587"/>
    <w:rsid w:val="00124922"/>
    <w:rsid w:val="00124D70"/>
    <w:rsid w:val="00124D85"/>
    <w:rsid w:val="00124EBA"/>
    <w:rsid w:val="00124F68"/>
    <w:rsid w:val="00125139"/>
    <w:rsid w:val="001253ED"/>
    <w:rsid w:val="00125B5E"/>
    <w:rsid w:val="00125B87"/>
    <w:rsid w:val="00125F13"/>
    <w:rsid w:val="00126123"/>
    <w:rsid w:val="001263AE"/>
    <w:rsid w:val="001264FF"/>
    <w:rsid w:val="001265B4"/>
    <w:rsid w:val="00126862"/>
    <w:rsid w:val="001269AA"/>
    <w:rsid w:val="00126D70"/>
    <w:rsid w:val="00126EDD"/>
    <w:rsid w:val="0012701F"/>
    <w:rsid w:val="001272F1"/>
    <w:rsid w:val="00127526"/>
    <w:rsid w:val="00127C93"/>
    <w:rsid w:val="00127EC4"/>
    <w:rsid w:val="001308D3"/>
    <w:rsid w:val="00130E64"/>
    <w:rsid w:val="00130FD2"/>
    <w:rsid w:val="001311F6"/>
    <w:rsid w:val="001312B4"/>
    <w:rsid w:val="00131334"/>
    <w:rsid w:val="0013147B"/>
    <w:rsid w:val="00131684"/>
    <w:rsid w:val="001316E5"/>
    <w:rsid w:val="0013191A"/>
    <w:rsid w:val="00131999"/>
    <w:rsid w:val="00131BA2"/>
    <w:rsid w:val="001325FB"/>
    <w:rsid w:val="00132657"/>
    <w:rsid w:val="001327F8"/>
    <w:rsid w:val="00132BDF"/>
    <w:rsid w:val="001330AD"/>
    <w:rsid w:val="001330DF"/>
    <w:rsid w:val="0013317B"/>
    <w:rsid w:val="0013324B"/>
    <w:rsid w:val="0013325E"/>
    <w:rsid w:val="0013338E"/>
    <w:rsid w:val="001334D4"/>
    <w:rsid w:val="001335E4"/>
    <w:rsid w:val="001335F0"/>
    <w:rsid w:val="00133822"/>
    <w:rsid w:val="001339A8"/>
    <w:rsid w:val="00133A50"/>
    <w:rsid w:val="00133A84"/>
    <w:rsid w:val="00133D0C"/>
    <w:rsid w:val="00133E44"/>
    <w:rsid w:val="00133E71"/>
    <w:rsid w:val="0013424F"/>
    <w:rsid w:val="001343BC"/>
    <w:rsid w:val="00134419"/>
    <w:rsid w:val="001344D6"/>
    <w:rsid w:val="0013469F"/>
    <w:rsid w:val="0013478E"/>
    <w:rsid w:val="001348A0"/>
    <w:rsid w:val="00134915"/>
    <w:rsid w:val="001350C5"/>
    <w:rsid w:val="0013527E"/>
    <w:rsid w:val="00135524"/>
    <w:rsid w:val="00135542"/>
    <w:rsid w:val="00135548"/>
    <w:rsid w:val="00135DBC"/>
    <w:rsid w:val="00135DF4"/>
    <w:rsid w:val="00136814"/>
    <w:rsid w:val="001369FA"/>
    <w:rsid w:val="00136C58"/>
    <w:rsid w:val="00137090"/>
    <w:rsid w:val="00137093"/>
    <w:rsid w:val="001371F0"/>
    <w:rsid w:val="001373D2"/>
    <w:rsid w:val="00137727"/>
    <w:rsid w:val="0013776E"/>
    <w:rsid w:val="00137780"/>
    <w:rsid w:val="001377E0"/>
    <w:rsid w:val="00137D83"/>
    <w:rsid w:val="00137FBF"/>
    <w:rsid w:val="00137FCB"/>
    <w:rsid w:val="001402EC"/>
    <w:rsid w:val="00140472"/>
    <w:rsid w:val="00140573"/>
    <w:rsid w:val="00140598"/>
    <w:rsid w:val="0014091C"/>
    <w:rsid w:val="00140B45"/>
    <w:rsid w:val="00140DFE"/>
    <w:rsid w:val="00140F62"/>
    <w:rsid w:val="00141167"/>
    <w:rsid w:val="0014129A"/>
    <w:rsid w:val="00141612"/>
    <w:rsid w:val="0014188B"/>
    <w:rsid w:val="00141A55"/>
    <w:rsid w:val="00141E5A"/>
    <w:rsid w:val="00141F02"/>
    <w:rsid w:val="00142065"/>
    <w:rsid w:val="0014244B"/>
    <w:rsid w:val="001424A6"/>
    <w:rsid w:val="0014253D"/>
    <w:rsid w:val="001425E5"/>
    <w:rsid w:val="0014275F"/>
    <w:rsid w:val="00142843"/>
    <w:rsid w:val="00142DB9"/>
    <w:rsid w:val="00142E87"/>
    <w:rsid w:val="00143543"/>
    <w:rsid w:val="00143775"/>
    <w:rsid w:val="00143E07"/>
    <w:rsid w:val="00143EA7"/>
    <w:rsid w:val="00143ED4"/>
    <w:rsid w:val="00144248"/>
    <w:rsid w:val="001443F5"/>
    <w:rsid w:val="00144449"/>
    <w:rsid w:val="00144828"/>
    <w:rsid w:val="00144985"/>
    <w:rsid w:val="00144E39"/>
    <w:rsid w:val="001450CE"/>
    <w:rsid w:val="00145111"/>
    <w:rsid w:val="0014511D"/>
    <w:rsid w:val="00145223"/>
    <w:rsid w:val="00145335"/>
    <w:rsid w:val="00145401"/>
    <w:rsid w:val="00145AE6"/>
    <w:rsid w:val="00145BB3"/>
    <w:rsid w:val="00145D98"/>
    <w:rsid w:val="001461B5"/>
    <w:rsid w:val="001462DD"/>
    <w:rsid w:val="00146314"/>
    <w:rsid w:val="0014668F"/>
    <w:rsid w:val="00146CE5"/>
    <w:rsid w:val="0014705C"/>
    <w:rsid w:val="001473CC"/>
    <w:rsid w:val="0014748A"/>
    <w:rsid w:val="00147521"/>
    <w:rsid w:val="00147639"/>
    <w:rsid w:val="00147702"/>
    <w:rsid w:val="0014797F"/>
    <w:rsid w:val="00147A0D"/>
    <w:rsid w:val="00147BA4"/>
    <w:rsid w:val="00147E0C"/>
    <w:rsid w:val="00147E45"/>
    <w:rsid w:val="001503AC"/>
    <w:rsid w:val="001504D1"/>
    <w:rsid w:val="0015062B"/>
    <w:rsid w:val="00150722"/>
    <w:rsid w:val="00150778"/>
    <w:rsid w:val="00150BC2"/>
    <w:rsid w:val="00151120"/>
    <w:rsid w:val="0015187C"/>
    <w:rsid w:val="00151C98"/>
    <w:rsid w:val="00151D81"/>
    <w:rsid w:val="00151F30"/>
    <w:rsid w:val="001521E3"/>
    <w:rsid w:val="00152325"/>
    <w:rsid w:val="001524F2"/>
    <w:rsid w:val="001524FC"/>
    <w:rsid w:val="00152511"/>
    <w:rsid w:val="00152526"/>
    <w:rsid w:val="00152808"/>
    <w:rsid w:val="00152A0E"/>
    <w:rsid w:val="00152AFC"/>
    <w:rsid w:val="00152C3C"/>
    <w:rsid w:val="00152DE0"/>
    <w:rsid w:val="00152F29"/>
    <w:rsid w:val="00153061"/>
    <w:rsid w:val="00153259"/>
    <w:rsid w:val="001536E5"/>
    <w:rsid w:val="00153AFB"/>
    <w:rsid w:val="00153FCF"/>
    <w:rsid w:val="00154115"/>
    <w:rsid w:val="00154583"/>
    <w:rsid w:val="001547E9"/>
    <w:rsid w:val="00154A7E"/>
    <w:rsid w:val="00154E2F"/>
    <w:rsid w:val="00155002"/>
    <w:rsid w:val="001552F1"/>
    <w:rsid w:val="00155910"/>
    <w:rsid w:val="00155B30"/>
    <w:rsid w:val="001561C1"/>
    <w:rsid w:val="00156804"/>
    <w:rsid w:val="00156B0A"/>
    <w:rsid w:val="00156BC6"/>
    <w:rsid w:val="00156C24"/>
    <w:rsid w:val="00156D3E"/>
    <w:rsid w:val="00156D82"/>
    <w:rsid w:val="0015756E"/>
    <w:rsid w:val="0015773E"/>
    <w:rsid w:val="001579D5"/>
    <w:rsid w:val="00157A94"/>
    <w:rsid w:val="00157B65"/>
    <w:rsid w:val="00157E6D"/>
    <w:rsid w:val="0016025B"/>
    <w:rsid w:val="001604CC"/>
    <w:rsid w:val="001605FC"/>
    <w:rsid w:val="001607BE"/>
    <w:rsid w:val="001608D8"/>
    <w:rsid w:val="00160AF9"/>
    <w:rsid w:val="00160D63"/>
    <w:rsid w:val="0016107A"/>
    <w:rsid w:val="001610D0"/>
    <w:rsid w:val="001613AF"/>
    <w:rsid w:val="001614F4"/>
    <w:rsid w:val="001617CD"/>
    <w:rsid w:val="001617D2"/>
    <w:rsid w:val="0016187F"/>
    <w:rsid w:val="00161D0B"/>
    <w:rsid w:val="00161D9D"/>
    <w:rsid w:val="00161FFE"/>
    <w:rsid w:val="00162297"/>
    <w:rsid w:val="0016233B"/>
    <w:rsid w:val="001624C8"/>
    <w:rsid w:val="001625A5"/>
    <w:rsid w:val="001628EC"/>
    <w:rsid w:val="00162FA2"/>
    <w:rsid w:val="00163004"/>
    <w:rsid w:val="0016310D"/>
    <w:rsid w:val="001631C3"/>
    <w:rsid w:val="001632A2"/>
    <w:rsid w:val="001633FB"/>
    <w:rsid w:val="0016375C"/>
    <w:rsid w:val="00163AA7"/>
    <w:rsid w:val="00163C0F"/>
    <w:rsid w:val="00163CEF"/>
    <w:rsid w:val="00163D9C"/>
    <w:rsid w:val="00164528"/>
    <w:rsid w:val="0016457E"/>
    <w:rsid w:val="00164591"/>
    <w:rsid w:val="00164CC6"/>
    <w:rsid w:val="00164CD9"/>
    <w:rsid w:val="00165035"/>
    <w:rsid w:val="0016504B"/>
    <w:rsid w:val="00165494"/>
    <w:rsid w:val="001658FD"/>
    <w:rsid w:val="00165AE2"/>
    <w:rsid w:val="00165CE5"/>
    <w:rsid w:val="00165F60"/>
    <w:rsid w:val="00166523"/>
    <w:rsid w:val="00166819"/>
    <w:rsid w:val="001669E3"/>
    <w:rsid w:val="00166A16"/>
    <w:rsid w:val="001671CB"/>
    <w:rsid w:val="00167278"/>
    <w:rsid w:val="00167292"/>
    <w:rsid w:val="00167401"/>
    <w:rsid w:val="00167590"/>
    <w:rsid w:val="001677D5"/>
    <w:rsid w:val="0016784E"/>
    <w:rsid w:val="00167AB2"/>
    <w:rsid w:val="00167B48"/>
    <w:rsid w:val="00167E38"/>
    <w:rsid w:val="0017023E"/>
    <w:rsid w:val="001702AC"/>
    <w:rsid w:val="001705F0"/>
    <w:rsid w:val="00170AA6"/>
    <w:rsid w:val="0017110D"/>
    <w:rsid w:val="00171207"/>
    <w:rsid w:val="001717AC"/>
    <w:rsid w:val="00171A33"/>
    <w:rsid w:val="00171ACB"/>
    <w:rsid w:val="00172456"/>
    <w:rsid w:val="00172F6A"/>
    <w:rsid w:val="00172FDA"/>
    <w:rsid w:val="001733F6"/>
    <w:rsid w:val="00173599"/>
    <w:rsid w:val="00173699"/>
    <w:rsid w:val="00173CF0"/>
    <w:rsid w:val="00173F37"/>
    <w:rsid w:val="001741E9"/>
    <w:rsid w:val="00174746"/>
    <w:rsid w:val="00174B09"/>
    <w:rsid w:val="00174D14"/>
    <w:rsid w:val="001752DF"/>
    <w:rsid w:val="00175411"/>
    <w:rsid w:val="001754FE"/>
    <w:rsid w:val="00175580"/>
    <w:rsid w:val="00175853"/>
    <w:rsid w:val="0017595E"/>
    <w:rsid w:val="00175D61"/>
    <w:rsid w:val="00176047"/>
    <w:rsid w:val="0017611F"/>
    <w:rsid w:val="001762AE"/>
    <w:rsid w:val="001764FE"/>
    <w:rsid w:val="00176DC3"/>
    <w:rsid w:val="00177009"/>
    <w:rsid w:val="0017780B"/>
    <w:rsid w:val="0018056C"/>
    <w:rsid w:val="00180794"/>
    <w:rsid w:val="00180AFD"/>
    <w:rsid w:val="00180B11"/>
    <w:rsid w:val="001810DD"/>
    <w:rsid w:val="00181105"/>
    <w:rsid w:val="001811A2"/>
    <w:rsid w:val="0018136A"/>
    <w:rsid w:val="0018173E"/>
    <w:rsid w:val="00181BD7"/>
    <w:rsid w:val="00181BF9"/>
    <w:rsid w:val="00181CF3"/>
    <w:rsid w:val="00181D6E"/>
    <w:rsid w:val="00182017"/>
    <w:rsid w:val="00182065"/>
    <w:rsid w:val="00182548"/>
    <w:rsid w:val="00182701"/>
    <w:rsid w:val="0018272E"/>
    <w:rsid w:val="001828EA"/>
    <w:rsid w:val="00182C39"/>
    <w:rsid w:val="00182D20"/>
    <w:rsid w:val="001831C1"/>
    <w:rsid w:val="00183C3F"/>
    <w:rsid w:val="00183D6F"/>
    <w:rsid w:val="001842B0"/>
    <w:rsid w:val="0018439F"/>
    <w:rsid w:val="001843CC"/>
    <w:rsid w:val="00184749"/>
    <w:rsid w:val="00184A69"/>
    <w:rsid w:val="00184A8A"/>
    <w:rsid w:val="00184D49"/>
    <w:rsid w:val="00184D71"/>
    <w:rsid w:val="00184FDC"/>
    <w:rsid w:val="0018506C"/>
    <w:rsid w:val="00185096"/>
    <w:rsid w:val="001850AB"/>
    <w:rsid w:val="001854DB"/>
    <w:rsid w:val="00185588"/>
    <w:rsid w:val="001857BC"/>
    <w:rsid w:val="0018580F"/>
    <w:rsid w:val="001859A0"/>
    <w:rsid w:val="00185EBC"/>
    <w:rsid w:val="00185F13"/>
    <w:rsid w:val="00186095"/>
    <w:rsid w:val="001860BB"/>
    <w:rsid w:val="001863BA"/>
    <w:rsid w:val="001865E9"/>
    <w:rsid w:val="001867CA"/>
    <w:rsid w:val="00186840"/>
    <w:rsid w:val="001868E7"/>
    <w:rsid w:val="00186D60"/>
    <w:rsid w:val="00186E4D"/>
    <w:rsid w:val="00187085"/>
    <w:rsid w:val="00187290"/>
    <w:rsid w:val="00187688"/>
    <w:rsid w:val="001877FF"/>
    <w:rsid w:val="00187A78"/>
    <w:rsid w:val="00187CB2"/>
    <w:rsid w:val="00187D1C"/>
    <w:rsid w:val="00190478"/>
    <w:rsid w:val="00190748"/>
    <w:rsid w:val="0019074E"/>
    <w:rsid w:val="00190892"/>
    <w:rsid w:val="00190BE2"/>
    <w:rsid w:val="00190CDB"/>
    <w:rsid w:val="001914BF"/>
    <w:rsid w:val="001914D2"/>
    <w:rsid w:val="00191B93"/>
    <w:rsid w:val="0019207C"/>
    <w:rsid w:val="001923C2"/>
    <w:rsid w:val="0019262F"/>
    <w:rsid w:val="00192736"/>
    <w:rsid w:val="001927DE"/>
    <w:rsid w:val="00192C34"/>
    <w:rsid w:val="00192CEA"/>
    <w:rsid w:val="0019361E"/>
    <w:rsid w:val="00193760"/>
    <w:rsid w:val="00193FA9"/>
    <w:rsid w:val="001940A9"/>
    <w:rsid w:val="0019438D"/>
    <w:rsid w:val="00194470"/>
    <w:rsid w:val="00194683"/>
    <w:rsid w:val="00194842"/>
    <w:rsid w:val="00194A76"/>
    <w:rsid w:val="00194CCF"/>
    <w:rsid w:val="001950A3"/>
    <w:rsid w:val="0019528D"/>
    <w:rsid w:val="001955E8"/>
    <w:rsid w:val="00195702"/>
    <w:rsid w:val="00195790"/>
    <w:rsid w:val="00195D97"/>
    <w:rsid w:val="00195F74"/>
    <w:rsid w:val="0019615B"/>
    <w:rsid w:val="00196234"/>
    <w:rsid w:val="00196554"/>
    <w:rsid w:val="00196AAB"/>
    <w:rsid w:val="00196BD8"/>
    <w:rsid w:val="00196D0F"/>
    <w:rsid w:val="00196ED1"/>
    <w:rsid w:val="00196FE2"/>
    <w:rsid w:val="0019724D"/>
    <w:rsid w:val="001976F1"/>
    <w:rsid w:val="001978C8"/>
    <w:rsid w:val="00197A0A"/>
    <w:rsid w:val="001A0228"/>
    <w:rsid w:val="001A03CB"/>
    <w:rsid w:val="001A05B0"/>
    <w:rsid w:val="001A1055"/>
    <w:rsid w:val="001A10E8"/>
    <w:rsid w:val="001A117D"/>
    <w:rsid w:val="001A1249"/>
    <w:rsid w:val="001A1407"/>
    <w:rsid w:val="001A1624"/>
    <w:rsid w:val="001A16D4"/>
    <w:rsid w:val="001A16E9"/>
    <w:rsid w:val="001A188F"/>
    <w:rsid w:val="001A18CA"/>
    <w:rsid w:val="001A197F"/>
    <w:rsid w:val="001A19A9"/>
    <w:rsid w:val="001A19C3"/>
    <w:rsid w:val="001A1BA9"/>
    <w:rsid w:val="001A1D74"/>
    <w:rsid w:val="001A1E56"/>
    <w:rsid w:val="001A1F32"/>
    <w:rsid w:val="001A1FD7"/>
    <w:rsid w:val="001A239F"/>
    <w:rsid w:val="001A260E"/>
    <w:rsid w:val="001A2963"/>
    <w:rsid w:val="001A2F2D"/>
    <w:rsid w:val="001A33E1"/>
    <w:rsid w:val="001A3C90"/>
    <w:rsid w:val="001A4053"/>
    <w:rsid w:val="001A40B6"/>
    <w:rsid w:val="001A40C9"/>
    <w:rsid w:val="001A4480"/>
    <w:rsid w:val="001A4803"/>
    <w:rsid w:val="001A4B10"/>
    <w:rsid w:val="001A4C14"/>
    <w:rsid w:val="001A4D44"/>
    <w:rsid w:val="001A5786"/>
    <w:rsid w:val="001A5A97"/>
    <w:rsid w:val="001A5C86"/>
    <w:rsid w:val="001A5E89"/>
    <w:rsid w:val="001A6290"/>
    <w:rsid w:val="001A637D"/>
    <w:rsid w:val="001A648A"/>
    <w:rsid w:val="001A6759"/>
    <w:rsid w:val="001A710B"/>
    <w:rsid w:val="001A749B"/>
    <w:rsid w:val="001A771D"/>
    <w:rsid w:val="001A775C"/>
    <w:rsid w:val="001A7D75"/>
    <w:rsid w:val="001A7FDF"/>
    <w:rsid w:val="001A7FF1"/>
    <w:rsid w:val="001B006D"/>
    <w:rsid w:val="001B035F"/>
    <w:rsid w:val="001B08A6"/>
    <w:rsid w:val="001B08BC"/>
    <w:rsid w:val="001B0950"/>
    <w:rsid w:val="001B0A74"/>
    <w:rsid w:val="001B1758"/>
    <w:rsid w:val="001B17CB"/>
    <w:rsid w:val="001B18AD"/>
    <w:rsid w:val="001B18E8"/>
    <w:rsid w:val="001B18ED"/>
    <w:rsid w:val="001B1A2A"/>
    <w:rsid w:val="001B1BDA"/>
    <w:rsid w:val="001B1DA6"/>
    <w:rsid w:val="001B1E2E"/>
    <w:rsid w:val="001B1E70"/>
    <w:rsid w:val="001B2044"/>
    <w:rsid w:val="001B29CC"/>
    <w:rsid w:val="001B2E4C"/>
    <w:rsid w:val="001B331A"/>
    <w:rsid w:val="001B3458"/>
    <w:rsid w:val="001B375B"/>
    <w:rsid w:val="001B3988"/>
    <w:rsid w:val="001B3B5D"/>
    <w:rsid w:val="001B3DAA"/>
    <w:rsid w:val="001B3F8E"/>
    <w:rsid w:val="001B402B"/>
    <w:rsid w:val="001B4037"/>
    <w:rsid w:val="001B40DE"/>
    <w:rsid w:val="001B4207"/>
    <w:rsid w:val="001B42E3"/>
    <w:rsid w:val="001B495E"/>
    <w:rsid w:val="001B4C3D"/>
    <w:rsid w:val="001B525A"/>
    <w:rsid w:val="001B5482"/>
    <w:rsid w:val="001B54DA"/>
    <w:rsid w:val="001B5503"/>
    <w:rsid w:val="001B57D8"/>
    <w:rsid w:val="001B5DCD"/>
    <w:rsid w:val="001B5DD4"/>
    <w:rsid w:val="001B5E5F"/>
    <w:rsid w:val="001B6280"/>
    <w:rsid w:val="001B64A4"/>
    <w:rsid w:val="001B65DF"/>
    <w:rsid w:val="001B68D5"/>
    <w:rsid w:val="001B6942"/>
    <w:rsid w:val="001B6A05"/>
    <w:rsid w:val="001B6C66"/>
    <w:rsid w:val="001B6D46"/>
    <w:rsid w:val="001B7107"/>
    <w:rsid w:val="001B7169"/>
    <w:rsid w:val="001B765F"/>
    <w:rsid w:val="001B7AC8"/>
    <w:rsid w:val="001B7CC4"/>
    <w:rsid w:val="001B7D35"/>
    <w:rsid w:val="001B7E6E"/>
    <w:rsid w:val="001C02BB"/>
    <w:rsid w:val="001C0519"/>
    <w:rsid w:val="001C0830"/>
    <w:rsid w:val="001C096F"/>
    <w:rsid w:val="001C09B3"/>
    <w:rsid w:val="001C0A8C"/>
    <w:rsid w:val="001C107D"/>
    <w:rsid w:val="001C11E7"/>
    <w:rsid w:val="001C1384"/>
    <w:rsid w:val="001C15EC"/>
    <w:rsid w:val="001C1991"/>
    <w:rsid w:val="001C1D8B"/>
    <w:rsid w:val="001C1DE9"/>
    <w:rsid w:val="001C1EBA"/>
    <w:rsid w:val="001C20D5"/>
    <w:rsid w:val="001C2B1F"/>
    <w:rsid w:val="001C2CF5"/>
    <w:rsid w:val="001C2EE7"/>
    <w:rsid w:val="001C343C"/>
    <w:rsid w:val="001C36AD"/>
    <w:rsid w:val="001C3CAD"/>
    <w:rsid w:val="001C3CFC"/>
    <w:rsid w:val="001C3DC3"/>
    <w:rsid w:val="001C3F6A"/>
    <w:rsid w:val="001C413A"/>
    <w:rsid w:val="001C414A"/>
    <w:rsid w:val="001C4156"/>
    <w:rsid w:val="001C4767"/>
    <w:rsid w:val="001C4811"/>
    <w:rsid w:val="001C49DD"/>
    <w:rsid w:val="001C4B5A"/>
    <w:rsid w:val="001C4D10"/>
    <w:rsid w:val="001C4D13"/>
    <w:rsid w:val="001C4DA8"/>
    <w:rsid w:val="001C50BE"/>
    <w:rsid w:val="001C5152"/>
    <w:rsid w:val="001C5320"/>
    <w:rsid w:val="001C5556"/>
    <w:rsid w:val="001C56A5"/>
    <w:rsid w:val="001C56C7"/>
    <w:rsid w:val="001C5896"/>
    <w:rsid w:val="001C58B7"/>
    <w:rsid w:val="001C5B8C"/>
    <w:rsid w:val="001C5BAC"/>
    <w:rsid w:val="001C5CB9"/>
    <w:rsid w:val="001C5E7F"/>
    <w:rsid w:val="001C5FC5"/>
    <w:rsid w:val="001C61E1"/>
    <w:rsid w:val="001C661D"/>
    <w:rsid w:val="001C67BD"/>
    <w:rsid w:val="001C6CC3"/>
    <w:rsid w:val="001C6D01"/>
    <w:rsid w:val="001C6E96"/>
    <w:rsid w:val="001C6F60"/>
    <w:rsid w:val="001C70A6"/>
    <w:rsid w:val="001C7159"/>
    <w:rsid w:val="001C7A94"/>
    <w:rsid w:val="001C7B24"/>
    <w:rsid w:val="001D0374"/>
    <w:rsid w:val="001D064C"/>
    <w:rsid w:val="001D0790"/>
    <w:rsid w:val="001D080E"/>
    <w:rsid w:val="001D0B49"/>
    <w:rsid w:val="001D0BBD"/>
    <w:rsid w:val="001D0CBA"/>
    <w:rsid w:val="001D0DC8"/>
    <w:rsid w:val="001D10BB"/>
    <w:rsid w:val="001D11C7"/>
    <w:rsid w:val="001D12D5"/>
    <w:rsid w:val="001D148E"/>
    <w:rsid w:val="001D175E"/>
    <w:rsid w:val="001D191E"/>
    <w:rsid w:val="001D1DB3"/>
    <w:rsid w:val="001D1E89"/>
    <w:rsid w:val="001D1FB7"/>
    <w:rsid w:val="001D2086"/>
    <w:rsid w:val="001D25DA"/>
    <w:rsid w:val="001D2BA0"/>
    <w:rsid w:val="001D2BB1"/>
    <w:rsid w:val="001D2E14"/>
    <w:rsid w:val="001D360E"/>
    <w:rsid w:val="001D3A81"/>
    <w:rsid w:val="001D3B4B"/>
    <w:rsid w:val="001D3F9E"/>
    <w:rsid w:val="001D3FBE"/>
    <w:rsid w:val="001D4326"/>
    <w:rsid w:val="001D4333"/>
    <w:rsid w:val="001D4360"/>
    <w:rsid w:val="001D444C"/>
    <w:rsid w:val="001D480D"/>
    <w:rsid w:val="001D4AA3"/>
    <w:rsid w:val="001D525B"/>
    <w:rsid w:val="001D5332"/>
    <w:rsid w:val="001D5668"/>
    <w:rsid w:val="001D587A"/>
    <w:rsid w:val="001D597C"/>
    <w:rsid w:val="001D5D03"/>
    <w:rsid w:val="001D66B0"/>
    <w:rsid w:val="001D6E6F"/>
    <w:rsid w:val="001D6F1D"/>
    <w:rsid w:val="001D718C"/>
    <w:rsid w:val="001D7531"/>
    <w:rsid w:val="001D7700"/>
    <w:rsid w:val="001D78B1"/>
    <w:rsid w:val="001D79DC"/>
    <w:rsid w:val="001D7A33"/>
    <w:rsid w:val="001D7ADD"/>
    <w:rsid w:val="001D7EF3"/>
    <w:rsid w:val="001E0087"/>
    <w:rsid w:val="001E04FE"/>
    <w:rsid w:val="001E0A35"/>
    <w:rsid w:val="001E0E23"/>
    <w:rsid w:val="001E0F91"/>
    <w:rsid w:val="001E0FC0"/>
    <w:rsid w:val="001E10A0"/>
    <w:rsid w:val="001E1245"/>
    <w:rsid w:val="001E12F9"/>
    <w:rsid w:val="001E136D"/>
    <w:rsid w:val="001E1801"/>
    <w:rsid w:val="001E1ADC"/>
    <w:rsid w:val="001E1B6F"/>
    <w:rsid w:val="001E1CD6"/>
    <w:rsid w:val="001E21B7"/>
    <w:rsid w:val="001E2215"/>
    <w:rsid w:val="001E221C"/>
    <w:rsid w:val="001E256A"/>
    <w:rsid w:val="001E2709"/>
    <w:rsid w:val="001E2792"/>
    <w:rsid w:val="001E29C9"/>
    <w:rsid w:val="001E2B6F"/>
    <w:rsid w:val="001E3313"/>
    <w:rsid w:val="001E3454"/>
    <w:rsid w:val="001E366A"/>
    <w:rsid w:val="001E36D1"/>
    <w:rsid w:val="001E3A8F"/>
    <w:rsid w:val="001E3EFD"/>
    <w:rsid w:val="001E4090"/>
    <w:rsid w:val="001E452C"/>
    <w:rsid w:val="001E497F"/>
    <w:rsid w:val="001E4AFD"/>
    <w:rsid w:val="001E4C6B"/>
    <w:rsid w:val="001E505F"/>
    <w:rsid w:val="001E5080"/>
    <w:rsid w:val="001E5905"/>
    <w:rsid w:val="001E5BE2"/>
    <w:rsid w:val="001E5C47"/>
    <w:rsid w:val="001E6263"/>
    <w:rsid w:val="001E6993"/>
    <w:rsid w:val="001E6CCD"/>
    <w:rsid w:val="001E6F0B"/>
    <w:rsid w:val="001E6F59"/>
    <w:rsid w:val="001E6FCD"/>
    <w:rsid w:val="001E704A"/>
    <w:rsid w:val="001E7359"/>
    <w:rsid w:val="001E766E"/>
    <w:rsid w:val="001E778F"/>
    <w:rsid w:val="001E7D68"/>
    <w:rsid w:val="001E7E74"/>
    <w:rsid w:val="001E7EF8"/>
    <w:rsid w:val="001F0520"/>
    <w:rsid w:val="001F0602"/>
    <w:rsid w:val="001F0670"/>
    <w:rsid w:val="001F0751"/>
    <w:rsid w:val="001F07B4"/>
    <w:rsid w:val="001F0B7B"/>
    <w:rsid w:val="001F0C0A"/>
    <w:rsid w:val="001F142A"/>
    <w:rsid w:val="001F143B"/>
    <w:rsid w:val="001F18C9"/>
    <w:rsid w:val="001F1C39"/>
    <w:rsid w:val="001F1E0D"/>
    <w:rsid w:val="001F22FA"/>
    <w:rsid w:val="001F2513"/>
    <w:rsid w:val="001F257E"/>
    <w:rsid w:val="001F2617"/>
    <w:rsid w:val="001F2706"/>
    <w:rsid w:val="001F282E"/>
    <w:rsid w:val="001F2BF0"/>
    <w:rsid w:val="001F2CA4"/>
    <w:rsid w:val="001F2DBD"/>
    <w:rsid w:val="001F2EAC"/>
    <w:rsid w:val="001F3093"/>
    <w:rsid w:val="001F3B60"/>
    <w:rsid w:val="001F3B67"/>
    <w:rsid w:val="001F3E56"/>
    <w:rsid w:val="001F3ECC"/>
    <w:rsid w:val="001F45E2"/>
    <w:rsid w:val="001F4826"/>
    <w:rsid w:val="001F487D"/>
    <w:rsid w:val="001F504C"/>
    <w:rsid w:val="001F5393"/>
    <w:rsid w:val="001F5463"/>
    <w:rsid w:val="001F546D"/>
    <w:rsid w:val="001F56FF"/>
    <w:rsid w:val="001F5B80"/>
    <w:rsid w:val="001F5D4D"/>
    <w:rsid w:val="001F5DC9"/>
    <w:rsid w:val="001F5F8D"/>
    <w:rsid w:val="001F6041"/>
    <w:rsid w:val="001F61DD"/>
    <w:rsid w:val="001F624A"/>
    <w:rsid w:val="001F63A3"/>
    <w:rsid w:val="001F69CA"/>
    <w:rsid w:val="001F7A4A"/>
    <w:rsid w:val="001F7D21"/>
    <w:rsid w:val="001F7DAC"/>
    <w:rsid w:val="001F7E9D"/>
    <w:rsid w:val="002001DF"/>
    <w:rsid w:val="0020033B"/>
    <w:rsid w:val="002005B1"/>
    <w:rsid w:val="00200908"/>
    <w:rsid w:val="002009AD"/>
    <w:rsid w:val="002009D6"/>
    <w:rsid w:val="00200BA6"/>
    <w:rsid w:val="00200D5B"/>
    <w:rsid w:val="0020103C"/>
    <w:rsid w:val="00201042"/>
    <w:rsid w:val="00201998"/>
    <w:rsid w:val="00201D2E"/>
    <w:rsid w:val="0020208E"/>
    <w:rsid w:val="00202247"/>
    <w:rsid w:val="0020229B"/>
    <w:rsid w:val="00202359"/>
    <w:rsid w:val="002025F2"/>
    <w:rsid w:val="002025F8"/>
    <w:rsid w:val="002028A0"/>
    <w:rsid w:val="00202AF9"/>
    <w:rsid w:val="00202F80"/>
    <w:rsid w:val="00202FD6"/>
    <w:rsid w:val="002034B3"/>
    <w:rsid w:val="002034E9"/>
    <w:rsid w:val="00203749"/>
    <w:rsid w:val="00203781"/>
    <w:rsid w:val="00203907"/>
    <w:rsid w:val="00203C3D"/>
    <w:rsid w:val="00203CEB"/>
    <w:rsid w:val="00203DCD"/>
    <w:rsid w:val="00203FB2"/>
    <w:rsid w:val="0020405B"/>
    <w:rsid w:val="00204181"/>
    <w:rsid w:val="002042E2"/>
    <w:rsid w:val="00204544"/>
    <w:rsid w:val="00204755"/>
    <w:rsid w:val="00204BB1"/>
    <w:rsid w:val="00204C54"/>
    <w:rsid w:val="00204EFE"/>
    <w:rsid w:val="00204FA7"/>
    <w:rsid w:val="00205100"/>
    <w:rsid w:val="0020515C"/>
    <w:rsid w:val="0020519E"/>
    <w:rsid w:val="00205227"/>
    <w:rsid w:val="002053E1"/>
    <w:rsid w:val="0020545C"/>
    <w:rsid w:val="002055F2"/>
    <w:rsid w:val="002056C0"/>
    <w:rsid w:val="00205B85"/>
    <w:rsid w:val="00205D62"/>
    <w:rsid w:val="00205E38"/>
    <w:rsid w:val="00205E98"/>
    <w:rsid w:val="00206281"/>
    <w:rsid w:val="00206442"/>
    <w:rsid w:val="002066C6"/>
    <w:rsid w:val="00206835"/>
    <w:rsid w:val="00206A9E"/>
    <w:rsid w:val="00206C38"/>
    <w:rsid w:val="00206D80"/>
    <w:rsid w:val="00206F25"/>
    <w:rsid w:val="00206F78"/>
    <w:rsid w:val="0020718C"/>
    <w:rsid w:val="002073D9"/>
    <w:rsid w:val="00207A79"/>
    <w:rsid w:val="00207B1A"/>
    <w:rsid w:val="00207DAE"/>
    <w:rsid w:val="00207E07"/>
    <w:rsid w:val="00207E84"/>
    <w:rsid w:val="0021007F"/>
    <w:rsid w:val="002101BA"/>
    <w:rsid w:val="002101DF"/>
    <w:rsid w:val="0021024C"/>
    <w:rsid w:val="002105FB"/>
    <w:rsid w:val="00210774"/>
    <w:rsid w:val="00210DD8"/>
    <w:rsid w:val="00210FCE"/>
    <w:rsid w:val="00211513"/>
    <w:rsid w:val="0021187A"/>
    <w:rsid w:val="00211A1A"/>
    <w:rsid w:val="00211B88"/>
    <w:rsid w:val="00211D9C"/>
    <w:rsid w:val="00211F44"/>
    <w:rsid w:val="00211F96"/>
    <w:rsid w:val="002120D5"/>
    <w:rsid w:val="002127B1"/>
    <w:rsid w:val="002127B8"/>
    <w:rsid w:val="00212896"/>
    <w:rsid w:val="002129C3"/>
    <w:rsid w:val="00213477"/>
    <w:rsid w:val="002134BE"/>
    <w:rsid w:val="0021351C"/>
    <w:rsid w:val="00213529"/>
    <w:rsid w:val="00213753"/>
    <w:rsid w:val="00213777"/>
    <w:rsid w:val="002138A4"/>
    <w:rsid w:val="00213AA2"/>
    <w:rsid w:val="00213E15"/>
    <w:rsid w:val="002143D4"/>
    <w:rsid w:val="00214462"/>
    <w:rsid w:val="0021446E"/>
    <w:rsid w:val="00214918"/>
    <w:rsid w:val="00214DA7"/>
    <w:rsid w:val="002153E8"/>
    <w:rsid w:val="002153ED"/>
    <w:rsid w:val="00215410"/>
    <w:rsid w:val="002157A9"/>
    <w:rsid w:val="00215BF6"/>
    <w:rsid w:val="0021601B"/>
    <w:rsid w:val="0021615B"/>
    <w:rsid w:val="0021642B"/>
    <w:rsid w:val="0021663F"/>
    <w:rsid w:val="00216739"/>
    <w:rsid w:val="00216870"/>
    <w:rsid w:val="002169B0"/>
    <w:rsid w:val="00216D30"/>
    <w:rsid w:val="00216E02"/>
    <w:rsid w:val="00216E9B"/>
    <w:rsid w:val="002170E6"/>
    <w:rsid w:val="00217543"/>
    <w:rsid w:val="00217A4F"/>
    <w:rsid w:val="00217B8C"/>
    <w:rsid w:val="00217B9A"/>
    <w:rsid w:val="00217D95"/>
    <w:rsid w:val="00217DDB"/>
    <w:rsid w:val="00217DEE"/>
    <w:rsid w:val="00217FEC"/>
    <w:rsid w:val="00220591"/>
    <w:rsid w:val="002206B9"/>
    <w:rsid w:val="00220731"/>
    <w:rsid w:val="002207F3"/>
    <w:rsid w:val="00220812"/>
    <w:rsid w:val="002208A6"/>
    <w:rsid w:val="00220A49"/>
    <w:rsid w:val="00220C82"/>
    <w:rsid w:val="00220D29"/>
    <w:rsid w:val="00221019"/>
    <w:rsid w:val="002210A8"/>
    <w:rsid w:val="00221B6A"/>
    <w:rsid w:val="00221E54"/>
    <w:rsid w:val="00221EE9"/>
    <w:rsid w:val="00221FCC"/>
    <w:rsid w:val="002220C4"/>
    <w:rsid w:val="002221F1"/>
    <w:rsid w:val="002223E1"/>
    <w:rsid w:val="00222858"/>
    <w:rsid w:val="002228BC"/>
    <w:rsid w:val="002229AF"/>
    <w:rsid w:val="002229FD"/>
    <w:rsid w:val="00222C66"/>
    <w:rsid w:val="00223196"/>
    <w:rsid w:val="002231FF"/>
    <w:rsid w:val="0022349B"/>
    <w:rsid w:val="002234B4"/>
    <w:rsid w:val="002235BE"/>
    <w:rsid w:val="00223793"/>
    <w:rsid w:val="00223CB4"/>
    <w:rsid w:val="0022412A"/>
    <w:rsid w:val="0022425F"/>
    <w:rsid w:val="002249CB"/>
    <w:rsid w:val="00224CA9"/>
    <w:rsid w:val="002256EC"/>
    <w:rsid w:val="002257B1"/>
    <w:rsid w:val="00225842"/>
    <w:rsid w:val="0022611F"/>
    <w:rsid w:val="0022648C"/>
    <w:rsid w:val="00226496"/>
    <w:rsid w:val="002265E8"/>
    <w:rsid w:val="00226D54"/>
    <w:rsid w:val="002270BC"/>
    <w:rsid w:val="002271D0"/>
    <w:rsid w:val="002275D6"/>
    <w:rsid w:val="00227612"/>
    <w:rsid w:val="0022778A"/>
    <w:rsid w:val="00227962"/>
    <w:rsid w:val="00227AE0"/>
    <w:rsid w:val="00227B01"/>
    <w:rsid w:val="00227E07"/>
    <w:rsid w:val="002300F6"/>
    <w:rsid w:val="002300FD"/>
    <w:rsid w:val="002301CD"/>
    <w:rsid w:val="0023074C"/>
    <w:rsid w:val="002307A8"/>
    <w:rsid w:val="00230985"/>
    <w:rsid w:val="002311EF"/>
    <w:rsid w:val="0023124F"/>
    <w:rsid w:val="00231522"/>
    <w:rsid w:val="002316AB"/>
    <w:rsid w:val="002318A9"/>
    <w:rsid w:val="00231CE3"/>
    <w:rsid w:val="00231D34"/>
    <w:rsid w:val="00231E83"/>
    <w:rsid w:val="00232029"/>
    <w:rsid w:val="002321D2"/>
    <w:rsid w:val="00232290"/>
    <w:rsid w:val="0023251B"/>
    <w:rsid w:val="00232550"/>
    <w:rsid w:val="002325D6"/>
    <w:rsid w:val="002327BF"/>
    <w:rsid w:val="00232BA0"/>
    <w:rsid w:val="00232DD5"/>
    <w:rsid w:val="00232F8A"/>
    <w:rsid w:val="00233530"/>
    <w:rsid w:val="00233532"/>
    <w:rsid w:val="0023395E"/>
    <w:rsid w:val="00233D0B"/>
    <w:rsid w:val="00233DEF"/>
    <w:rsid w:val="00233E53"/>
    <w:rsid w:val="00234693"/>
    <w:rsid w:val="002349DE"/>
    <w:rsid w:val="00234DFF"/>
    <w:rsid w:val="00235033"/>
    <w:rsid w:val="0023508A"/>
    <w:rsid w:val="00235372"/>
    <w:rsid w:val="0023541E"/>
    <w:rsid w:val="002354BF"/>
    <w:rsid w:val="0023577C"/>
    <w:rsid w:val="002358E6"/>
    <w:rsid w:val="002359F8"/>
    <w:rsid w:val="00235B23"/>
    <w:rsid w:val="00235EFC"/>
    <w:rsid w:val="0023609F"/>
    <w:rsid w:val="002361B7"/>
    <w:rsid w:val="002365A6"/>
    <w:rsid w:val="002366B0"/>
    <w:rsid w:val="002367FD"/>
    <w:rsid w:val="00236A36"/>
    <w:rsid w:val="00236A8A"/>
    <w:rsid w:val="00236B8E"/>
    <w:rsid w:val="0023705F"/>
    <w:rsid w:val="002371DD"/>
    <w:rsid w:val="002376D2"/>
    <w:rsid w:val="0023782A"/>
    <w:rsid w:val="002405AF"/>
    <w:rsid w:val="00240877"/>
    <w:rsid w:val="002409BD"/>
    <w:rsid w:val="00240B3A"/>
    <w:rsid w:val="00240EC6"/>
    <w:rsid w:val="0024101A"/>
    <w:rsid w:val="002412DD"/>
    <w:rsid w:val="002412F4"/>
    <w:rsid w:val="002416F2"/>
    <w:rsid w:val="00241712"/>
    <w:rsid w:val="00241B6B"/>
    <w:rsid w:val="00241C3C"/>
    <w:rsid w:val="00241D32"/>
    <w:rsid w:val="00241F33"/>
    <w:rsid w:val="00241F46"/>
    <w:rsid w:val="002420F7"/>
    <w:rsid w:val="00242269"/>
    <w:rsid w:val="00242594"/>
    <w:rsid w:val="002425E5"/>
    <w:rsid w:val="0024281E"/>
    <w:rsid w:val="002428AD"/>
    <w:rsid w:val="0024299B"/>
    <w:rsid w:val="00242EBB"/>
    <w:rsid w:val="00242EE2"/>
    <w:rsid w:val="0024305A"/>
    <w:rsid w:val="002435C4"/>
    <w:rsid w:val="00243D3B"/>
    <w:rsid w:val="00243E28"/>
    <w:rsid w:val="00243FA8"/>
    <w:rsid w:val="002440A1"/>
    <w:rsid w:val="00244227"/>
    <w:rsid w:val="00244280"/>
    <w:rsid w:val="002442B4"/>
    <w:rsid w:val="00244361"/>
    <w:rsid w:val="002445BD"/>
    <w:rsid w:val="0024466C"/>
    <w:rsid w:val="002448B0"/>
    <w:rsid w:val="00244B4C"/>
    <w:rsid w:val="00244BC3"/>
    <w:rsid w:val="00244CED"/>
    <w:rsid w:val="00244F89"/>
    <w:rsid w:val="002450FA"/>
    <w:rsid w:val="002453E5"/>
    <w:rsid w:val="0024544D"/>
    <w:rsid w:val="0024551E"/>
    <w:rsid w:val="00245741"/>
    <w:rsid w:val="002458C7"/>
    <w:rsid w:val="00245C70"/>
    <w:rsid w:val="00245EC6"/>
    <w:rsid w:val="00246320"/>
    <w:rsid w:val="002468A5"/>
    <w:rsid w:val="002469D6"/>
    <w:rsid w:val="00246B11"/>
    <w:rsid w:val="00246CE4"/>
    <w:rsid w:val="00246D7A"/>
    <w:rsid w:val="00246E93"/>
    <w:rsid w:val="00246EAE"/>
    <w:rsid w:val="00246F9C"/>
    <w:rsid w:val="00247377"/>
    <w:rsid w:val="00247801"/>
    <w:rsid w:val="00247AC7"/>
    <w:rsid w:val="0025061F"/>
    <w:rsid w:val="0025070E"/>
    <w:rsid w:val="00250DDF"/>
    <w:rsid w:val="00250EB7"/>
    <w:rsid w:val="00250EE9"/>
    <w:rsid w:val="002510AE"/>
    <w:rsid w:val="0025114A"/>
    <w:rsid w:val="002512FB"/>
    <w:rsid w:val="0025163E"/>
    <w:rsid w:val="00251FD3"/>
    <w:rsid w:val="002520FD"/>
    <w:rsid w:val="002521A1"/>
    <w:rsid w:val="00252914"/>
    <w:rsid w:val="00252D18"/>
    <w:rsid w:val="002531C0"/>
    <w:rsid w:val="00253659"/>
    <w:rsid w:val="00253D25"/>
    <w:rsid w:val="00253D5F"/>
    <w:rsid w:val="0025405E"/>
    <w:rsid w:val="00254119"/>
    <w:rsid w:val="0025411E"/>
    <w:rsid w:val="00254301"/>
    <w:rsid w:val="00254ADE"/>
    <w:rsid w:val="00254BDD"/>
    <w:rsid w:val="00254CDC"/>
    <w:rsid w:val="00254FB3"/>
    <w:rsid w:val="00254FCC"/>
    <w:rsid w:val="00255599"/>
    <w:rsid w:val="0025570E"/>
    <w:rsid w:val="00255C53"/>
    <w:rsid w:val="00255CDE"/>
    <w:rsid w:val="00255F58"/>
    <w:rsid w:val="00255FD1"/>
    <w:rsid w:val="00256CA3"/>
    <w:rsid w:val="00256FBC"/>
    <w:rsid w:val="00257047"/>
    <w:rsid w:val="0025705D"/>
    <w:rsid w:val="0025707E"/>
    <w:rsid w:val="0025708A"/>
    <w:rsid w:val="00257600"/>
    <w:rsid w:val="00257883"/>
    <w:rsid w:val="0025799D"/>
    <w:rsid w:val="002579B1"/>
    <w:rsid w:val="00257A13"/>
    <w:rsid w:val="00257ABE"/>
    <w:rsid w:val="00257DE5"/>
    <w:rsid w:val="00257EF6"/>
    <w:rsid w:val="00257F9A"/>
    <w:rsid w:val="00257FDC"/>
    <w:rsid w:val="002601EE"/>
    <w:rsid w:val="0026047F"/>
    <w:rsid w:val="00260966"/>
    <w:rsid w:val="00260AB8"/>
    <w:rsid w:val="00260C9E"/>
    <w:rsid w:val="00260CD6"/>
    <w:rsid w:val="00260D18"/>
    <w:rsid w:val="00261547"/>
    <w:rsid w:val="002618E2"/>
    <w:rsid w:val="00261B5F"/>
    <w:rsid w:val="00261DDD"/>
    <w:rsid w:val="00262125"/>
    <w:rsid w:val="002622EA"/>
    <w:rsid w:val="002623AA"/>
    <w:rsid w:val="002627BF"/>
    <w:rsid w:val="0026288F"/>
    <w:rsid w:val="00262BB4"/>
    <w:rsid w:val="00262C8C"/>
    <w:rsid w:val="00262E1D"/>
    <w:rsid w:val="002634AB"/>
    <w:rsid w:val="002635D4"/>
    <w:rsid w:val="002637CE"/>
    <w:rsid w:val="00263BC1"/>
    <w:rsid w:val="00263EAE"/>
    <w:rsid w:val="00263F62"/>
    <w:rsid w:val="002640BD"/>
    <w:rsid w:val="002643DD"/>
    <w:rsid w:val="00264570"/>
    <w:rsid w:val="002645CF"/>
    <w:rsid w:val="002649FF"/>
    <w:rsid w:val="00264C0C"/>
    <w:rsid w:val="00264DB3"/>
    <w:rsid w:val="00264EA6"/>
    <w:rsid w:val="00264FCC"/>
    <w:rsid w:val="0026566B"/>
    <w:rsid w:val="0026572D"/>
    <w:rsid w:val="00265A91"/>
    <w:rsid w:val="00265D75"/>
    <w:rsid w:val="00265E9C"/>
    <w:rsid w:val="00265EA5"/>
    <w:rsid w:val="00265F48"/>
    <w:rsid w:val="00265F5F"/>
    <w:rsid w:val="00266056"/>
    <w:rsid w:val="00266144"/>
    <w:rsid w:val="002661D6"/>
    <w:rsid w:val="00266567"/>
    <w:rsid w:val="00266817"/>
    <w:rsid w:val="00266A0E"/>
    <w:rsid w:val="00266BF7"/>
    <w:rsid w:val="00266C9A"/>
    <w:rsid w:val="00266D60"/>
    <w:rsid w:val="00266D8A"/>
    <w:rsid w:val="00266DB1"/>
    <w:rsid w:val="00267162"/>
    <w:rsid w:val="002671B3"/>
    <w:rsid w:val="002677E8"/>
    <w:rsid w:val="002678D5"/>
    <w:rsid w:val="00267A80"/>
    <w:rsid w:val="00267B0C"/>
    <w:rsid w:val="00267BB9"/>
    <w:rsid w:val="00267F3E"/>
    <w:rsid w:val="0027009E"/>
    <w:rsid w:val="0027014C"/>
    <w:rsid w:val="002704BC"/>
    <w:rsid w:val="002707A0"/>
    <w:rsid w:val="00270A2D"/>
    <w:rsid w:val="00270D92"/>
    <w:rsid w:val="00270E45"/>
    <w:rsid w:val="002711FE"/>
    <w:rsid w:val="002719C7"/>
    <w:rsid w:val="00271AA0"/>
    <w:rsid w:val="00271B97"/>
    <w:rsid w:val="00271C23"/>
    <w:rsid w:val="00271C3D"/>
    <w:rsid w:val="00271D3D"/>
    <w:rsid w:val="00271E6E"/>
    <w:rsid w:val="002721E1"/>
    <w:rsid w:val="002722A4"/>
    <w:rsid w:val="00272421"/>
    <w:rsid w:val="00272C71"/>
    <w:rsid w:val="00272D46"/>
    <w:rsid w:val="00272DCB"/>
    <w:rsid w:val="0027301C"/>
    <w:rsid w:val="0027346D"/>
    <w:rsid w:val="002735BC"/>
    <w:rsid w:val="0027365D"/>
    <w:rsid w:val="00273866"/>
    <w:rsid w:val="0027392A"/>
    <w:rsid w:val="0027395C"/>
    <w:rsid w:val="0027397E"/>
    <w:rsid w:val="00273A3F"/>
    <w:rsid w:val="00273F78"/>
    <w:rsid w:val="0027411E"/>
    <w:rsid w:val="002741C6"/>
    <w:rsid w:val="00274255"/>
    <w:rsid w:val="002742C8"/>
    <w:rsid w:val="0027444E"/>
    <w:rsid w:val="002745D8"/>
    <w:rsid w:val="0027470A"/>
    <w:rsid w:val="00274763"/>
    <w:rsid w:val="002747EE"/>
    <w:rsid w:val="0027482C"/>
    <w:rsid w:val="002749A1"/>
    <w:rsid w:val="00274EE3"/>
    <w:rsid w:val="00274FFD"/>
    <w:rsid w:val="00275345"/>
    <w:rsid w:val="0027552F"/>
    <w:rsid w:val="002755F4"/>
    <w:rsid w:val="002757B6"/>
    <w:rsid w:val="00275904"/>
    <w:rsid w:val="0027592D"/>
    <w:rsid w:val="00275AD1"/>
    <w:rsid w:val="0027614D"/>
    <w:rsid w:val="00276902"/>
    <w:rsid w:val="00276B20"/>
    <w:rsid w:val="00276B54"/>
    <w:rsid w:val="00276DEE"/>
    <w:rsid w:val="00276E73"/>
    <w:rsid w:val="00276FEE"/>
    <w:rsid w:val="0027700A"/>
    <w:rsid w:val="00277114"/>
    <w:rsid w:val="00277369"/>
    <w:rsid w:val="00277989"/>
    <w:rsid w:val="002779D1"/>
    <w:rsid w:val="00277F70"/>
    <w:rsid w:val="00280052"/>
    <w:rsid w:val="00280129"/>
    <w:rsid w:val="00280267"/>
    <w:rsid w:val="002803EA"/>
    <w:rsid w:val="002804CA"/>
    <w:rsid w:val="002805B8"/>
    <w:rsid w:val="002806C4"/>
    <w:rsid w:val="00280D46"/>
    <w:rsid w:val="00280EC0"/>
    <w:rsid w:val="002811C3"/>
    <w:rsid w:val="002812C8"/>
    <w:rsid w:val="002812FA"/>
    <w:rsid w:val="00281C21"/>
    <w:rsid w:val="00281E05"/>
    <w:rsid w:val="00281E09"/>
    <w:rsid w:val="002820AA"/>
    <w:rsid w:val="00282133"/>
    <w:rsid w:val="002821DD"/>
    <w:rsid w:val="00282573"/>
    <w:rsid w:val="002825E3"/>
    <w:rsid w:val="002829F8"/>
    <w:rsid w:val="00282E05"/>
    <w:rsid w:val="00282E08"/>
    <w:rsid w:val="00282F2C"/>
    <w:rsid w:val="00282FAE"/>
    <w:rsid w:val="00283236"/>
    <w:rsid w:val="002833A2"/>
    <w:rsid w:val="00283798"/>
    <w:rsid w:val="00283E65"/>
    <w:rsid w:val="00283EEC"/>
    <w:rsid w:val="002841A7"/>
    <w:rsid w:val="0028422B"/>
    <w:rsid w:val="002842B6"/>
    <w:rsid w:val="00284577"/>
    <w:rsid w:val="0028475A"/>
    <w:rsid w:val="002847A2"/>
    <w:rsid w:val="002847C5"/>
    <w:rsid w:val="002847E3"/>
    <w:rsid w:val="00284AF9"/>
    <w:rsid w:val="00284B0F"/>
    <w:rsid w:val="00284B4C"/>
    <w:rsid w:val="00284D72"/>
    <w:rsid w:val="00284D9B"/>
    <w:rsid w:val="00284DA6"/>
    <w:rsid w:val="002850E5"/>
    <w:rsid w:val="0028525B"/>
    <w:rsid w:val="00285394"/>
    <w:rsid w:val="0028548D"/>
    <w:rsid w:val="002854C8"/>
    <w:rsid w:val="00285681"/>
    <w:rsid w:val="00285925"/>
    <w:rsid w:val="00285BB2"/>
    <w:rsid w:val="00285E22"/>
    <w:rsid w:val="00285E5D"/>
    <w:rsid w:val="00285F6C"/>
    <w:rsid w:val="00286061"/>
    <w:rsid w:val="00286182"/>
    <w:rsid w:val="00286660"/>
    <w:rsid w:val="0028679E"/>
    <w:rsid w:val="00286893"/>
    <w:rsid w:val="00286C67"/>
    <w:rsid w:val="00287094"/>
    <w:rsid w:val="0028783D"/>
    <w:rsid w:val="00287A1B"/>
    <w:rsid w:val="00287A2D"/>
    <w:rsid w:val="00287D27"/>
    <w:rsid w:val="00287ECB"/>
    <w:rsid w:val="00290105"/>
    <w:rsid w:val="00290254"/>
    <w:rsid w:val="002905EE"/>
    <w:rsid w:val="00290808"/>
    <w:rsid w:val="00290837"/>
    <w:rsid w:val="00290B0E"/>
    <w:rsid w:val="00290EC6"/>
    <w:rsid w:val="00291014"/>
    <w:rsid w:val="0029168B"/>
    <w:rsid w:val="00291953"/>
    <w:rsid w:val="00291B48"/>
    <w:rsid w:val="00291BEA"/>
    <w:rsid w:val="0029254C"/>
    <w:rsid w:val="0029269E"/>
    <w:rsid w:val="00292964"/>
    <w:rsid w:val="00292A9D"/>
    <w:rsid w:val="00292E0A"/>
    <w:rsid w:val="00292E20"/>
    <w:rsid w:val="00292E97"/>
    <w:rsid w:val="002930B1"/>
    <w:rsid w:val="00293500"/>
    <w:rsid w:val="00293589"/>
    <w:rsid w:val="002935C3"/>
    <w:rsid w:val="002936F9"/>
    <w:rsid w:val="00293A0A"/>
    <w:rsid w:val="00293B47"/>
    <w:rsid w:val="00293CEF"/>
    <w:rsid w:val="00293E0C"/>
    <w:rsid w:val="00293FE4"/>
    <w:rsid w:val="00294037"/>
    <w:rsid w:val="00294150"/>
    <w:rsid w:val="00294463"/>
    <w:rsid w:val="0029473A"/>
    <w:rsid w:val="002949C4"/>
    <w:rsid w:val="00294B18"/>
    <w:rsid w:val="00294DC4"/>
    <w:rsid w:val="00294EC9"/>
    <w:rsid w:val="002951E1"/>
    <w:rsid w:val="002958AC"/>
    <w:rsid w:val="00295BA6"/>
    <w:rsid w:val="00295F42"/>
    <w:rsid w:val="002962EB"/>
    <w:rsid w:val="00296439"/>
    <w:rsid w:val="00296688"/>
    <w:rsid w:val="002969F1"/>
    <w:rsid w:val="00296B0C"/>
    <w:rsid w:val="00296C21"/>
    <w:rsid w:val="00296D47"/>
    <w:rsid w:val="00296DF3"/>
    <w:rsid w:val="0029716E"/>
    <w:rsid w:val="0029730E"/>
    <w:rsid w:val="002976D5"/>
    <w:rsid w:val="00297856"/>
    <w:rsid w:val="002978AA"/>
    <w:rsid w:val="002979CD"/>
    <w:rsid w:val="00297ECB"/>
    <w:rsid w:val="00297F58"/>
    <w:rsid w:val="002A02A8"/>
    <w:rsid w:val="002A043D"/>
    <w:rsid w:val="002A05CE"/>
    <w:rsid w:val="002A05ED"/>
    <w:rsid w:val="002A0630"/>
    <w:rsid w:val="002A0ABD"/>
    <w:rsid w:val="002A0D10"/>
    <w:rsid w:val="002A0F14"/>
    <w:rsid w:val="002A11A6"/>
    <w:rsid w:val="002A1258"/>
    <w:rsid w:val="002A14E0"/>
    <w:rsid w:val="002A1541"/>
    <w:rsid w:val="002A1852"/>
    <w:rsid w:val="002A19C0"/>
    <w:rsid w:val="002A19DC"/>
    <w:rsid w:val="002A1CDD"/>
    <w:rsid w:val="002A257D"/>
    <w:rsid w:val="002A2636"/>
    <w:rsid w:val="002A26C5"/>
    <w:rsid w:val="002A28F3"/>
    <w:rsid w:val="002A2952"/>
    <w:rsid w:val="002A2CEF"/>
    <w:rsid w:val="002A2D2D"/>
    <w:rsid w:val="002A3304"/>
    <w:rsid w:val="002A34C5"/>
    <w:rsid w:val="002A3809"/>
    <w:rsid w:val="002A3945"/>
    <w:rsid w:val="002A3E9D"/>
    <w:rsid w:val="002A4145"/>
    <w:rsid w:val="002A4230"/>
    <w:rsid w:val="002A427D"/>
    <w:rsid w:val="002A432C"/>
    <w:rsid w:val="002A434D"/>
    <w:rsid w:val="002A4524"/>
    <w:rsid w:val="002A4B02"/>
    <w:rsid w:val="002A52C8"/>
    <w:rsid w:val="002A5735"/>
    <w:rsid w:val="002A58BF"/>
    <w:rsid w:val="002A59ED"/>
    <w:rsid w:val="002A5E13"/>
    <w:rsid w:val="002A5F16"/>
    <w:rsid w:val="002A5F39"/>
    <w:rsid w:val="002A616D"/>
    <w:rsid w:val="002A6255"/>
    <w:rsid w:val="002A6662"/>
    <w:rsid w:val="002A666E"/>
    <w:rsid w:val="002A66B7"/>
    <w:rsid w:val="002A66C4"/>
    <w:rsid w:val="002A67E6"/>
    <w:rsid w:val="002A680F"/>
    <w:rsid w:val="002A68CC"/>
    <w:rsid w:val="002A6B2E"/>
    <w:rsid w:val="002A7028"/>
    <w:rsid w:val="002A73F6"/>
    <w:rsid w:val="002A745E"/>
    <w:rsid w:val="002A7E98"/>
    <w:rsid w:val="002B01BF"/>
    <w:rsid w:val="002B01DF"/>
    <w:rsid w:val="002B048F"/>
    <w:rsid w:val="002B07A7"/>
    <w:rsid w:val="002B0D9F"/>
    <w:rsid w:val="002B0E3B"/>
    <w:rsid w:val="002B1033"/>
    <w:rsid w:val="002B1045"/>
    <w:rsid w:val="002B1271"/>
    <w:rsid w:val="002B1552"/>
    <w:rsid w:val="002B1E1A"/>
    <w:rsid w:val="002B2159"/>
    <w:rsid w:val="002B22BB"/>
    <w:rsid w:val="002B27AD"/>
    <w:rsid w:val="002B2B2C"/>
    <w:rsid w:val="002B2F2A"/>
    <w:rsid w:val="002B2FE6"/>
    <w:rsid w:val="002B323C"/>
    <w:rsid w:val="002B330D"/>
    <w:rsid w:val="002B35EE"/>
    <w:rsid w:val="002B38F7"/>
    <w:rsid w:val="002B39B7"/>
    <w:rsid w:val="002B4394"/>
    <w:rsid w:val="002B4EC8"/>
    <w:rsid w:val="002B5239"/>
    <w:rsid w:val="002B56DE"/>
    <w:rsid w:val="002B575F"/>
    <w:rsid w:val="002B58EA"/>
    <w:rsid w:val="002B5CD1"/>
    <w:rsid w:val="002B5D62"/>
    <w:rsid w:val="002B5F6E"/>
    <w:rsid w:val="002B5FE5"/>
    <w:rsid w:val="002B6844"/>
    <w:rsid w:val="002B6AA8"/>
    <w:rsid w:val="002B6B17"/>
    <w:rsid w:val="002B6BD7"/>
    <w:rsid w:val="002B6C93"/>
    <w:rsid w:val="002B6DD9"/>
    <w:rsid w:val="002B7261"/>
    <w:rsid w:val="002B72A8"/>
    <w:rsid w:val="002B72C9"/>
    <w:rsid w:val="002B73BE"/>
    <w:rsid w:val="002B7590"/>
    <w:rsid w:val="002B7941"/>
    <w:rsid w:val="002B7BCC"/>
    <w:rsid w:val="002B7C16"/>
    <w:rsid w:val="002B7C2A"/>
    <w:rsid w:val="002C014D"/>
    <w:rsid w:val="002C0856"/>
    <w:rsid w:val="002C0968"/>
    <w:rsid w:val="002C0A72"/>
    <w:rsid w:val="002C0D2B"/>
    <w:rsid w:val="002C0E64"/>
    <w:rsid w:val="002C1083"/>
    <w:rsid w:val="002C12D4"/>
    <w:rsid w:val="002C15AE"/>
    <w:rsid w:val="002C1672"/>
    <w:rsid w:val="002C1684"/>
    <w:rsid w:val="002C1982"/>
    <w:rsid w:val="002C1AC8"/>
    <w:rsid w:val="002C1B29"/>
    <w:rsid w:val="002C234A"/>
    <w:rsid w:val="002C24E3"/>
    <w:rsid w:val="002C252B"/>
    <w:rsid w:val="002C273F"/>
    <w:rsid w:val="002C2919"/>
    <w:rsid w:val="002C2B48"/>
    <w:rsid w:val="002C3041"/>
    <w:rsid w:val="002C308F"/>
    <w:rsid w:val="002C30B6"/>
    <w:rsid w:val="002C3223"/>
    <w:rsid w:val="002C3756"/>
    <w:rsid w:val="002C38C1"/>
    <w:rsid w:val="002C45A3"/>
    <w:rsid w:val="002C46D1"/>
    <w:rsid w:val="002C4849"/>
    <w:rsid w:val="002C495F"/>
    <w:rsid w:val="002C498F"/>
    <w:rsid w:val="002C49D5"/>
    <w:rsid w:val="002C4BF6"/>
    <w:rsid w:val="002C4D1E"/>
    <w:rsid w:val="002C4E52"/>
    <w:rsid w:val="002C4FEF"/>
    <w:rsid w:val="002C5504"/>
    <w:rsid w:val="002C5AB5"/>
    <w:rsid w:val="002C5AC5"/>
    <w:rsid w:val="002C5E31"/>
    <w:rsid w:val="002C61BC"/>
    <w:rsid w:val="002C64E1"/>
    <w:rsid w:val="002C6896"/>
    <w:rsid w:val="002C6A68"/>
    <w:rsid w:val="002C6C0C"/>
    <w:rsid w:val="002C7045"/>
    <w:rsid w:val="002C7909"/>
    <w:rsid w:val="002C7A5E"/>
    <w:rsid w:val="002C7BD8"/>
    <w:rsid w:val="002C7C1C"/>
    <w:rsid w:val="002C7D07"/>
    <w:rsid w:val="002D03F8"/>
    <w:rsid w:val="002D04A8"/>
    <w:rsid w:val="002D04BF"/>
    <w:rsid w:val="002D07C6"/>
    <w:rsid w:val="002D0ACB"/>
    <w:rsid w:val="002D0E47"/>
    <w:rsid w:val="002D0F97"/>
    <w:rsid w:val="002D1073"/>
    <w:rsid w:val="002D10C0"/>
    <w:rsid w:val="002D13D2"/>
    <w:rsid w:val="002D1469"/>
    <w:rsid w:val="002D1526"/>
    <w:rsid w:val="002D15EA"/>
    <w:rsid w:val="002D17B6"/>
    <w:rsid w:val="002D1805"/>
    <w:rsid w:val="002D180C"/>
    <w:rsid w:val="002D185B"/>
    <w:rsid w:val="002D1EBD"/>
    <w:rsid w:val="002D1ED8"/>
    <w:rsid w:val="002D21C2"/>
    <w:rsid w:val="002D2333"/>
    <w:rsid w:val="002D261A"/>
    <w:rsid w:val="002D2648"/>
    <w:rsid w:val="002D2826"/>
    <w:rsid w:val="002D2AE6"/>
    <w:rsid w:val="002D2BBA"/>
    <w:rsid w:val="002D2C82"/>
    <w:rsid w:val="002D2DFD"/>
    <w:rsid w:val="002D2F68"/>
    <w:rsid w:val="002D3359"/>
    <w:rsid w:val="002D3509"/>
    <w:rsid w:val="002D35C0"/>
    <w:rsid w:val="002D38E9"/>
    <w:rsid w:val="002D3A98"/>
    <w:rsid w:val="002D3AFE"/>
    <w:rsid w:val="002D3BBB"/>
    <w:rsid w:val="002D3FD5"/>
    <w:rsid w:val="002D40FA"/>
    <w:rsid w:val="002D4161"/>
    <w:rsid w:val="002D439E"/>
    <w:rsid w:val="002D443C"/>
    <w:rsid w:val="002D444A"/>
    <w:rsid w:val="002D48FE"/>
    <w:rsid w:val="002D4A95"/>
    <w:rsid w:val="002D4BC9"/>
    <w:rsid w:val="002D4C18"/>
    <w:rsid w:val="002D4D62"/>
    <w:rsid w:val="002D4E7C"/>
    <w:rsid w:val="002D50B2"/>
    <w:rsid w:val="002D50B3"/>
    <w:rsid w:val="002D533D"/>
    <w:rsid w:val="002D53A7"/>
    <w:rsid w:val="002D573C"/>
    <w:rsid w:val="002D5C27"/>
    <w:rsid w:val="002D5FCE"/>
    <w:rsid w:val="002D6650"/>
    <w:rsid w:val="002D6865"/>
    <w:rsid w:val="002D6E2B"/>
    <w:rsid w:val="002D6E3B"/>
    <w:rsid w:val="002D6EE6"/>
    <w:rsid w:val="002D6F7A"/>
    <w:rsid w:val="002D700F"/>
    <w:rsid w:val="002D71C9"/>
    <w:rsid w:val="002D72A1"/>
    <w:rsid w:val="002D7400"/>
    <w:rsid w:val="002D753C"/>
    <w:rsid w:val="002D76C1"/>
    <w:rsid w:val="002D77BB"/>
    <w:rsid w:val="002D7D89"/>
    <w:rsid w:val="002D7DF3"/>
    <w:rsid w:val="002D7ED6"/>
    <w:rsid w:val="002E0030"/>
    <w:rsid w:val="002E01DD"/>
    <w:rsid w:val="002E021C"/>
    <w:rsid w:val="002E0443"/>
    <w:rsid w:val="002E07BD"/>
    <w:rsid w:val="002E08C8"/>
    <w:rsid w:val="002E0B56"/>
    <w:rsid w:val="002E0C45"/>
    <w:rsid w:val="002E0EEA"/>
    <w:rsid w:val="002E13BF"/>
    <w:rsid w:val="002E15D4"/>
    <w:rsid w:val="002E19E5"/>
    <w:rsid w:val="002E1A6A"/>
    <w:rsid w:val="002E1BB0"/>
    <w:rsid w:val="002E1CC4"/>
    <w:rsid w:val="002E1D10"/>
    <w:rsid w:val="002E1E66"/>
    <w:rsid w:val="002E1EE8"/>
    <w:rsid w:val="002E20B6"/>
    <w:rsid w:val="002E2134"/>
    <w:rsid w:val="002E26EB"/>
    <w:rsid w:val="002E27F1"/>
    <w:rsid w:val="002E2C4B"/>
    <w:rsid w:val="002E2D4B"/>
    <w:rsid w:val="002E2E0D"/>
    <w:rsid w:val="002E30BE"/>
    <w:rsid w:val="002E34B2"/>
    <w:rsid w:val="002E352F"/>
    <w:rsid w:val="002E3660"/>
    <w:rsid w:val="002E3891"/>
    <w:rsid w:val="002E38FB"/>
    <w:rsid w:val="002E3AC1"/>
    <w:rsid w:val="002E3B97"/>
    <w:rsid w:val="002E3C7D"/>
    <w:rsid w:val="002E400C"/>
    <w:rsid w:val="002E42EA"/>
    <w:rsid w:val="002E4392"/>
    <w:rsid w:val="002E4D85"/>
    <w:rsid w:val="002E4F00"/>
    <w:rsid w:val="002E4FB7"/>
    <w:rsid w:val="002E543C"/>
    <w:rsid w:val="002E57C5"/>
    <w:rsid w:val="002E5AC2"/>
    <w:rsid w:val="002E5C09"/>
    <w:rsid w:val="002E5C58"/>
    <w:rsid w:val="002E5F65"/>
    <w:rsid w:val="002E63AA"/>
    <w:rsid w:val="002E6571"/>
    <w:rsid w:val="002E6709"/>
    <w:rsid w:val="002E6F03"/>
    <w:rsid w:val="002E6F0E"/>
    <w:rsid w:val="002E72B3"/>
    <w:rsid w:val="002E72CC"/>
    <w:rsid w:val="002E754E"/>
    <w:rsid w:val="002E76DA"/>
    <w:rsid w:val="002E7EB7"/>
    <w:rsid w:val="002E7EED"/>
    <w:rsid w:val="002E7EF9"/>
    <w:rsid w:val="002F011D"/>
    <w:rsid w:val="002F02F0"/>
    <w:rsid w:val="002F09A2"/>
    <w:rsid w:val="002F12DB"/>
    <w:rsid w:val="002F1346"/>
    <w:rsid w:val="002F15EC"/>
    <w:rsid w:val="002F1A38"/>
    <w:rsid w:val="002F1C8A"/>
    <w:rsid w:val="002F2129"/>
    <w:rsid w:val="002F21B6"/>
    <w:rsid w:val="002F27D1"/>
    <w:rsid w:val="002F2A0B"/>
    <w:rsid w:val="002F2B0A"/>
    <w:rsid w:val="002F2C9C"/>
    <w:rsid w:val="002F2D89"/>
    <w:rsid w:val="002F2E0F"/>
    <w:rsid w:val="002F2FD2"/>
    <w:rsid w:val="002F309B"/>
    <w:rsid w:val="002F32E2"/>
    <w:rsid w:val="002F3382"/>
    <w:rsid w:val="002F368F"/>
    <w:rsid w:val="002F3838"/>
    <w:rsid w:val="002F3CF8"/>
    <w:rsid w:val="002F3D15"/>
    <w:rsid w:val="002F3DD3"/>
    <w:rsid w:val="002F400F"/>
    <w:rsid w:val="002F416C"/>
    <w:rsid w:val="002F4537"/>
    <w:rsid w:val="002F478F"/>
    <w:rsid w:val="002F48CA"/>
    <w:rsid w:val="002F4A2A"/>
    <w:rsid w:val="002F4C34"/>
    <w:rsid w:val="002F5028"/>
    <w:rsid w:val="002F55EB"/>
    <w:rsid w:val="002F59CF"/>
    <w:rsid w:val="002F5C76"/>
    <w:rsid w:val="002F5D58"/>
    <w:rsid w:val="002F6018"/>
    <w:rsid w:val="002F6061"/>
    <w:rsid w:val="002F60F3"/>
    <w:rsid w:val="002F62FC"/>
    <w:rsid w:val="002F6305"/>
    <w:rsid w:val="002F6491"/>
    <w:rsid w:val="002F6498"/>
    <w:rsid w:val="002F68E2"/>
    <w:rsid w:val="002F696B"/>
    <w:rsid w:val="002F6C64"/>
    <w:rsid w:val="002F6DEC"/>
    <w:rsid w:val="002F6E35"/>
    <w:rsid w:val="002F7463"/>
    <w:rsid w:val="002F751F"/>
    <w:rsid w:val="002F7555"/>
    <w:rsid w:val="002F7751"/>
    <w:rsid w:val="002F77FE"/>
    <w:rsid w:val="002F7AC1"/>
    <w:rsid w:val="002F7AEB"/>
    <w:rsid w:val="002F7B0A"/>
    <w:rsid w:val="002F7F76"/>
    <w:rsid w:val="0030004C"/>
    <w:rsid w:val="00300286"/>
    <w:rsid w:val="003008AF"/>
    <w:rsid w:val="003012D0"/>
    <w:rsid w:val="00301347"/>
    <w:rsid w:val="0030138B"/>
    <w:rsid w:val="0030149B"/>
    <w:rsid w:val="00301673"/>
    <w:rsid w:val="00301748"/>
    <w:rsid w:val="00301756"/>
    <w:rsid w:val="003017F7"/>
    <w:rsid w:val="00301916"/>
    <w:rsid w:val="00301B91"/>
    <w:rsid w:val="00301C75"/>
    <w:rsid w:val="00302019"/>
    <w:rsid w:val="00302093"/>
    <w:rsid w:val="00302234"/>
    <w:rsid w:val="0030290D"/>
    <w:rsid w:val="00302975"/>
    <w:rsid w:val="003029C9"/>
    <w:rsid w:val="00302C4D"/>
    <w:rsid w:val="00302FA9"/>
    <w:rsid w:val="00303401"/>
    <w:rsid w:val="0030342C"/>
    <w:rsid w:val="00303442"/>
    <w:rsid w:val="00303F4F"/>
    <w:rsid w:val="00304015"/>
    <w:rsid w:val="0030405F"/>
    <w:rsid w:val="0030422E"/>
    <w:rsid w:val="0030444D"/>
    <w:rsid w:val="00304618"/>
    <w:rsid w:val="003046C6"/>
    <w:rsid w:val="00304703"/>
    <w:rsid w:val="0030497B"/>
    <w:rsid w:val="00304B7E"/>
    <w:rsid w:val="00304C9C"/>
    <w:rsid w:val="00304EFA"/>
    <w:rsid w:val="0030502D"/>
    <w:rsid w:val="0030509C"/>
    <w:rsid w:val="003054B6"/>
    <w:rsid w:val="00305678"/>
    <w:rsid w:val="00305858"/>
    <w:rsid w:val="00305866"/>
    <w:rsid w:val="003058A0"/>
    <w:rsid w:val="00305941"/>
    <w:rsid w:val="003063FF"/>
    <w:rsid w:val="00306DD9"/>
    <w:rsid w:val="00306E90"/>
    <w:rsid w:val="00306F36"/>
    <w:rsid w:val="003070A0"/>
    <w:rsid w:val="00307300"/>
    <w:rsid w:val="003073C1"/>
    <w:rsid w:val="003073DA"/>
    <w:rsid w:val="0030742F"/>
    <w:rsid w:val="003075B4"/>
    <w:rsid w:val="00307640"/>
    <w:rsid w:val="003078D2"/>
    <w:rsid w:val="0030790F"/>
    <w:rsid w:val="003079C0"/>
    <w:rsid w:val="00307D9A"/>
    <w:rsid w:val="00307F50"/>
    <w:rsid w:val="0031011F"/>
    <w:rsid w:val="003101BF"/>
    <w:rsid w:val="003102A9"/>
    <w:rsid w:val="00310368"/>
    <w:rsid w:val="00310383"/>
    <w:rsid w:val="00310434"/>
    <w:rsid w:val="0031044C"/>
    <w:rsid w:val="003104B9"/>
    <w:rsid w:val="00310660"/>
    <w:rsid w:val="00310757"/>
    <w:rsid w:val="00311379"/>
    <w:rsid w:val="00311642"/>
    <w:rsid w:val="003116B2"/>
    <w:rsid w:val="00311710"/>
    <w:rsid w:val="00311854"/>
    <w:rsid w:val="003118D1"/>
    <w:rsid w:val="003120F0"/>
    <w:rsid w:val="00312303"/>
    <w:rsid w:val="00312857"/>
    <w:rsid w:val="003128A3"/>
    <w:rsid w:val="003128C5"/>
    <w:rsid w:val="0031291E"/>
    <w:rsid w:val="00312D34"/>
    <w:rsid w:val="00312E34"/>
    <w:rsid w:val="00312EAB"/>
    <w:rsid w:val="00312EE9"/>
    <w:rsid w:val="00313838"/>
    <w:rsid w:val="00313959"/>
    <w:rsid w:val="00313CDC"/>
    <w:rsid w:val="0031420B"/>
    <w:rsid w:val="00314234"/>
    <w:rsid w:val="0031490A"/>
    <w:rsid w:val="00314AB6"/>
    <w:rsid w:val="00314CCB"/>
    <w:rsid w:val="00314EC2"/>
    <w:rsid w:val="00314F33"/>
    <w:rsid w:val="00315252"/>
    <w:rsid w:val="003156C8"/>
    <w:rsid w:val="003159D3"/>
    <w:rsid w:val="00315C99"/>
    <w:rsid w:val="00315E0B"/>
    <w:rsid w:val="00316037"/>
    <w:rsid w:val="00316191"/>
    <w:rsid w:val="003161CB"/>
    <w:rsid w:val="00316381"/>
    <w:rsid w:val="003167F7"/>
    <w:rsid w:val="00317225"/>
    <w:rsid w:val="003173D5"/>
    <w:rsid w:val="00317475"/>
    <w:rsid w:val="003177AD"/>
    <w:rsid w:val="00317A1C"/>
    <w:rsid w:val="00317E94"/>
    <w:rsid w:val="00320005"/>
    <w:rsid w:val="003201E4"/>
    <w:rsid w:val="003206BE"/>
    <w:rsid w:val="00320817"/>
    <w:rsid w:val="00320A66"/>
    <w:rsid w:val="00320B7D"/>
    <w:rsid w:val="00320E5B"/>
    <w:rsid w:val="00321656"/>
    <w:rsid w:val="00321A5A"/>
    <w:rsid w:val="00321A5C"/>
    <w:rsid w:val="00321F80"/>
    <w:rsid w:val="00321FD0"/>
    <w:rsid w:val="003224C2"/>
    <w:rsid w:val="003225C6"/>
    <w:rsid w:val="003226A2"/>
    <w:rsid w:val="00322A7B"/>
    <w:rsid w:val="00322B6E"/>
    <w:rsid w:val="00322C7E"/>
    <w:rsid w:val="00322DA2"/>
    <w:rsid w:val="00322F38"/>
    <w:rsid w:val="00322F40"/>
    <w:rsid w:val="0032308D"/>
    <w:rsid w:val="00323144"/>
    <w:rsid w:val="003237D5"/>
    <w:rsid w:val="00323951"/>
    <w:rsid w:val="00323D31"/>
    <w:rsid w:val="0032487E"/>
    <w:rsid w:val="00324CBB"/>
    <w:rsid w:val="00324DFC"/>
    <w:rsid w:val="00324EC4"/>
    <w:rsid w:val="00324F17"/>
    <w:rsid w:val="0032502F"/>
    <w:rsid w:val="00325087"/>
    <w:rsid w:val="003253C6"/>
    <w:rsid w:val="003257FC"/>
    <w:rsid w:val="00325D44"/>
    <w:rsid w:val="00325DE5"/>
    <w:rsid w:val="003262B4"/>
    <w:rsid w:val="0032632C"/>
    <w:rsid w:val="00326478"/>
    <w:rsid w:val="00326966"/>
    <w:rsid w:val="00326FAE"/>
    <w:rsid w:val="003278FA"/>
    <w:rsid w:val="0032799E"/>
    <w:rsid w:val="00327A5B"/>
    <w:rsid w:val="00327C68"/>
    <w:rsid w:val="00327C8E"/>
    <w:rsid w:val="00327D91"/>
    <w:rsid w:val="00327F07"/>
    <w:rsid w:val="003301F5"/>
    <w:rsid w:val="0033063A"/>
    <w:rsid w:val="00330867"/>
    <w:rsid w:val="00330BD0"/>
    <w:rsid w:val="00330C31"/>
    <w:rsid w:val="00330EDE"/>
    <w:rsid w:val="00330F41"/>
    <w:rsid w:val="003312F3"/>
    <w:rsid w:val="00331382"/>
    <w:rsid w:val="0033155A"/>
    <w:rsid w:val="00331700"/>
    <w:rsid w:val="00331915"/>
    <w:rsid w:val="00331952"/>
    <w:rsid w:val="00331988"/>
    <w:rsid w:val="003319A4"/>
    <w:rsid w:val="00331A64"/>
    <w:rsid w:val="00331AD5"/>
    <w:rsid w:val="00331CF6"/>
    <w:rsid w:val="00331F14"/>
    <w:rsid w:val="003320D4"/>
    <w:rsid w:val="003324E0"/>
    <w:rsid w:val="00332535"/>
    <w:rsid w:val="00332CD9"/>
    <w:rsid w:val="00332F9A"/>
    <w:rsid w:val="00333277"/>
    <w:rsid w:val="00333764"/>
    <w:rsid w:val="0033387F"/>
    <w:rsid w:val="003338DF"/>
    <w:rsid w:val="00333A47"/>
    <w:rsid w:val="00333C9B"/>
    <w:rsid w:val="00333D3B"/>
    <w:rsid w:val="00334281"/>
    <w:rsid w:val="0033466D"/>
    <w:rsid w:val="00334A2A"/>
    <w:rsid w:val="0033503F"/>
    <w:rsid w:val="00335221"/>
    <w:rsid w:val="00335343"/>
    <w:rsid w:val="003359A4"/>
    <w:rsid w:val="00335AD4"/>
    <w:rsid w:val="00335AEC"/>
    <w:rsid w:val="003363C1"/>
    <w:rsid w:val="003365BA"/>
    <w:rsid w:val="00336890"/>
    <w:rsid w:val="00336CD8"/>
    <w:rsid w:val="00337763"/>
    <w:rsid w:val="0033784C"/>
    <w:rsid w:val="0033799D"/>
    <w:rsid w:val="00337A37"/>
    <w:rsid w:val="00337B91"/>
    <w:rsid w:val="00337C98"/>
    <w:rsid w:val="0034045E"/>
    <w:rsid w:val="00340467"/>
    <w:rsid w:val="0034063F"/>
    <w:rsid w:val="00340A25"/>
    <w:rsid w:val="00340A95"/>
    <w:rsid w:val="00340C86"/>
    <w:rsid w:val="00340CCC"/>
    <w:rsid w:val="00340E02"/>
    <w:rsid w:val="003410E4"/>
    <w:rsid w:val="003412E1"/>
    <w:rsid w:val="003413C1"/>
    <w:rsid w:val="003415A6"/>
    <w:rsid w:val="0034189E"/>
    <w:rsid w:val="00341B56"/>
    <w:rsid w:val="00341BF9"/>
    <w:rsid w:val="00341F26"/>
    <w:rsid w:val="00342114"/>
    <w:rsid w:val="00342246"/>
    <w:rsid w:val="003422DE"/>
    <w:rsid w:val="00342431"/>
    <w:rsid w:val="00342553"/>
    <w:rsid w:val="003427DB"/>
    <w:rsid w:val="00342CFC"/>
    <w:rsid w:val="00342EA4"/>
    <w:rsid w:val="003430D1"/>
    <w:rsid w:val="00343216"/>
    <w:rsid w:val="0034327E"/>
    <w:rsid w:val="00343343"/>
    <w:rsid w:val="0034347D"/>
    <w:rsid w:val="003436CF"/>
    <w:rsid w:val="00343A77"/>
    <w:rsid w:val="00343E56"/>
    <w:rsid w:val="00344009"/>
    <w:rsid w:val="003440A9"/>
    <w:rsid w:val="0034431E"/>
    <w:rsid w:val="0034458A"/>
    <w:rsid w:val="003445A4"/>
    <w:rsid w:val="003445FE"/>
    <w:rsid w:val="003449A0"/>
    <w:rsid w:val="00344CD3"/>
    <w:rsid w:val="00344E5B"/>
    <w:rsid w:val="003450E8"/>
    <w:rsid w:val="003452D2"/>
    <w:rsid w:val="003454AD"/>
    <w:rsid w:val="003454D1"/>
    <w:rsid w:val="00345BEE"/>
    <w:rsid w:val="00345D31"/>
    <w:rsid w:val="00346177"/>
    <w:rsid w:val="003462F3"/>
    <w:rsid w:val="00346ECF"/>
    <w:rsid w:val="00346F50"/>
    <w:rsid w:val="00346F7B"/>
    <w:rsid w:val="00347416"/>
    <w:rsid w:val="00347623"/>
    <w:rsid w:val="003478A5"/>
    <w:rsid w:val="003503E9"/>
    <w:rsid w:val="0035079B"/>
    <w:rsid w:val="003509C6"/>
    <w:rsid w:val="00350A6A"/>
    <w:rsid w:val="00350B78"/>
    <w:rsid w:val="00350BCD"/>
    <w:rsid w:val="00350D2B"/>
    <w:rsid w:val="00350DE7"/>
    <w:rsid w:val="00350FF3"/>
    <w:rsid w:val="00351320"/>
    <w:rsid w:val="003513C1"/>
    <w:rsid w:val="003514A4"/>
    <w:rsid w:val="003516A1"/>
    <w:rsid w:val="00351907"/>
    <w:rsid w:val="00351ECB"/>
    <w:rsid w:val="00351F86"/>
    <w:rsid w:val="00351F89"/>
    <w:rsid w:val="0035237C"/>
    <w:rsid w:val="003523E6"/>
    <w:rsid w:val="0035253D"/>
    <w:rsid w:val="00352670"/>
    <w:rsid w:val="003534BD"/>
    <w:rsid w:val="0035363C"/>
    <w:rsid w:val="003536AC"/>
    <w:rsid w:val="00353775"/>
    <w:rsid w:val="0035377F"/>
    <w:rsid w:val="00353AE8"/>
    <w:rsid w:val="00353D3D"/>
    <w:rsid w:val="00354046"/>
    <w:rsid w:val="003540C3"/>
    <w:rsid w:val="003541B0"/>
    <w:rsid w:val="00354222"/>
    <w:rsid w:val="00354455"/>
    <w:rsid w:val="00354592"/>
    <w:rsid w:val="00354D0C"/>
    <w:rsid w:val="003550A1"/>
    <w:rsid w:val="00355385"/>
    <w:rsid w:val="00355468"/>
    <w:rsid w:val="0035547A"/>
    <w:rsid w:val="00355653"/>
    <w:rsid w:val="003558C1"/>
    <w:rsid w:val="0035593D"/>
    <w:rsid w:val="00355A6A"/>
    <w:rsid w:val="00355F8B"/>
    <w:rsid w:val="00355FAD"/>
    <w:rsid w:val="003560DD"/>
    <w:rsid w:val="0035661D"/>
    <w:rsid w:val="003567BC"/>
    <w:rsid w:val="00356B4E"/>
    <w:rsid w:val="00356BF8"/>
    <w:rsid w:val="00356FB4"/>
    <w:rsid w:val="003573CA"/>
    <w:rsid w:val="0035757D"/>
    <w:rsid w:val="003575C0"/>
    <w:rsid w:val="0035763C"/>
    <w:rsid w:val="00357890"/>
    <w:rsid w:val="00357F44"/>
    <w:rsid w:val="00360252"/>
    <w:rsid w:val="0036036D"/>
    <w:rsid w:val="00360772"/>
    <w:rsid w:val="00360B7E"/>
    <w:rsid w:val="00360CA4"/>
    <w:rsid w:val="00360D4F"/>
    <w:rsid w:val="003611AB"/>
    <w:rsid w:val="0036120F"/>
    <w:rsid w:val="00361225"/>
    <w:rsid w:val="0036122D"/>
    <w:rsid w:val="003616D3"/>
    <w:rsid w:val="0036183F"/>
    <w:rsid w:val="00361881"/>
    <w:rsid w:val="00361B0D"/>
    <w:rsid w:val="00361C8A"/>
    <w:rsid w:val="00361D63"/>
    <w:rsid w:val="00361E29"/>
    <w:rsid w:val="003622C6"/>
    <w:rsid w:val="003629C0"/>
    <w:rsid w:val="00362B28"/>
    <w:rsid w:val="00362CC6"/>
    <w:rsid w:val="00363186"/>
    <w:rsid w:val="00363301"/>
    <w:rsid w:val="00363650"/>
    <w:rsid w:val="003637F8"/>
    <w:rsid w:val="00363D53"/>
    <w:rsid w:val="00363E66"/>
    <w:rsid w:val="003649DE"/>
    <w:rsid w:val="00364A6F"/>
    <w:rsid w:val="00364DA7"/>
    <w:rsid w:val="0036506E"/>
    <w:rsid w:val="00365A03"/>
    <w:rsid w:val="00365B01"/>
    <w:rsid w:val="00365C15"/>
    <w:rsid w:val="00365CE6"/>
    <w:rsid w:val="00365F63"/>
    <w:rsid w:val="003662CA"/>
    <w:rsid w:val="00366318"/>
    <w:rsid w:val="003663FB"/>
    <w:rsid w:val="0036657B"/>
    <w:rsid w:val="0036660B"/>
    <w:rsid w:val="0036683E"/>
    <w:rsid w:val="003668D0"/>
    <w:rsid w:val="00366F0D"/>
    <w:rsid w:val="0036704F"/>
    <w:rsid w:val="00367274"/>
    <w:rsid w:val="00367357"/>
    <w:rsid w:val="0036753D"/>
    <w:rsid w:val="003675D9"/>
    <w:rsid w:val="003676B6"/>
    <w:rsid w:val="00367920"/>
    <w:rsid w:val="003679E4"/>
    <w:rsid w:val="00367AAC"/>
    <w:rsid w:val="0037004E"/>
    <w:rsid w:val="0037039A"/>
    <w:rsid w:val="00370BD1"/>
    <w:rsid w:val="003711F8"/>
    <w:rsid w:val="0037134D"/>
    <w:rsid w:val="003715A2"/>
    <w:rsid w:val="00371717"/>
    <w:rsid w:val="00371732"/>
    <w:rsid w:val="00371800"/>
    <w:rsid w:val="003718F4"/>
    <w:rsid w:val="00371D35"/>
    <w:rsid w:val="00371D81"/>
    <w:rsid w:val="00371F42"/>
    <w:rsid w:val="00371F69"/>
    <w:rsid w:val="00372056"/>
    <w:rsid w:val="003722E2"/>
    <w:rsid w:val="003724E2"/>
    <w:rsid w:val="003725FF"/>
    <w:rsid w:val="00372C6A"/>
    <w:rsid w:val="00372CA3"/>
    <w:rsid w:val="00372D44"/>
    <w:rsid w:val="00372DE1"/>
    <w:rsid w:val="00372F05"/>
    <w:rsid w:val="0037338D"/>
    <w:rsid w:val="00373450"/>
    <w:rsid w:val="003734AF"/>
    <w:rsid w:val="0037362B"/>
    <w:rsid w:val="003737AB"/>
    <w:rsid w:val="00373BC2"/>
    <w:rsid w:val="00373C46"/>
    <w:rsid w:val="00373C65"/>
    <w:rsid w:val="003741E7"/>
    <w:rsid w:val="0037443E"/>
    <w:rsid w:val="003745D9"/>
    <w:rsid w:val="00374655"/>
    <w:rsid w:val="003746FA"/>
    <w:rsid w:val="0037499C"/>
    <w:rsid w:val="00374A09"/>
    <w:rsid w:val="00374BBE"/>
    <w:rsid w:val="00374E3A"/>
    <w:rsid w:val="00374ECE"/>
    <w:rsid w:val="00374F87"/>
    <w:rsid w:val="003754F4"/>
    <w:rsid w:val="0037558A"/>
    <w:rsid w:val="0037587E"/>
    <w:rsid w:val="003758A8"/>
    <w:rsid w:val="00375A49"/>
    <w:rsid w:val="00375B54"/>
    <w:rsid w:val="00375BB7"/>
    <w:rsid w:val="00375D6B"/>
    <w:rsid w:val="00376855"/>
    <w:rsid w:val="003769B3"/>
    <w:rsid w:val="003772BE"/>
    <w:rsid w:val="0037795D"/>
    <w:rsid w:val="00377B4B"/>
    <w:rsid w:val="00377B92"/>
    <w:rsid w:val="00377C74"/>
    <w:rsid w:val="00377CAD"/>
    <w:rsid w:val="00380245"/>
    <w:rsid w:val="003802FF"/>
    <w:rsid w:val="0038030E"/>
    <w:rsid w:val="0038032A"/>
    <w:rsid w:val="003804B5"/>
    <w:rsid w:val="003806BF"/>
    <w:rsid w:val="00380853"/>
    <w:rsid w:val="0038094F"/>
    <w:rsid w:val="003810C3"/>
    <w:rsid w:val="00381128"/>
    <w:rsid w:val="003813EF"/>
    <w:rsid w:val="00381463"/>
    <w:rsid w:val="00381548"/>
    <w:rsid w:val="003817DF"/>
    <w:rsid w:val="00381B1E"/>
    <w:rsid w:val="00381EB6"/>
    <w:rsid w:val="00382378"/>
    <w:rsid w:val="0038239F"/>
    <w:rsid w:val="0038241C"/>
    <w:rsid w:val="00382968"/>
    <w:rsid w:val="0038296F"/>
    <w:rsid w:val="00382B13"/>
    <w:rsid w:val="00382F1C"/>
    <w:rsid w:val="00382F62"/>
    <w:rsid w:val="00383153"/>
    <w:rsid w:val="003832A6"/>
    <w:rsid w:val="00383308"/>
    <w:rsid w:val="00383344"/>
    <w:rsid w:val="003838EA"/>
    <w:rsid w:val="003839D2"/>
    <w:rsid w:val="00383EF0"/>
    <w:rsid w:val="003840E5"/>
    <w:rsid w:val="003847BF"/>
    <w:rsid w:val="003848BF"/>
    <w:rsid w:val="00384B6F"/>
    <w:rsid w:val="00384CEB"/>
    <w:rsid w:val="0038526C"/>
    <w:rsid w:val="0038544C"/>
    <w:rsid w:val="003854AF"/>
    <w:rsid w:val="003854B2"/>
    <w:rsid w:val="0038553F"/>
    <w:rsid w:val="003856CF"/>
    <w:rsid w:val="00385745"/>
    <w:rsid w:val="003860A9"/>
    <w:rsid w:val="003860FE"/>
    <w:rsid w:val="00386417"/>
    <w:rsid w:val="0038658D"/>
    <w:rsid w:val="00386972"/>
    <w:rsid w:val="00386974"/>
    <w:rsid w:val="00386B2F"/>
    <w:rsid w:val="00386B60"/>
    <w:rsid w:val="00386ECB"/>
    <w:rsid w:val="00386F01"/>
    <w:rsid w:val="00386FA3"/>
    <w:rsid w:val="003871DA"/>
    <w:rsid w:val="003872BB"/>
    <w:rsid w:val="0038775B"/>
    <w:rsid w:val="00387985"/>
    <w:rsid w:val="00387C06"/>
    <w:rsid w:val="00390087"/>
    <w:rsid w:val="003900ED"/>
    <w:rsid w:val="0039013C"/>
    <w:rsid w:val="00390712"/>
    <w:rsid w:val="00390A2D"/>
    <w:rsid w:val="00390D94"/>
    <w:rsid w:val="00390DD6"/>
    <w:rsid w:val="00390FC6"/>
    <w:rsid w:val="00391001"/>
    <w:rsid w:val="003912FF"/>
    <w:rsid w:val="003914CF"/>
    <w:rsid w:val="0039167A"/>
    <w:rsid w:val="003916A2"/>
    <w:rsid w:val="00391CED"/>
    <w:rsid w:val="00391D10"/>
    <w:rsid w:val="00391D53"/>
    <w:rsid w:val="00391DB6"/>
    <w:rsid w:val="00391E77"/>
    <w:rsid w:val="00392087"/>
    <w:rsid w:val="0039221C"/>
    <w:rsid w:val="00392DCA"/>
    <w:rsid w:val="00392E65"/>
    <w:rsid w:val="00392ED6"/>
    <w:rsid w:val="0039358C"/>
    <w:rsid w:val="0039363F"/>
    <w:rsid w:val="00393857"/>
    <w:rsid w:val="00393CF1"/>
    <w:rsid w:val="00393DA8"/>
    <w:rsid w:val="00394254"/>
    <w:rsid w:val="0039435D"/>
    <w:rsid w:val="00394590"/>
    <w:rsid w:val="00394950"/>
    <w:rsid w:val="00394BA5"/>
    <w:rsid w:val="00394C9D"/>
    <w:rsid w:val="00395293"/>
    <w:rsid w:val="00395542"/>
    <w:rsid w:val="00395548"/>
    <w:rsid w:val="0039592C"/>
    <w:rsid w:val="00395AD9"/>
    <w:rsid w:val="00395B33"/>
    <w:rsid w:val="00395EB4"/>
    <w:rsid w:val="00395FB9"/>
    <w:rsid w:val="00396123"/>
    <w:rsid w:val="00396714"/>
    <w:rsid w:val="003968AB"/>
    <w:rsid w:val="003968C5"/>
    <w:rsid w:val="00396BD2"/>
    <w:rsid w:val="00396D43"/>
    <w:rsid w:val="00397081"/>
    <w:rsid w:val="003972AD"/>
    <w:rsid w:val="0039745D"/>
    <w:rsid w:val="003974F2"/>
    <w:rsid w:val="00397BE3"/>
    <w:rsid w:val="00397CB0"/>
    <w:rsid w:val="00397CF8"/>
    <w:rsid w:val="00397D46"/>
    <w:rsid w:val="003A04CB"/>
    <w:rsid w:val="003A093E"/>
    <w:rsid w:val="003A0C37"/>
    <w:rsid w:val="003A0D90"/>
    <w:rsid w:val="003A0D9E"/>
    <w:rsid w:val="003A12E4"/>
    <w:rsid w:val="003A15B5"/>
    <w:rsid w:val="003A172F"/>
    <w:rsid w:val="003A1AA6"/>
    <w:rsid w:val="003A1D6D"/>
    <w:rsid w:val="003A2147"/>
    <w:rsid w:val="003A217E"/>
    <w:rsid w:val="003A221A"/>
    <w:rsid w:val="003A2309"/>
    <w:rsid w:val="003A26C6"/>
    <w:rsid w:val="003A2B00"/>
    <w:rsid w:val="003A2B41"/>
    <w:rsid w:val="003A2BF3"/>
    <w:rsid w:val="003A2EDF"/>
    <w:rsid w:val="003A3138"/>
    <w:rsid w:val="003A3819"/>
    <w:rsid w:val="003A3B5E"/>
    <w:rsid w:val="003A3CBC"/>
    <w:rsid w:val="003A3F87"/>
    <w:rsid w:val="003A40E0"/>
    <w:rsid w:val="003A414D"/>
    <w:rsid w:val="003A46D6"/>
    <w:rsid w:val="003A49B4"/>
    <w:rsid w:val="003A4A4C"/>
    <w:rsid w:val="003A4CA0"/>
    <w:rsid w:val="003A4EB5"/>
    <w:rsid w:val="003A4F9E"/>
    <w:rsid w:val="003A56E2"/>
    <w:rsid w:val="003A59DF"/>
    <w:rsid w:val="003A5C94"/>
    <w:rsid w:val="003A5F6F"/>
    <w:rsid w:val="003A6021"/>
    <w:rsid w:val="003A61B3"/>
    <w:rsid w:val="003A66AE"/>
    <w:rsid w:val="003A66F9"/>
    <w:rsid w:val="003A6736"/>
    <w:rsid w:val="003A6775"/>
    <w:rsid w:val="003A6A79"/>
    <w:rsid w:val="003A6AD1"/>
    <w:rsid w:val="003A6B81"/>
    <w:rsid w:val="003A73FE"/>
    <w:rsid w:val="003A74D1"/>
    <w:rsid w:val="003A77A5"/>
    <w:rsid w:val="003A7825"/>
    <w:rsid w:val="003A7BDE"/>
    <w:rsid w:val="003A7D11"/>
    <w:rsid w:val="003A7F00"/>
    <w:rsid w:val="003B00DC"/>
    <w:rsid w:val="003B0361"/>
    <w:rsid w:val="003B0376"/>
    <w:rsid w:val="003B0465"/>
    <w:rsid w:val="003B052C"/>
    <w:rsid w:val="003B0655"/>
    <w:rsid w:val="003B07AA"/>
    <w:rsid w:val="003B0819"/>
    <w:rsid w:val="003B0FB4"/>
    <w:rsid w:val="003B10BD"/>
    <w:rsid w:val="003B1236"/>
    <w:rsid w:val="003B141F"/>
    <w:rsid w:val="003B17A0"/>
    <w:rsid w:val="003B1826"/>
    <w:rsid w:val="003B192B"/>
    <w:rsid w:val="003B1B2C"/>
    <w:rsid w:val="003B1F1F"/>
    <w:rsid w:val="003B1FF1"/>
    <w:rsid w:val="003B25EE"/>
    <w:rsid w:val="003B2710"/>
    <w:rsid w:val="003B2DB8"/>
    <w:rsid w:val="003B2E4C"/>
    <w:rsid w:val="003B34BC"/>
    <w:rsid w:val="003B34C2"/>
    <w:rsid w:val="003B380D"/>
    <w:rsid w:val="003B3900"/>
    <w:rsid w:val="003B3C78"/>
    <w:rsid w:val="003B3CB2"/>
    <w:rsid w:val="003B3DE7"/>
    <w:rsid w:val="003B3DE9"/>
    <w:rsid w:val="003B40A4"/>
    <w:rsid w:val="003B4261"/>
    <w:rsid w:val="003B4486"/>
    <w:rsid w:val="003B4545"/>
    <w:rsid w:val="003B46AC"/>
    <w:rsid w:val="003B476E"/>
    <w:rsid w:val="003B4974"/>
    <w:rsid w:val="003B4E60"/>
    <w:rsid w:val="003B52C8"/>
    <w:rsid w:val="003B53F9"/>
    <w:rsid w:val="003B5445"/>
    <w:rsid w:val="003B54C7"/>
    <w:rsid w:val="003B5627"/>
    <w:rsid w:val="003B580A"/>
    <w:rsid w:val="003B5847"/>
    <w:rsid w:val="003B5876"/>
    <w:rsid w:val="003B5A2A"/>
    <w:rsid w:val="003B5A72"/>
    <w:rsid w:val="003B5DB3"/>
    <w:rsid w:val="003B5E65"/>
    <w:rsid w:val="003B5F0A"/>
    <w:rsid w:val="003B5FBD"/>
    <w:rsid w:val="003B6015"/>
    <w:rsid w:val="003B602A"/>
    <w:rsid w:val="003B60B4"/>
    <w:rsid w:val="003B6122"/>
    <w:rsid w:val="003B61F4"/>
    <w:rsid w:val="003B6418"/>
    <w:rsid w:val="003B6939"/>
    <w:rsid w:val="003B6CA8"/>
    <w:rsid w:val="003B6F3D"/>
    <w:rsid w:val="003B7136"/>
    <w:rsid w:val="003B71F7"/>
    <w:rsid w:val="003B721D"/>
    <w:rsid w:val="003B7312"/>
    <w:rsid w:val="003B7447"/>
    <w:rsid w:val="003B74B7"/>
    <w:rsid w:val="003B776D"/>
    <w:rsid w:val="003B7A71"/>
    <w:rsid w:val="003B7A8C"/>
    <w:rsid w:val="003B7B48"/>
    <w:rsid w:val="003B7D4D"/>
    <w:rsid w:val="003C00E6"/>
    <w:rsid w:val="003C016D"/>
    <w:rsid w:val="003C01C1"/>
    <w:rsid w:val="003C0547"/>
    <w:rsid w:val="003C067E"/>
    <w:rsid w:val="003C088E"/>
    <w:rsid w:val="003C0985"/>
    <w:rsid w:val="003C0AD3"/>
    <w:rsid w:val="003C0E13"/>
    <w:rsid w:val="003C169E"/>
    <w:rsid w:val="003C1864"/>
    <w:rsid w:val="003C1889"/>
    <w:rsid w:val="003C18C8"/>
    <w:rsid w:val="003C1B0F"/>
    <w:rsid w:val="003C1DEE"/>
    <w:rsid w:val="003C1E75"/>
    <w:rsid w:val="003C200A"/>
    <w:rsid w:val="003C2171"/>
    <w:rsid w:val="003C25B0"/>
    <w:rsid w:val="003C28CE"/>
    <w:rsid w:val="003C28E5"/>
    <w:rsid w:val="003C2C57"/>
    <w:rsid w:val="003C2D9C"/>
    <w:rsid w:val="003C31D0"/>
    <w:rsid w:val="003C31F9"/>
    <w:rsid w:val="003C321E"/>
    <w:rsid w:val="003C38C3"/>
    <w:rsid w:val="003C3AD9"/>
    <w:rsid w:val="003C3F12"/>
    <w:rsid w:val="003C3F2B"/>
    <w:rsid w:val="003C3F4A"/>
    <w:rsid w:val="003C3F7F"/>
    <w:rsid w:val="003C4022"/>
    <w:rsid w:val="003C4135"/>
    <w:rsid w:val="003C424C"/>
    <w:rsid w:val="003C42C5"/>
    <w:rsid w:val="003C43F3"/>
    <w:rsid w:val="003C459A"/>
    <w:rsid w:val="003C46C2"/>
    <w:rsid w:val="003C46C7"/>
    <w:rsid w:val="003C4729"/>
    <w:rsid w:val="003C4BCA"/>
    <w:rsid w:val="003C4D46"/>
    <w:rsid w:val="003C4E9E"/>
    <w:rsid w:val="003C4F1F"/>
    <w:rsid w:val="003C5364"/>
    <w:rsid w:val="003C54CD"/>
    <w:rsid w:val="003C60B9"/>
    <w:rsid w:val="003C6298"/>
    <w:rsid w:val="003C635B"/>
    <w:rsid w:val="003C6736"/>
    <w:rsid w:val="003C688F"/>
    <w:rsid w:val="003C6894"/>
    <w:rsid w:val="003C69A7"/>
    <w:rsid w:val="003C6CB7"/>
    <w:rsid w:val="003C72F2"/>
    <w:rsid w:val="003C733C"/>
    <w:rsid w:val="003C7607"/>
    <w:rsid w:val="003C7E30"/>
    <w:rsid w:val="003D01BE"/>
    <w:rsid w:val="003D0783"/>
    <w:rsid w:val="003D091B"/>
    <w:rsid w:val="003D0A39"/>
    <w:rsid w:val="003D0A7F"/>
    <w:rsid w:val="003D0B3A"/>
    <w:rsid w:val="003D1280"/>
    <w:rsid w:val="003D164D"/>
    <w:rsid w:val="003D18BC"/>
    <w:rsid w:val="003D18F0"/>
    <w:rsid w:val="003D1956"/>
    <w:rsid w:val="003D1E38"/>
    <w:rsid w:val="003D1EA9"/>
    <w:rsid w:val="003D2111"/>
    <w:rsid w:val="003D2154"/>
    <w:rsid w:val="003D21B6"/>
    <w:rsid w:val="003D244A"/>
    <w:rsid w:val="003D2471"/>
    <w:rsid w:val="003D2512"/>
    <w:rsid w:val="003D29E6"/>
    <w:rsid w:val="003D2A52"/>
    <w:rsid w:val="003D2F1E"/>
    <w:rsid w:val="003D2FE3"/>
    <w:rsid w:val="003D306B"/>
    <w:rsid w:val="003D306E"/>
    <w:rsid w:val="003D335F"/>
    <w:rsid w:val="003D3390"/>
    <w:rsid w:val="003D33E6"/>
    <w:rsid w:val="003D340B"/>
    <w:rsid w:val="003D3535"/>
    <w:rsid w:val="003D3A33"/>
    <w:rsid w:val="003D3BF2"/>
    <w:rsid w:val="003D41AC"/>
    <w:rsid w:val="003D420F"/>
    <w:rsid w:val="003D43D2"/>
    <w:rsid w:val="003D444D"/>
    <w:rsid w:val="003D44A2"/>
    <w:rsid w:val="003D4614"/>
    <w:rsid w:val="003D46C5"/>
    <w:rsid w:val="003D4888"/>
    <w:rsid w:val="003D4F12"/>
    <w:rsid w:val="003D50FB"/>
    <w:rsid w:val="003D51CE"/>
    <w:rsid w:val="003D592F"/>
    <w:rsid w:val="003D5B13"/>
    <w:rsid w:val="003D5C1C"/>
    <w:rsid w:val="003D5D2D"/>
    <w:rsid w:val="003D5DC0"/>
    <w:rsid w:val="003D6192"/>
    <w:rsid w:val="003D6537"/>
    <w:rsid w:val="003D6576"/>
    <w:rsid w:val="003D6D9F"/>
    <w:rsid w:val="003D6FA9"/>
    <w:rsid w:val="003D6FBB"/>
    <w:rsid w:val="003D6FF1"/>
    <w:rsid w:val="003D70AE"/>
    <w:rsid w:val="003D73C6"/>
    <w:rsid w:val="003D7718"/>
    <w:rsid w:val="003D78E8"/>
    <w:rsid w:val="003D7C79"/>
    <w:rsid w:val="003D7C7B"/>
    <w:rsid w:val="003E014E"/>
    <w:rsid w:val="003E01CD"/>
    <w:rsid w:val="003E0272"/>
    <w:rsid w:val="003E0289"/>
    <w:rsid w:val="003E02B5"/>
    <w:rsid w:val="003E03F6"/>
    <w:rsid w:val="003E0717"/>
    <w:rsid w:val="003E0E40"/>
    <w:rsid w:val="003E0FFF"/>
    <w:rsid w:val="003E1018"/>
    <w:rsid w:val="003E115F"/>
    <w:rsid w:val="003E1356"/>
    <w:rsid w:val="003E1737"/>
    <w:rsid w:val="003E1759"/>
    <w:rsid w:val="003E177D"/>
    <w:rsid w:val="003E187D"/>
    <w:rsid w:val="003E1ABA"/>
    <w:rsid w:val="003E1BF1"/>
    <w:rsid w:val="003E1C65"/>
    <w:rsid w:val="003E1CD9"/>
    <w:rsid w:val="003E1D61"/>
    <w:rsid w:val="003E1E7F"/>
    <w:rsid w:val="003E1EAF"/>
    <w:rsid w:val="003E269C"/>
    <w:rsid w:val="003E269E"/>
    <w:rsid w:val="003E26A6"/>
    <w:rsid w:val="003E2790"/>
    <w:rsid w:val="003E28FF"/>
    <w:rsid w:val="003E320F"/>
    <w:rsid w:val="003E359D"/>
    <w:rsid w:val="003E3772"/>
    <w:rsid w:val="003E3E89"/>
    <w:rsid w:val="003E4CEC"/>
    <w:rsid w:val="003E4E3E"/>
    <w:rsid w:val="003E4F0B"/>
    <w:rsid w:val="003E4F53"/>
    <w:rsid w:val="003E507C"/>
    <w:rsid w:val="003E5182"/>
    <w:rsid w:val="003E542C"/>
    <w:rsid w:val="003E571B"/>
    <w:rsid w:val="003E5A7A"/>
    <w:rsid w:val="003E5B06"/>
    <w:rsid w:val="003E6078"/>
    <w:rsid w:val="003E62E4"/>
    <w:rsid w:val="003E62FF"/>
    <w:rsid w:val="003E64A1"/>
    <w:rsid w:val="003E6693"/>
    <w:rsid w:val="003E68DB"/>
    <w:rsid w:val="003E6FC7"/>
    <w:rsid w:val="003E75F2"/>
    <w:rsid w:val="003E7623"/>
    <w:rsid w:val="003E7899"/>
    <w:rsid w:val="003E7930"/>
    <w:rsid w:val="003E7944"/>
    <w:rsid w:val="003E7CE7"/>
    <w:rsid w:val="003E7D3D"/>
    <w:rsid w:val="003F0033"/>
    <w:rsid w:val="003F01B1"/>
    <w:rsid w:val="003F096A"/>
    <w:rsid w:val="003F0A14"/>
    <w:rsid w:val="003F0A24"/>
    <w:rsid w:val="003F0D35"/>
    <w:rsid w:val="003F0D5F"/>
    <w:rsid w:val="003F0ED1"/>
    <w:rsid w:val="003F114B"/>
    <w:rsid w:val="003F1296"/>
    <w:rsid w:val="003F12F0"/>
    <w:rsid w:val="003F15D3"/>
    <w:rsid w:val="003F1742"/>
    <w:rsid w:val="003F1A35"/>
    <w:rsid w:val="003F1B91"/>
    <w:rsid w:val="003F1D79"/>
    <w:rsid w:val="003F1E1C"/>
    <w:rsid w:val="003F1FDF"/>
    <w:rsid w:val="003F2066"/>
    <w:rsid w:val="003F20AA"/>
    <w:rsid w:val="003F21A4"/>
    <w:rsid w:val="003F228B"/>
    <w:rsid w:val="003F2581"/>
    <w:rsid w:val="003F27A5"/>
    <w:rsid w:val="003F2C4C"/>
    <w:rsid w:val="003F31C4"/>
    <w:rsid w:val="003F31E6"/>
    <w:rsid w:val="003F326D"/>
    <w:rsid w:val="003F3568"/>
    <w:rsid w:val="003F38FA"/>
    <w:rsid w:val="003F3EAB"/>
    <w:rsid w:val="003F3FB7"/>
    <w:rsid w:val="003F4002"/>
    <w:rsid w:val="003F436C"/>
    <w:rsid w:val="003F4539"/>
    <w:rsid w:val="003F4B29"/>
    <w:rsid w:val="003F4C40"/>
    <w:rsid w:val="003F4C69"/>
    <w:rsid w:val="003F4F2A"/>
    <w:rsid w:val="003F521E"/>
    <w:rsid w:val="003F5310"/>
    <w:rsid w:val="003F58D2"/>
    <w:rsid w:val="003F5945"/>
    <w:rsid w:val="003F5D93"/>
    <w:rsid w:val="003F5DA2"/>
    <w:rsid w:val="003F5E48"/>
    <w:rsid w:val="003F5EAA"/>
    <w:rsid w:val="003F5EDC"/>
    <w:rsid w:val="003F5F15"/>
    <w:rsid w:val="003F6059"/>
    <w:rsid w:val="003F619B"/>
    <w:rsid w:val="003F64A3"/>
    <w:rsid w:val="003F66A3"/>
    <w:rsid w:val="003F68C1"/>
    <w:rsid w:val="003F6B38"/>
    <w:rsid w:val="003F72D0"/>
    <w:rsid w:val="003F7546"/>
    <w:rsid w:val="003F791C"/>
    <w:rsid w:val="003F7A53"/>
    <w:rsid w:val="003F7A94"/>
    <w:rsid w:val="003F7C60"/>
    <w:rsid w:val="003F7E77"/>
    <w:rsid w:val="003F7F42"/>
    <w:rsid w:val="003F7F6C"/>
    <w:rsid w:val="004001F2"/>
    <w:rsid w:val="0040045A"/>
    <w:rsid w:val="00400D0B"/>
    <w:rsid w:val="00400E61"/>
    <w:rsid w:val="00401400"/>
    <w:rsid w:val="00401758"/>
    <w:rsid w:val="0040177D"/>
    <w:rsid w:val="004018A6"/>
    <w:rsid w:val="0040191A"/>
    <w:rsid w:val="00401EF6"/>
    <w:rsid w:val="00401F8E"/>
    <w:rsid w:val="00402176"/>
    <w:rsid w:val="00402395"/>
    <w:rsid w:val="00402A24"/>
    <w:rsid w:val="00402E5B"/>
    <w:rsid w:val="004034A6"/>
    <w:rsid w:val="00403551"/>
    <w:rsid w:val="00403763"/>
    <w:rsid w:val="0040385C"/>
    <w:rsid w:val="004038C2"/>
    <w:rsid w:val="00403DA2"/>
    <w:rsid w:val="004041A7"/>
    <w:rsid w:val="00404607"/>
    <w:rsid w:val="00404674"/>
    <w:rsid w:val="004048F1"/>
    <w:rsid w:val="00404F20"/>
    <w:rsid w:val="00404F7C"/>
    <w:rsid w:val="004050F8"/>
    <w:rsid w:val="00405156"/>
    <w:rsid w:val="00405199"/>
    <w:rsid w:val="0040530F"/>
    <w:rsid w:val="00406121"/>
    <w:rsid w:val="0040622F"/>
    <w:rsid w:val="004065B0"/>
    <w:rsid w:val="004065F5"/>
    <w:rsid w:val="0040676E"/>
    <w:rsid w:val="00406770"/>
    <w:rsid w:val="00406A15"/>
    <w:rsid w:val="00406B7F"/>
    <w:rsid w:val="004074D7"/>
    <w:rsid w:val="00407533"/>
    <w:rsid w:val="00407EB1"/>
    <w:rsid w:val="0041009C"/>
    <w:rsid w:val="00410131"/>
    <w:rsid w:val="00410327"/>
    <w:rsid w:val="0041045B"/>
    <w:rsid w:val="004104E7"/>
    <w:rsid w:val="00410503"/>
    <w:rsid w:val="00410702"/>
    <w:rsid w:val="0041087A"/>
    <w:rsid w:val="00410BE8"/>
    <w:rsid w:val="00410C08"/>
    <w:rsid w:val="00410D19"/>
    <w:rsid w:val="00410E1F"/>
    <w:rsid w:val="00410EA5"/>
    <w:rsid w:val="00410EC0"/>
    <w:rsid w:val="00411435"/>
    <w:rsid w:val="004114C0"/>
    <w:rsid w:val="004115BD"/>
    <w:rsid w:val="004118AD"/>
    <w:rsid w:val="0041199F"/>
    <w:rsid w:val="00411BAA"/>
    <w:rsid w:val="00411DB7"/>
    <w:rsid w:val="00411EC0"/>
    <w:rsid w:val="00412144"/>
    <w:rsid w:val="0041228A"/>
    <w:rsid w:val="004122A2"/>
    <w:rsid w:val="004128DD"/>
    <w:rsid w:val="004128F2"/>
    <w:rsid w:val="00412D07"/>
    <w:rsid w:val="00412FB0"/>
    <w:rsid w:val="00412FD4"/>
    <w:rsid w:val="004132A5"/>
    <w:rsid w:val="00413465"/>
    <w:rsid w:val="0041365B"/>
    <w:rsid w:val="00413671"/>
    <w:rsid w:val="00413797"/>
    <w:rsid w:val="00413911"/>
    <w:rsid w:val="004139DF"/>
    <w:rsid w:val="00413A6D"/>
    <w:rsid w:val="00413CFA"/>
    <w:rsid w:val="0041405D"/>
    <w:rsid w:val="004144B9"/>
    <w:rsid w:val="00414A4C"/>
    <w:rsid w:val="00414AEA"/>
    <w:rsid w:val="00415138"/>
    <w:rsid w:val="0041531F"/>
    <w:rsid w:val="004159A7"/>
    <w:rsid w:val="00415A57"/>
    <w:rsid w:val="00415BAC"/>
    <w:rsid w:val="00415D0A"/>
    <w:rsid w:val="00415DD1"/>
    <w:rsid w:val="00415E56"/>
    <w:rsid w:val="00416199"/>
    <w:rsid w:val="00416428"/>
    <w:rsid w:val="004169AF"/>
    <w:rsid w:val="004169BF"/>
    <w:rsid w:val="00416CD4"/>
    <w:rsid w:val="00417304"/>
    <w:rsid w:val="004177E7"/>
    <w:rsid w:val="00417B2C"/>
    <w:rsid w:val="00417C73"/>
    <w:rsid w:val="0042000F"/>
    <w:rsid w:val="004204D9"/>
    <w:rsid w:val="00420505"/>
    <w:rsid w:val="0042069F"/>
    <w:rsid w:val="004206F8"/>
    <w:rsid w:val="00420AC0"/>
    <w:rsid w:val="00420B4E"/>
    <w:rsid w:val="00420DCD"/>
    <w:rsid w:val="004211D0"/>
    <w:rsid w:val="00421277"/>
    <w:rsid w:val="004214B6"/>
    <w:rsid w:val="00421648"/>
    <w:rsid w:val="00421770"/>
    <w:rsid w:val="00421ADC"/>
    <w:rsid w:val="00421B89"/>
    <w:rsid w:val="00421BF6"/>
    <w:rsid w:val="00421C4E"/>
    <w:rsid w:val="00421E0C"/>
    <w:rsid w:val="00421EE1"/>
    <w:rsid w:val="00422360"/>
    <w:rsid w:val="0042258B"/>
    <w:rsid w:val="004228AD"/>
    <w:rsid w:val="00422A63"/>
    <w:rsid w:val="00422B41"/>
    <w:rsid w:val="00422C3C"/>
    <w:rsid w:val="00422D17"/>
    <w:rsid w:val="00422FF6"/>
    <w:rsid w:val="004231C8"/>
    <w:rsid w:val="0042363B"/>
    <w:rsid w:val="0042363F"/>
    <w:rsid w:val="00423904"/>
    <w:rsid w:val="0042396C"/>
    <w:rsid w:val="00424073"/>
    <w:rsid w:val="00424234"/>
    <w:rsid w:val="004243A0"/>
    <w:rsid w:val="00424525"/>
    <w:rsid w:val="00424638"/>
    <w:rsid w:val="004246AD"/>
    <w:rsid w:val="00424E65"/>
    <w:rsid w:val="0042501F"/>
    <w:rsid w:val="0042518E"/>
    <w:rsid w:val="004261C9"/>
    <w:rsid w:val="0042622F"/>
    <w:rsid w:val="004264A4"/>
    <w:rsid w:val="00426938"/>
    <w:rsid w:val="00426985"/>
    <w:rsid w:val="00426C21"/>
    <w:rsid w:val="00426C30"/>
    <w:rsid w:val="00426C4F"/>
    <w:rsid w:val="00426D3A"/>
    <w:rsid w:val="00426F8D"/>
    <w:rsid w:val="00426F9B"/>
    <w:rsid w:val="004275A9"/>
    <w:rsid w:val="004276BC"/>
    <w:rsid w:val="00427F8A"/>
    <w:rsid w:val="004300E4"/>
    <w:rsid w:val="0043041F"/>
    <w:rsid w:val="0043044D"/>
    <w:rsid w:val="004308C2"/>
    <w:rsid w:val="00430A08"/>
    <w:rsid w:val="00430A7F"/>
    <w:rsid w:val="00430BA0"/>
    <w:rsid w:val="00430D70"/>
    <w:rsid w:val="00430F31"/>
    <w:rsid w:val="00430F81"/>
    <w:rsid w:val="004312AA"/>
    <w:rsid w:val="0043199E"/>
    <w:rsid w:val="00431B01"/>
    <w:rsid w:val="00431F44"/>
    <w:rsid w:val="0043245F"/>
    <w:rsid w:val="004326BA"/>
    <w:rsid w:val="00432A90"/>
    <w:rsid w:val="00432EED"/>
    <w:rsid w:val="0043314F"/>
    <w:rsid w:val="004331D6"/>
    <w:rsid w:val="004333B4"/>
    <w:rsid w:val="004334A0"/>
    <w:rsid w:val="0043357C"/>
    <w:rsid w:val="00433685"/>
    <w:rsid w:val="004338A9"/>
    <w:rsid w:val="00433AED"/>
    <w:rsid w:val="00433CF6"/>
    <w:rsid w:val="00433F3E"/>
    <w:rsid w:val="00433F7F"/>
    <w:rsid w:val="0043415A"/>
    <w:rsid w:val="004341B2"/>
    <w:rsid w:val="004347D9"/>
    <w:rsid w:val="0043481D"/>
    <w:rsid w:val="00434B84"/>
    <w:rsid w:val="00434C10"/>
    <w:rsid w:val="00434C4C"/>
    <w:rsid w:val="00434CCB"/>
    <w:rsid w:val="00434DE7"/>
    <w:rsid w:val="004350C9"/>
    <w:rsid w:val="0043529A"/>
    <w:rsid w:val="00435647"/>
    <w:rsid w:val="00435A5C"/>
    <w:rsid w:val="0043601C"/>
    <w:rsid w:val="004360F6"/>
    <w:rsid w:val="00436181"/>
    <w:rsid w:val="00436307"/>
    <w:rsid w:val="004366DE"/>
    <w:rsid w:val="00436859"/>
    <w:rsid w:val="00436A3B"/>
    <w:rsid w:val="00436C0E"/>
    <w:rsid w:val="0043721A"/>
    <w:rsid w:val="004373C6"/>
    <w:rsid w:val="004375B0"/>
    <w:rsid w:val="004378A6"/>
    <w:rsid w:val="00437C9F"/>
    <w:rsid w:val="00437CF0"/>
    <w:rsid w:val="00437EA9"/>
    <w:rsid w:val="004400C3"/>
    <w:rsid w:val="0044012C"/>
    <w:rsid w:val="0044038B"/>
    <w:rsid w:val="00440687"/>
    <w:rsid w:val="00440873"/>
    <w:rsid w:val="0044095A"/>
    <w:rsid w:val="00440BAB"/>
    <w:rsid w:val="00440EC9"/>
    <w:rsid w:val="00441553"/>
    <w:rsid w:val="004415A1"/>
    <w:rsid w:val="0044183C"/>
    <w:rsid w:val="00441C21"/>
    <w:rsid w:val="00441DC9"/>
    <w:rsid w:val="00441E9F"/>
    <w:rsid w:val="0044216B"/>
    <w:rsid w:val="00442899"/>
    <w:rsid w:val="00442C00"/>
    <w:rsid w:val="00442F53"/>
    <w:rsid w:val="00443379"/>
    <w:rsid w:val="0044346B"/>
    <w:rsid w:val="004434FA"/>
    <w:rsid w:val="00443612"/>
    <w:rsid w:val="004437C4"/>
    <w:rsid w:val="004437E5"/>
    <w:rsid w:val="00443A0F"/>
    <w:rsid w:val="00443DDD"/>
    <w:rsid w:val="00443FAD"/>
    <w:rsid w:val="00443FC4"/>
    <w:rsid w:val="0044437F"/>
    <w:rsid w:val="004444B2"/>
    <w:rsid w:val="00444779"/>
    <w:rsid w:val="004448D5"/>
    <w:rsid w:val="00444AB4"/>
    <w:rsid w:val="00444B08"/>
    <w:rsid w:val="00444CAF"/>
    <w:rsid w:val="00444CCE"/>
    <w:rsid w:val="00445205"/>
    <w:rsid w:val="00445450"/>
    <w:rsid w:val="004454CB"/>
    <w:rsid w:val="004457A2"/>
    <w:rsid w:val="00445976"/>
    <w:rsid w:val="004459DD"/>
    <w:rsid w:val="00445DCE"/>
    <w:rsid w:val="00445EDB"/>
    <w:rsid w:val="0044603D"/>
    <w:rsid w:val="00446358"/>
    <w:rsid w:val="00446810"/>
    <w:rsid w:val="00446A87"/>
    <w:rsid w:val="00446B7A"/>
    <w:rsid w:val="00446D07"/>
    <w:rsid w:val="00446F9E"/>
    <w:rsid w:val="004471B7"/>
    <w:rsid w:val="00447681"/>
    <w:rsid w:val="00447907"/>
    <w:rsid w:val="00450430"/>
    <w:rsid w:val="00450490"/>
    <w:rsid w:val="004506F4"/>
    <w:rsid w:val="004506F5"/>
    <w:rsid w:val="0045072A"/>
    <w:rsid w:val="0045094A"/>
    <w:rsid w:val="00450A21"/>
    <w:rsid w:val="00450CE0"/>
    <w:rsid w:val="0045156F"/>
    <w:rsid w:val="00451573"/>
    <w:rsid w:val="004515E4"/>
    <w:rsid w:val="00451602"/>
    <w:rsid w:val="00451676"/>
    <w:rsid w:val="004516E7"/>
    <w:rsid w:val="0045170F"/>
    <w:rsid w:val="004518CF"/>
    <w:rsid w:val="00451A75"/>
    <w:rsid w:val="00451B23"/>
    <w:rsid w:val="00451CD1"/>
    <w:rsid w:val="00451F00"/>
    <w:rsid w:val="004524CE"/>
    <w:rsid w:val="00452538"/>
    <w:rsid w:val="00452A42"/>
    <w:rsid w:val="00452AC9"/>
    <w:rsid w:val="00452DBC"/>
    <w:rsid w:val="00452EFA"/>
    <w:rsid w:val="00453216"/>
    <w:rsid w:val="0045344B"/>
    <w:rsid w:val="004535DB"/>
    <w:rsid w:val="00453644"/>
    <w:rsid w:val="00453892"/>
    <w:rsid w:val="00453997"/>
    <w:rsid w:val="00453BAC"/>
    <w:rsid w:val="004540E2"/>
    <w:rsid w:val="00454219"/>
    <w:rsid w:val="004544DD"/>
    <w:rsid w:val="004546CE"/>
    <w:rsid w:val="00454825"/>
    <w:rsid w:val="00454EA8"/>
    <w:rsid w:val="0045528F"/>
    <w:rsid w:val="00455743"/>
    <w:rsid w:val="00455788"/>
    <w:rsid w:val="004559F1"/>
    <w:rsid w:val="00455A08"/>
    <w:rsid w:val="00455AD0"/>
    <w:rsid w:val="00455C72"/>
    <w:rsid w:val="00455E1E"/>
    <w:rsid w:val="00455F83"/>
    <w:rsid w:val="004560DE"/>
    <w:rsid w:val="004564AC"/>
    <w:rsid w:val="004564F5"/>
    <w:rsid w:val="0045684D"/>
    <w:rsid w:val="0045686A"/>
    <w:rsid w:val="00456973"/>
    <w:rsid w:val="0045709B"/>
    <w:rsid w:val="00457241"/>
    <w:rsid w:val="004575F1"/>
    <w:rsid w:val="004576E8"/>
    <w:rsid w:val="00457C6A"/>
    <w:rsid w:val="00457CCB"/>
    <w:rsid w:val="00457EA1"/>
    <w:rsid w:val="00457EC8"/>
    <w:rsid w:val="00457FDE"/>
    <w:rsid w:val="00457FF5"/>
    <w:rsid w:val="00460080"/>
    <w:rsid w:val="00460096"/>
    <w:rsid w:val="0046025E"/>
    <w:rsid w:val="00460368"/>
    <w:rsid w:val="004603FA"/>
    <w:rsid w:val="004607CB"/>
    <w:rsid w:val="00460AD1"/>
    <w:rsid w:val="0046100B"/>
    <w:rsid w:val="004611B5"/>
    <w:rsid w:val="00461842"/>
    <w:rsid w:val="004619D1"/>
    <w:rsid w:val="00461E79"/>
    <w:rsid w:val="00461E7C"/>
    <w:rsid w:val="00461ECA"/>
    <w:rsid w:val="0046200F"/>
    <w:rsid w:val="0046232F"/>
    <w:rsid w:val="004625BA"/>
    <w:rsid w:val="0046267C"/>
    <w:rsid w:val="00462776"/>
    <w:rsid w:val="004629E4"/>
    <w:rsid w:val="00462E24"/>
    <w:rsid w:val="0046341B"/>
    <w:rsid w:val="004635F7"/>
    <w:rsid w:val="00463911"/>
    <w:rsid w:val="004639AF"/>
    <w:rsid w:val="00463A8E"/>
    <w:rsid w:val="00463B48"/>
    <w:rsid w:val="00463D4C"/>
    <w:rsid w:val="00463E1B"/>
    <w:rsid w:val="00463F13"/>
    <w:rsid w:val="004640C0"/>
    <w:rsid w:val="004641E2"/>
    <w:rsid w:val="00464447"/>
    <w:rsid w:val="004646B2"/>
    <w:rsid w:val="004648BD"/>
    <w:rsid w:val="004648DA"/>
    <w:rsid w:val="00464A35"/>
    <w:rsid w:val="00464D97"/>
    <w:rsid w:val="00465037"/>
    <w:rsid w:val="00465120"/>
    <w:rsid w:val="004653F0"/>
    <w:rsid w:val="004655D1"/>
    <w:rsid w:val="00465900"/>
    <w:rsid w:val="004659C8"/>
    <w:rsid w:val="00465D47"/>
    <w:rsid w:val="00465E72"/>
    <w:rsid w:val="0046605E"/>
    <w:rsid w:val="004664D9"/>
    <w:rsid w:val="00466556"/>
    <w:rsid w:val="0046666B"/>
    <w:rsid w:val="00466980"/>
    <w:rsid w:val="00466B15"/>
    <w:rsid w:val="00466CA3"/>
    <w:rsid w:val="004670F5"/>
    <w:rsid w:val="004674AE"/>
    <w:rsid w:val="0046765A"/>
    <w:rsid w:val="00467928"/>
    <w:rsid w:val="00467A30"/>
    <w:rsid w:val="00467A43"/>
    <w:rsid w:val="00467AA1"/>
    <w:rsid w:val="00467AA2"/>
    <w:rsid w:val="00467E10"/>
    <w:rsid w:val="004701AA"/>
    <w:rsid w:val="004706B4"/>
    <w:rsid w:val="00470992"/>
    <w:rsid w:val="00470F0C"/>
    <w:rsid w:val="00470F31"/>
    <w:rsid w:val="004710C4"/>
    <w:rsid w:val="0047186C"/>
    <w:rsid w:val="0047193D"/>
    <w:rsid w:val="00471D5B"/>
    <w:rsid w:val="0047214F"/>
    <w:rsid w:val="00472200"/>
    <w:rsid w:val="004723F1"/>
    <w:rsid w:val="004729D9"/>
    <w:rsid w:val="00472B30"/>
    <w:rsid w:val="00472D8D"/>
    <w:rsid w:val="00472FB4"/>
    <w:rsid w:val="00473403"/>
    <w:rsid w:val="004735C3"/>
    <w:rsid w:val="004739AD"/>
    <w:rsid w:val="00473AFB"/>
    <w:rsid w:val="00473B4A"/>
    <w:rsid w:val="00473B65"/>
    <w:rsid w:val="00473C6E"/>
    <w:rsid w:val="00473C7F"/>
    <w:rsid w:val="00473C99"/>
    <w:rsid w:val="00473DE6"/>
    <w:rsid w:val="00473E0A"/>
    <w:rsid w:val="004742C6"/>
    <w:rsid w:val="004743E0"/>
    <w:rsid w:val="0047440E"/>
    <w:rsid w:val="00474503"/>
    <w:rsid w:val="00474A97"/>
    <w:rsid w:val="00474B3E"/>
    <w:rsid w:val="0047561E"/>
    <w:rsid w:val="004757B6"/>
    <w:rsid w:val="00475812"/>
    <w:rsid w:val="00475A23"/>
    <w:rsid w:val="00475CB6"/>
    <w:rsid w:val="00475D6A"/>
    <w:rsid w:val="00475F81"/>
    <w:rsid w:val="00476010"/>
    <w:rsid w:val="004760FA"/>
    <w:rsid w:val="004760FB"/>
    <w:rsid w:val="00476452"/>
    <w:rsid w:val="0047653F"/>
    <w:rsid w:val="00476542"/>
    <w:rsid w:val="004767AE"/>
    <w:rsid w:val="00476C10"/>
    <w:rsid w:val="0047717D"/>
    <w:rsid w:val="0047760A"/>
    <w:rsid w:val="00477AC3"/>
    <w:rsid w:val="00477C72"/>
    <w:rsid w:val="00477E23"/>
    <w:rsid w:val="004804B8"/>
    <w:rsid w:val="004806A4"/>
    <w:rsid w:val="004808BF"/>
    <w:rsid w:val="0048099D"/>
    <w:rsid w:val="004809FF"/>
    <w:rsid w:val="00480A09"/>
    <w:rsid w:val="00480ED3"/>
    <w:rsid w:val="0048122A"/>
    <w:rsid w:val="0048136F"/>
    <w:rsid w:val="00481894"/>
    <w:rsid w:val="004818CC"/>
    <w:rsid w:val="0048190E"/>
    <w:rsid w:val="00481A3D"/>
    <w:rsid w:val="00481E05"/>
    <w:rsid w:val="00482306"/>
    <w:rsid w:val="004823C8"/>
    <w:rsid w:val="004825AD"/>
    <w:rsid w:val="0048271B"/>
    <w:rsid w:val="0048277B"/>
    <w:rsid w:val="0048299D"/>
    <w:rsid w:val="00482BE9"/>
    <w:rsid w:val="00483396"/>
    <w:rsid w:val="0048343A"/>
    <w:rsid w:val="00483685"/>
    <w:rsid w:val="00483B77"/>
    <w:rsid w:val="00483CD5"/>
    <w:rsid w:val="004842F4"/>
    <w:rsid w:val="0048441D"/>
    <w:rsid w:val="00484E7E"/>
    <w:rsid w:val="00484ED0"/>
    <w:rsid w:val="00484F16"/>
    <w:rsid w:val="00484FAD"/>
    <w:rsid w:val="00485253"/>
    <w:rsid w:val="004855E4"/>
    <w:rsid w:val="00485795"/>
    <w:rsid w:val="00485CCB"/>
    <w:rsid w:val="00485D95"/>
    <w:rsid w:val="00485DB6"/>
    <w:rsid w:val="00485E6B"/>
    <w:rsid w:val="00486634"/>
    <w:rsid w:val="004866C1"/>
    <w:rsid w:val="00486789"/>
    <w:rsid w:val="0048686A"/>
    <w:rsid w:val="004868DE"/>
    <w:rsid w:val="004869EB"/>
    <w:rsid w:val="00486B19"/>
    <w:rsid w:val="00486B3A"/>
    <w:rsid w:val="00486EBD"/>
    <w:rsid w:val="00487116"/>
    <w:rsid w:val="00487228"/>
    <w:rsid w:val="0048756F"/>
    <w:rsid w:val="004876FB"/>
    <w:rsid w:val="00487DE9"/>
    <w:rsid w:val="00487E60"/>
    <w:rsid w:val="00487F10"/>
    <w:rsid w:val="0049021C"/>
    <w:rsid w:val="004903E5"/>
    <w:rsid w:val="00490BA6"/>
    <w:rsid w:val="00490D01"/>
    <w:rsid w:val="00490DE4"/>
    <w:rsid w:val="004911E9"/>
    <w:rsid w:val="0049121A"/>
    <w:rsid w:val="00491931"/>
    <w:rsid w:val="0049197A"/>
    <w:rsid w:val="00491A79"/>
    <w:rsid w:val="00491BD1"/>
    <w:rsid w:val="00491F56"/>
    <w:rsid w:val="004921C2"/>
    <w:rsid w:val="0049226D"/>
    <w:rsid w:val="00492439"/>
    <w:rsid w:val="0049255D"/>
    <w:rsid w:val="00492619"/>
    <w:rsid w:val="0049261A"/>
    <w:rsid w:val="004926C9"/>
    <w:rsid w:val="004927B4"/>
    <w:rsid w:val="004928B8"/>
    <w:rsid w:val="00492E3C"/>
    <w:rsid w:val="00493036"/>
    <w:rsid w:val="00493227"/>
    <w:rsid w:val="004933F6"/>
    <w:rsid w:val="0049364B"/>
    <w:rsid w:val="00493ACB"/>
    <w:rsid w:val="00493D46"/>
    <w:rsid w:val="0049404A"/>
    <w:rsid w:val="004941C4"/>
    <w:rsid w:val="0049426A"/>
    <w:rsid w:val="004945AF"/>
    <w:rsid w:val="004947BD"/>
    <w:rsid w:val="0049490C"/>
    <w:rsid w:val="00495011"/>
    <w:rsid w:val="00495536"/>
    <w:rsid w:val="004958ED"/>
    <w:rsid w:val="00495B5A"/>
    <w:rsid w:val="00495BEF"/>
    <w:rsid w:val="00495C5B"/>
    <w:rsid w:val="00495D35"/>
    <w:rsid w:val="00495DAE"/>
    <w:rsid w:val="00495E1D"/>
    <w:rsid w:val="00495FD3"/>
    <w:rsid w:val="00496A69"/>
    <w:rsid w:val="00496BB0"/>
    <w:rsid w:val="00496FA2"/>
    <w:rsid w:val="0049720C"/>
    <w:rsid w:val="004972A9"/>
    <w:rsid w:val="00497601"/>
    <w:rsid w:val="0049763C"/>
    <w:rsid w:val="0049770D"/>
    <w:rsid w:val="0049774E"/>
    <w:rsid w:val="0049778F"/>
    <w:rsid w:val="00497AD1"/>
    <w:rsid w:val="00497BA8"/>
    <w:rsid w:val="00497CB2"/>
    <w:rsid w:val="00497EDF"/>
    <w:rsid w:val="004A003D"/>
    <w:rsid w:val="004A0120"/>
    <w:rsid w:val="004A03AC"/>
    <w:rsid w:val="004A0677"/>
    <w:rsid w:val="004A09C5"/>
    <w:rsid w:val="004A0BD4"/>
    <w:rsid w:val="004A0FE2"/>
    <w:rsid w:val="004A109B"/>
    <w:rsid w:val="004A1156"/>
    <w:rsid w:val="004A1417"/>
    <w:rsid w:val="004A146F"/>
    <w:rsid w:val="004A149D"/>
    <w:rsid w:val="004A14B4"/>
    <w:rsid w:val="004A191B"/>
    <w:rsid w:val="004A1B0D"/>
    <w:rsid w:val="004A1D2C"/>
    <w:rsid w:val="004A1E8B"/>
    <w:rsid w:val="004A2139"/>
    <w:rsid w:val="004A24AC"/>
    <w:rsid w:val="004A2527"/>
    <w:rsid w:val="004A28D5"/>
    <w:rsid w:val="004A293B"/>
    <w:rsid w:val="004A2AEE"/>
    <w:rsid w:val="004A2B8D"/>
    <w:rsid w:val="004A2CF6"/>
    <w:rsid w:val="004A2F3B"/>
    <w:rsid w:val="004A3249"/>
    <w:rsid w:val="004A34AA"/>
    <w:rsid w:val="004A3A6B"/>
    <w:rsid w:val="004A3C85"/>
    <w:rsid w:val="004A40F6"/>
    <w:rsid w:val="004A437E"/>
    <w:rsid w:val="004A4A6D"/>
    <w:rsid w:val="004A4B24"/>
    <w:rsid w:val="004A4B44"/>
    <w:rsid w:val="004A5258"/>
    <w:rsid w:val="004A530A"/>
    <w:rsid w:val="004A5418"/>
    <w:rsid w:val="004A5607"/>
    <w:rsid w:val="004A57F9"/>
    <w:rsid w:val="004A59EE"/>
    <w:rsid w:val="004A59F8"/>
    <w:rsid w:val="004A5A66"/>
    <w:rsid w:val="004A5B40"/>
    <w:rsid w:val="004A5F76"/>
    <w:rsid w:val="004A6318"/>
    <w:rsid w:val="004A63C8"/>
    <w:rsid w:val="004A66B8"/>
    <w:rsid w:val="004A6A28"/>
    <w:rsid w:val="004A6CA8"/>
    <w:rsid w:val="004A6D2D"/>
    <w:rsid w:val="004A6D44"/>
    <w:rsid w:val="004A6EB3"/>
    <w:rsid w:val="004A70D5"/>
    <w:rsid w:val="004A7325"/>
    <w:rsid w:val="004A73BA"/>
    <w:rsid w:val="004A7587"/>
    <w:rsid w:val="004A7590"/>
    <w:rsid w:val="004A773C"/>
    <w:rsid w:val="004A7860"/>
    <w:rsid w:val="004A7CF3"/>
    <w:rsid w:val="004B001C"/>
    <w:rsid w:val="004B021A"/>
    <w:rsid w:val="004B0594"/>
    <w:rsid w:val="004B0867"/>
    <w:rsid w:val="004B0D6B"/>
    <w:rsid w:val="004B0F79"/>
    <w:rsid w:val="004B1357"/>
    <w:rsid w:val="004B13EC"/>
    <w:rsid w:val="004B1B82"/>
    <w:rsid w:val="004B1C2F"/>
    <w:rsid w:val="004B1E75"/>
    <w:rsid w:val="004B2406"/>
    <w:rsid w:val="004B253E"/>
    <w:rsid w:val="004B2557"/>
    <w:rsid w:val="004B25DE"/>
    <w:rsid w:val="004B2D55"/>
    <w:rsid w:val="004B3532"/>
    <w:rsid w:val="004B35DD"/>
    <w:rsid w:val="004B3835"/>
    <w:rsid w:val="004B383E"/>
    <w:rsid w:val="004B38C4"/>
    <w:rsid w:val="004B3D17"/>
    <w:rsid w:val="004B3F4E"/>
    <w:rsid w:val="004B3F6D"/>
    <w:rsid w:val="004B406C"/>
    <w:rsid w:val="004B40FF"/>
    <w:rsid w:val="004B4358"/>
    <w:rsid w:val="004B44E2"/>
    <w:rsid w:val="004B457E"/>
    <w:rsid w:val="004B45CC"/>
    <w:rsid w:val="004B4DB0"/>
    <w:rsid w:val="004B4E8A"/>
    <w:rsid w:val="004B4EBE"/>
    <w:rsid w:val="004B4F04"/>
    <w:rsid w:val="004B54EE"/>
    <w:rsid w:val="004B57FA"/>
    <w:rsid w:val="004B583C"/>
    <w:rsid w:val="004B5A5F"/>
    <w:rsid w:val="004B5AE4"/>
    <w:rsid w:val="004B5F3E"/>
    <w:rsid w:val="004B60E0"/>
    <w:rsid w:val="004B6407"/>
    <w:rsid w:val="004B68D1"/>
    <w:rsid w:val="004B706D"/>
    <w:rsid w:val="004B7152"/>
    <w:rsid w:val="004B723B"/>
    <w:rsid w:val="004B7991"/>
    <w:rsid w:val="004B79FB"/>
    <w:rsid w:val="004B7AC9"/>
    <w:rsid w:val="004B7D0F"/>
    <w:rsid w:val="004C0375"/>
    <w:rsid w:val="004C0436"/>
    <w:rsid w:val="004C05F1"/>
    <w:rsid w:val="004C07E0"/>
    <w:rsid w:val="004C08E4"/>
    <w:rsid w:val="004C0907"/>
    <w:rsid w:val="004C0CB3"/>
    <w:rsid w:val="004C0D04"/>
    <w:rsid w:val="004C0EBE"/>
    <w:rsid w:val="004C0EF9"/>
    <w:rsid w:val="004C126C"/>
    <w:rsid w:val="004C1556"/>
    <w:rsid w:val="004C1C38"/>
    <w:rsid w:val="004C1FF0"/>
    <w:rsid w:val="004C214E"/>
    <w:rsid w:val="004C2256"/>
    <w:rsid w:val="004C26FD"/>
    <w:rsid w:val="004C2D7E"/>
    <w:rsid w:val="004C3481"/>
    <w:rsid w:val="004C377A"/>
    <w:rsid w:val="004C39B8"/>
    <w:rsid w:val="004C3ADC"/>
    <w:rsid w:val="004C3D53"/>
    <w:rsid w:val="004C3DF4"/>
    <w:rsid w:val="004C406F"/>
    <w:rsid w:val="004C40E7"/>
    <w:rsid w:val="004C44EE"/>
    <w:rsid w:val="004C49A7"/>
    <w:rsid w:val="004C5029"/>
    <w:rsid w:val="004C5258"/>
    <w:rsid w:val="004C526B"/>
    <w:rsid w:val="004C55E7"/>
    <w:rsid w:val="004C564B"/>
    <w:rsid w:val="004C5C10"/>
    <w:rsid w:val="004C5D37"/>
    <w:rsid w:val="004C5EE0"/>
    <w:rsid w:val="004C639B"/>
    <w:rsid w:val="004C6787"/>
    <w:rsid w:val="004C6A48"/>
    <w:rsid w:val="004C6B5B"/>
    <w:rsid w:val="004C6DD1"/>
    <w:rsid w:val="004C7212"/>
    <w:rsid w:val="004C7345"/>
    <w:rsid w:val="004C734A"/>
    <w:rsid w:val="004C7647"/>
    <w:rsid w:val="004C77DE"/>
    <w:rsid w:val="004C7897"/>
    <w:rsid w:val="004C7903"/>
    <w:rsid w:val="004C7941"/>
    <w:rsid w:val="004C7E36"/>
    <w:rsid w:val="004C7E71"/>
    <w:rsid w:val="004C7EFF"/>
    <w:rsid w:val="004C7FB3"/>
    <w:rsid w:val="004D02EA"/>
    <w:rsid w:val="004D0798"/>
    <w:rsid w:val="004D089F"/>
    <w:rsid w:val="004D0E51"/>
    <w:rsid w:val="004D0F8F"/>
    <w:rsid w:val="004D12E2"/>
    <w:rsid w:val="004D140A"/>
    <w:rsid w:val="004D1584"/>
    <w:rsid w:val="004D1C5B"/>
    <w:rsid w:val="004D1DCC"/>
    <w:rsid w:val="004D1ED3"/>
    <w:rsid w:val="004D1FEE"/>
    <w:rsid w:val="004D23F0"/>
    <w:rsid w:val="004D2422"/>
    <w:rsid w:val="004D24CA"/>
    <w:rsid w:val="004D25B6"/>
    <w:rsid w:val="004D2607"/>
    <w:rsid w:val="004D27C8"/>
    <w:rsid w:val="004D2AAE"/>
    <w:rsid w:val="004D2C86"/>
    <w:rsid w:val="004D308D"/>
    <w:rsid w:val="004D3544"/>
    <w:rsid w:val="004D36E2"/>
    <w:rsid w:val="004D37B1"/>
    <w:rsid w:val="004D3A65"/>
    <w:rsid w:val="004D3E3B"/>
    <w:rsid w:val="004D3F50"/>
    <w:rsid w:val="004D405A"/>
    <w:rsid w:val="004D40E5"/>
    <w:rsid w:val="004D422E"/>
    <w:rsid w:val="004D42C6"/>
    <w:rsid w:val="004D48B7"/>
    <w:rsid w:val="004D4927"/>
    <w:rsid w:val="004D4947"/>
    <w:rsid w:val="004D49E2"/>
    <w:rsid w:val="004D4B78"/>
    <w:rsid w:val="004D4D9B"/>
    <w:rsid w:val="004D51EF"/>
    <w:rsid w:val="004D535A"/>
    <w:rsid w:val="004D5937"/>
    <w:rsid w:val="004D5CBF"/>
    <w:rsid w:val="004D5D6A"/>
    <w:rsid w:val="004D5DFA"/>
    <w:rsid w:val="004D600C"/>
    <w:rsid w:val="004D63F9"/>
    <w:rsid w:val="004D67AE"/>
    <w:rsid w:val="004D690F"/>
    <w:rsid w:val="004D70F2"/>
    <w:rsid w:val="004D799F"/>
    <w:rsid w:val="004D79B1"/>
    <w:rsid w:val="004D7A2E"/>
    <w:rsid w:val="004E0129"/>
    <w:rsid w:val="004E0192"/>
    <w:rsid w:val="004E04AD"/>
    <w:rsid w:val="004E057C"/>
    <w:rsid w:val="004E07BD"/>
    <w:rsid w:val="004E0903"/>
    <w:rsid w:val="004E0C8A"/>
    <w:rsid w:val="004E0C8B"/>
    <w:rsid w:val="004E1206"/>
    <w:rsid w:val="004E14B8"/>
    <w:rsid w:val="004E18B5"/>
    <w:rsid w:val="004E1B2F"/>
    <w:rsid w:val="004E1D00"/>
    <w:rsid w:val="004E20D7"/>
    <w:rsid w:val="004E2762"/>
    <w:rsid w:val="004E2A96"/>
    <w:rsid w:val="004E2B38"/>
    <w:rsid w:val="004E2E11"/>
    <w:rsid w:val="004E32A4"/>
    <w:rsid w:val="004E3459"/>
    <w:rsid w:val="004E35A8"/>
    <w:rsid w:val="004E362D"/>
    <w:rsid w:val="004E3F8C"/>
    <w:rsid w:val="004E40CA"/>
    <w:rsid w:val="004E4251"/>
    <w:rsid w:val="004E42EA"/>
    <w:rsid w:val="004E451F"/>
    <w:rsid w:val="004E4A75"/>
    <w:rsid w:val="004E4AC5"/>
    <w:rsid w:val="004E4AD7"/>
    <w:rsid w:val="004E4C2D"/>
    <w:rsid w:val="004E4D1B"/>
    <w:rsid w:val="004E4E6A"/>
    <w:rsid w:val="004E570D"/>
    <w:rsid w:val="004E5873"/>
    <w:rsid w:val="004E59F4"/>
    <w:rsid w:val="004E5AD8"/>
    <w:rsid w:val="004E5B9B"/>
    <w:rsid w:val="004E6163"/>
    <w:rsid w:val="004E624F"/>
    <w:rsid w:val="004E652E"/>
    <w:rsid w:val="004E67B1"/>
    <w:rsid w:val="004E6B4F"/>
    <w:rsid w:val="004E6B68"/>
    <w:rsid w:val="004E6CA1"/>
    <w:rsid w:val="004E6F37"/>
    <w:rsid w:val="004E70C7"/>
    <w:rsid w:val="004E722A"/>
    <w:rsid w:val="004E75D4"/>
    <w:rsid w:val="004E7C41"/>
    <w:rsid w:val="004E7F1D"/>
    <w:rsid w:val="004F01B8"/>
    <w:rsid w:val="004F0286"/>
    <w:rsid w:val="004F04DE"/>
    <w:rsid w:val="004F0711"/>
    <w:rsid w:val="004F0A22"/>
    <w:rsid w:val="004F0C0D"/>
    <w:rsid w:val="004F0D6E"/>
    <w:rsid w:val="004F1167"/>
    <w:rsid w:val="004F1176"/>
    <w:rsid w:val="004F12F3"/>
    <w:rsid w:val="004F1706"/>
    <w:rsid w:val="004F1A75"/>
    <w:rsid w:val="004F1E70"/>
    <w:rsid w:val="004F2196"/>
    <w:rsid w:val="004F2282"/>
    <w:rsid w:val="004F255D"/>
    <w:rsid w:val="004F289F"/>
    <w:rsid w:val="004F2EBE"/>
    <w:rsid w:val="004F2FE1"/>
    <w:rsid w:val="004F3032"/>
    <w:rsid w:val="004F3063"/>
    <w:rsid w:val="004F33E1"/>
    <w:rsid w:val="004F39AE"/>
    <w:rsid w:val="004F3C20"/>
    <w:rsid w:val="004F3DF8"/>
    <w:rsid w:val="004F3EEE"/>
    <w:rsid w:val="004F42A3"/>
    <w:rsid w:val="004F43AC"/>
    <w:rsid w:val="004F44C3"/>
    <w:rsid w:val="004F4509"/>
    <w:rsid w:val="004F4781"/>
    <w:rsid w:val="004F478F"/>
    <w:rsid w:val="004F50E3"/>
    <w:rsid w:val="004F56F8"/>
    <w:rsid w:val="004F59BF"/>
    <w:rsid w:val="004F5BBB"/>
    <w:rsid w:val="004F5D6A"/>
    <w:rsid w:val="004F5F4D"/>
    <w:rsid w:val="004F6176"/>
    <w:rsid w:val="004F61DD"/>
    <w:rsid w:val="004F6488"/>
    <w:rsid w:val="004F64E5"/>
    <w:rsid w:val="004F6EB9"/>
    <w:rsid w:val="004F7077"/>
    <w:rsid w:val="004F7862"/>
    <w:rsid w:val="004F7A92"/>
    <w:rsid w:val="004F7BFF"/>
    <w:rsid w:val="004F7D79"/>
    <w:rsid w:val="00500263"/>
    <w:rsid w:val="005003AD"/>
    <w:rsid w:val="005004D0"/>
    <w:rsid w:val="00500659"/>
    <w:rsid w:val="00500688"/>
    <w:rsid w:val="00500760"/>
    <w:rsid w:val="005007D9"/>
    <w:rsid w:val="00500819"/>
    <w:rsid w:val="00500938"/>
    <w:rsid w:val="00500A1E"/>
    <w:rsid w:val="00500AAD"/>
    <w:rsid w:val="00500F64"/>
    <w:rsid w:val="00501091"/>
    <w:rsid w:val="005011B5"/>
    <w:rsid w:val="00501465"/>
    <w:rsid w:val="005016DB"/>
    <w:rsid w:val="005017D6"/>
    <w:rsid w:val="005018FA"/>
    <w:rsid w:val="00501CD8"/>
    <w:rsid w:val="005025E4"/>
    <w:rsid w:val="0050274B"/>
    <w:rsid w:val="00502A84"/>
    <w:rsid w:val="00502C16"/>
    <w:rsid w:val="00502CA9"/>
    <w:rsid w:val="00502D77"/>
    <w:rsid w:val="00503064"/>
    <w:rsid w:val="0050390D"/>
    <w:rsid w:val="00503C86"/>
    <w:rsid w:val="00503D25"/>
    <w:rsid w:val="00503FB3"/>
    <w:rsid w:val="00504227"/>
    <w:rsid w:val="0050434C"/>
    <w:rsid w:val="00504569"/>
    <w:rsid w:val="00504956"/>
    <w:rsid w:val="0050501E"/>
    <w:rsid w:val="0050505C"/>
    <w:rsid w:val="005057CE"/>
    <w:rsid w:val="005058A0"/>
    <w:rsid w:val="00505911"/>
    <w:rsid w:val="0050593F"/>
    <w:rsid w:val="00505B16"/>
    <w:rsid w:val="005060E1"/>
    <w:rsid w:val="0050614F"/>
    <w:rsid w:val="005061B0"/>
    <w:rsid w:val="005062F4"/>
    <w:rsid w:val="005068BF"/>
    <w:rsid w:val="00506CFD"/>
    <w:rsid w:val="00506DB5"/>
    <w:rsid w:val="005070BF"/>
    <w:rsid w:val="00507150"/>
    <w:rsid w:val="0050720D"/>
    <w:rsid w:val="00507325"/>
    <w:rsid w:val="00507537"/>
    <w:rsid w:val="00507606"/>
    <w:rsid w:val="00507B3A"/>
    <w:rsid w:val="00507B42"/>
    <w:rsid w:val="00507D9C"/>
    <w:rsid w:val="0051023A"/>
    <w:rsid w:val="005102A0"/>
    <w:rsid w:val="00510469"/>
    <w:rsid w:val="005106AB"/>
    <w:rsid w:val="005109CF"/>
    <w:rsid w:val="00510B05"/>
    <w:rsid w:val="005116A6"/>
    <w:rsid w:val="005118C7"/>
    <w:rsid w:val="005119E9"/>
    <w:rsid w:val="00511F7D"/>
    <w:rsid w:val="005120C0"/>
    <w:rsid w:val="005121B8"/>
    <w:rsid w:val="005122B7"/>
    <w:rsid w:val="005122E1"/>
    <w:rsid w:val="005123BD"/>
    <w:rsid w:val="0051250A"/>
    <w:rsid w:val="0051286C"/>
    <w:rsid w:val="00512B3F"/>
    <w:rsid w:val="00512C6F"/>
    <w:rsid w:val="00512E98"/>
    <w:rsid w:val="00512F8C"/>
    <w:rsid w:val="00513100"/>
    <w:rsid w:val="00513268"/>
    <w:rsid w:val="005132A8"/>
    <w:rsid w:val="005132E3"/>
    <w:rsid w:val="0051351B"/>
    <w:rsid w:val="0051353A"/>
    <w:rsid w:val="005135F0"/>
    <w:rsid w:val="005137BB"/>
    <w:rsid w:val="00513B3C"/>
    <w:rsid w:val="00513B3D"/>
    <w:rsid w:val="00513BAF"/>
    <w:rsid w:val="00513BCF"/>
    <w:rsid w:val="00513C0A"/>
    <w:rsid w:val="00513D0D"/>
    <w:rsid w:val="00513E8F"/>
    <w:rsid w:val="00514203"/>
    <w:rsid w:val="0051464D"/>
    <w:rsid w:val="00514673"/>
    <w:rsid w:val="005146C8"/>
    <w:rsid w:val="005149A3"/>
    <w:rsid w:val="00514A56"/>
    <w:rsid w:val="00514AF5"/>
    <w:rsid w:val="00514D39"/>
    <w:rsid w:val="00514E1C"/>
    <w:rsid w:val="00515131"/>
    <w:rsid w:val="005154F9"/>
    <w:rsid w:val="00515543"/>
    <w:rsid w:val="00515575"/>
    <w:rsid w:val="0051572B"/>
    <w:rsid w:val="00515ABE"/>
    <w:rsid w:val="00515EEF"/>
    <w:rsid w:val="00516BC9"/>
    <w:rsid w:val="00516D57"/>
    <w:rsid w:val="00516ED2"/>
    <w:rsid w:val="005178F9"/>
    <w:rsid w:val="00517B78"/>
    <w:rsid w:val="00520187"/>
    <w:rsid w:val="0052057E"/>
    <w:rsid w:val="0052076A"/>
    <w:rsid w:val="0052124D"/>
    <w:rsid w:val="005212E3"/>
    <w:rsid w:val="00521455"/>
    <w:rsid w:val="00521820"/>
    <w:rsid w:val="00521B6B"/>
    <w:rsid w:val="005220DB"/>
    <w:rsid w:val="0052243A"/>
    <w:rsid w:val="00522461"/>
    <w:rsid w:val="005225C5"/>
    <w:rsid w:val="0052264E"/>
    <w:rsid w:val="0052268F"/>
    <w:rsid w:val="00522759"/>
    <w:rsid w:val="00522B2C"/>
    <w:rsid w:val="00522C8E"/>
    <w:rsid w:val="00522F18"/>
    <w:rsid w:val="0052312A"/>
    <w:rsid w:val="005231B0"/>
    <w:rsid w:val="00523323"/>
    <w:rsid w:val="0052351E"/>
    <w:rsid w:val="0052369C"/>
    <w:rsid w:val="00523D0A"/>
    <w:rsid w:val="00523E91"/>
    <w:rsid w:val="00523ECC"/>
    <w:rsid w:val="005246DB"/>
    <w:rsid w:val="005247EE"/>
    <w:rsid w:val="00524808"/>
    <w:rsid w:val="005248FB"/>
    <w:rsid w:val="00524B3D"/>
    <w:rsid w:val="00524C4D"/>
    <w:rsid w:val="00524D8C"/>
    <w:rsid w:val="00524F9C"/>
    <w:rsid w:val="00524FB2"/>
    <w:rsid w:val="005254CD"/>
    <w:rsid w:val="00525638"/>
    <w:rsid w:val="00525731"/>
    <w:rsid w:val="00525857"/>
    <w:rsid w:val="00525890"/>
    <w:rsid w:val="00525B33"/>
    <w:rsid w:val="00525CE5"/>
    <w:rsid w:val="00525D29"/>
    <w:rsid w:val="00525FDC"/>
    <w:rsid w:val="005262AD"/>
    <w:rsid w:val="00526532"/>
    <w:rsid w:val="0052659D"/>
    <w:rsid w:val="005267D2"/>
    <w:rsid w:val="00526A15"/>
    <w:rsid w:val="00526A1D"/>
    <w:rsid w:val="00526D17"/>
    <w:rsid w:val="005272C6"/>
    <w:rsid w:val="005273E7"/>
    <w:rsid w:val="00527682"/>
    <w:rsid w:val="0052799A"/>
    <w:rsid w:val="00527DA7"/>
    <w:rsid w:val="00527FF7"/>
    <w:rsid w:val="005302EC"/>
    <w:rsid w:val="005302F4"/>
    <w:rsid w:val="005305F0"/>
    <w:rsid w:val="00530625"/>
    <w:rsid w:val="0053078E"/>
    <w:rsid w:val="00530991"/>
    <w:rsid w:val="00530AF3"/>
    <w:rsid w:val="00530D81"/>
    <w:rsid w:val="00530F05"/>
    <w:rsid w:val="00530FE1"/>
    <w:rsid w:val="00531134"/>
    <w:rsid w:val="0053138E"/>
    <w:rsid w:val="005313E1"/>
    <w:rsid w:val="00531634"/>
    <w:rsid w:val="0053177A"/>
    <w:rsid w:val="005319A2"/>
    <w:rsid w:val="00531C82"/>
    <w:rsid w:val="00531D4A"/>
    <w:rsid w:val="00531D7F"/>
    <w:rsid w:val="00531E71"/>
    <w:rsid w:val="00531F13"/>
    <w:rsid w:val="005325CD"/>
    <w:rsid w:val="00532803"/>
    <w:rsid w:val="00532811"/>
    <w:rsid w:val="00532850"/>
    <w:rsid w:val="00532A25"/>
    <w:rsid w:val="00532B51"/>
    <w:rsid w:val="0053332E"/>
    <w:rsid w:val="0053370F"/>
    <w:rsid w:val="00534293"/>
    <w:rsid w:val="0053465B"/>
    <w:rsid w:val="0053497C"/>
    <w:rsid w:val="00534EC4"/>
    <w:rsid w:val="00535583"/>
    <w:rsid w:val="005357F3"/>
    <w:rsid w:val="005360D3"/>
    <w:rsid w:val="005364BA"/>
    <w:rsid w:val="00536553"/>
    <w:rsid w:val="00536568"/>
    <w:rsid w:val="005367A0"/>
    <w:rsid w:val="00536857"/>
    <w:rsid w:val="00536AC3"/>
    <w:rsid w:val="00536B5B"/>
    <w:rsid w:val="00536E28"/>
    <w:rsid w:val="00536EC2"/>
    <w:rsid w:val="005372E6"/>
    <w:rsid w:val="0053742B"/>
    <w:rsid w:val="005374CA"/>
    <w:rsid w:val="00537602"/>
    <w:rsid w:val="00537622"/>
    <w:rsid w:val="005377BD"/>
    <w:rsid w:val="005377EE"/>
    <w:rsid w:val="005379C6"/>
    <w:rsid w:val="00537B25"/>
    <w:rsid w:val="00537B3C"/>
    <w:rsid w:val="00537FBE"/>
    <w:rsid w:val="00540033"/>
    <w:rsid w:val="005400E0"/>
    <w:rsid w:val="00540140"/>
    <w:rsid w:val="005405CD"/>
    <w:rsid w:val="00540681"/>
    <w:rsid w:val="00540A2E"/>
    <w:rsid w:val="00541071"/>
    <w:rsid w:val="005414E0"/>
    <w:rsid w:val="0054158E"/>
    <w:rsid w:val="00541ACA"/>
    <w:rsid w:val="00541B00"/>
    <w:rsid w:val="00541B42"/>
    <w:rsid w:val="00541C01"/>
    <w:rsid w:val="00541C5A"/>
    <w:rsid w:val="00541C9E"/>
    <w:rsid w:val="00541D5C"/>
    <w:rsid w:val="00541DE4"/>
    <w:rsid w:val="00541E2B"/>
    <w:rsid w:val="00541F1C"/>
    <w:rsid w:val="00541FD6"/>
    <w:rsid w:val="0054207D"/>
    <w:rsid w:val="005421E0"/>
    <w:rsid w:val="00542BA0"/>
    <w:rsid w:val="0054305D"/>
    <w:rsid w:val="00543317"/>
    <w:rsid w:val="00543750"/>
    <w:rsid w:val="00543801"/>
    <w:rsid w:val="00543853"/>
    <w:rsid w:val="00543A6F"/>
    <w:rsid w:val="00543BDF"/>
    <w:rsid w:val="00543EE3"/>
    <w:rsid w:val="00543F66"/>
    <w:rsid w:val="005440EE"/>
    <w:rsid w:val="0054416B"/>
    <w:rsid w:val="005443C8"/>
    <w:rsid w:val="0054462A"/>
    <w:rsid w:val="0054474E"/>
    <w:rsid w:val="005448C3"/>
    <w:rsid w:val="00544B41"/>
    <w:rsid w:val="00544D1B"/>
    <w:rsid w:val="00544D3E"/>
    <w:rsid w:val="00544F54"/>
    <w:rsid w:val="0054577D"/>
    <w:rsid w:val="005458C2"/>
    <w:rsid w:val="00545E47"/>
    <w:rsid w:val="00545E8A"/>
    <w:rsid w:val="00546004"/>
    <w:rsid w:val="005462F9"/>
    <w:rsid w:val="0054644F"/>
    <w:rsid w:val="00546772"/>
    <w:rsid w:val="0054683C"/>
    <w:rsid w:val="005469E0"/>
    <w:rsid w:val="00546B3E"/>
    <w:rsid w:val="00546B84"/>
    <w:rsid w:val="00546BD6"/>
    <w:rsid w:val="0054740E"/>
    <w:rsid w:val="0054743F"/>
    <w:rsid w:val="005475AD"/>
    <w:rsid w:val="005478D6"/>
    <w:rsid w:val="005478F1"/>
    <w:rsid w:val="00547B4C"/>
    <w:rsid w:val="00547EBC"/>
    <w:rsid w:val="00547F9D"/>
    <w:rsid w:val="005501B0"/>
    <w:rsid w:val="0055049C"/>
    <w:rsid w:val="005505B6"/>
    <w:rsid w:val="00550605"/>
    <w:rsid w:val="005506E3"/>
    <w:rsid w:val="0055089A"/>
    <w:rsid w:val="00550920"/>
    <w:rsid w:val="00550958"/>
    <w:rsid w:val="00550AFD"/>
    <w:rsid w:val="00550B23"/>
    <w:rsid w:val="0055143F"/>
    <w:rsid w:val="005517FF"/>
    <w:rsid w:val="00551B2A"/>
    <w:rsid w:val="00551C65"/>
    <w:rsid w:val="00551CFD"/>
    <w:rsid w:val="00551DE9"/>
    <w:rsid w:val="00551EAA"/>
    <w:rsid w:val="00551EE6"/>
    <w:rsid w:val="0055215D"/>
    <w:rsid w:val="005524AF"/>
    <w:rsid w:val="0055286D"/>
    <w:rsid w:val="0055287C"/>
    <w:rsid w:val="005529E2"/>
    <w:rsid w:val="00552B78"/>
    <w:rsid w:val="00552EA4"/>
    <w:rsid w:val="00552FA7"/>
    <w:rsid w:val="00553019"/>
    <w:rsid w:val="005532A2"/>
    <w:rsid w:val="00553404"/>
    <w:rsid w:val="005535A6"/>
    <w:rsid w:val="00553911"/>
    <w:rsid w:val="00553A09"/>
    <w:rsid w:val="00553B17"/>
    <w:rsid w:val="00553FB1"/>
    <w:rsid w:val="005543A2"/>
    <w:rsid w:val="005544D8"/>
    <w:rsid w:val="005544FC"/>
    <w:rsid w:val="00554532"/>
    <w:rsid w:val="00554CDF"/>
    <w:rsid w:val="00554E74"/>
    <w:rsid w:val="00554E85"/>
    <w:rsid w:val="005552AC"/>
    <w:rsid w:val="00555602"/>
    <w:rsid w:val="00555825"/>
    <w:rsid w:val="00555AA0"/>
    <w:rsid w:val="00555BD0"/>
    <w:rsid w:val="00555C60"/>
    <w:rsid w:val="00555CE8"/>
    <w:rsid w:val="00555D03"/>
    <w:rsid w:val="00555D85"/>
    <w:rsid w:val="00555E5A"/>
    <w:rsid w:val="00556044"/>
    <w:rsid w:val="00557133"/>
    <w:rsid w:val="005573B2"/>
    <w:rsid w:val="005573B6"/>
    <w:rsid w:val="00557440"/>
    <w:rsid w:val="0055745A"/>
    <w:rsid w:val="005574BA"/>
    <w:rsid w:val="00557946"/>
    <w:rsid w:val="00557B49"/>
    <w:rsid w:val="00557D6C"/>
    <w:rsid w:val="0056025D"/>
    <w:rsid w:val="00560295"/>
    <w:rsid w:val="005602BC"/>
    <w:rsid w:val="0056043A"/>
    <w:rsid w:val="00560477"/>
    <w:rsid w:val="005608F3"/>
    <w:rsid w:val="0056093E"/>
    <w:rsid w:val="005616FE"/>
    <w:rsid w:val="0056176C"/>
    <w:rsid w:val="00561AAA"/>
    <w:rsid w:val="00561BF6"/>
    <w:rsid w:val="00561E97"/>
    <w:rsid w:val="0056225C"/>
    <w:rsid w:val="005623AC"/>
    <w:rsid w:val="0056249D"/>
    <w:rsid w:val="00562527"/>
    <w:rsid w:val="005626D5"/>
    <w:rsid w:val="0056275C"/>
    <w:rsid w:val="00562899"/>
    <w:rsid w:val="0056296C"/>
    <w:rsid w:val="00562E18"/>
    <w:rsid w:val="005631EF"/>
    <w:rsid w:val="005632E8"/>
    <w:rsid w:val="005632EF"/>
    <w:rsid w:val="00563562"/>
    <w:rsid w:val="00563755"/>
    <w:rsid w:val="005637B5"/>
    <w:rsid w:val="005637E7"/>
    <w:rsid w:val="0056394E"/>
    <w:rsid w:val="005641BA"/>
    <w:rsid w:val="0056456E"/>
    <w:rsid w:val="00564841"/>
    <w:rsid w:val="0056487F"/>
    <w:rsid w:val="00564B28"/>
    <w:rsid w:val="00564BD2"/>
    <w:rsid w:val="0056517B"/>
    <w:rsid w:val="00565219"/>
    <w:rsid w:val="00565915"/>
    <w:rsid w:val="00565A5F"/>
    <w:rsid w:val="00565D92"/>
    <w:rsid w:val="00565E5E"/>
    <w:rsid w:val="00565E96"/>
    <w:rsid w:val="00566052"/>
    <w:rsid w:val="0056617B"/>
    <w:rsid w:val="005661E2"/>
    <w:rsid w:val="005662F9"/>
    <w:rsid w:val="00566502"/>
    <w:rsid w:val="00566719"/>
    <w:rsid w:val="005667CB"/>
    <w:rsid w:val="00566A5A"/>
    <w:rsid w:val="00566BA9"/>
    <w:rsid w:val="00566C77"/>
    <w:rsid w:val="00567B7C"/>
    <w:rsid w:val="00567E84"/>
    <w:rsid w:val="0057023E"/>
    <w:rsid w:val="00570373"/>
    <w:rsid w:val="0057046A"/>
    <w:rsid w:val="005706F0"/>
    <w:rsid w:val="00570769"/>
    <w:rsid w:val="005708E7"/>
    <w:rsid w:val="00570ADC"/>
    <w:rsid w:val="00570B34"/>
    <w:rsid w:val="00570CF2"/>
    <w:rsid w:val="00570DA8"/>
    <w:rsid w:val="00571349"/>
    <w:rsid w:val="00571512"/>
    <w:rsid w:val="005715C8"/>
    <w:rsid w:val="0057162B"/>
    <w:rsid w:val="00571770"/>
    <w:rsid w:val="005717B5"/>
    <w:rsid w:val="00571C1F"/>
    <w:rsid w:val="00571D77"/>
    <w:rsid w:val="00571D9B"/>
    <w:rsid w:val="00572001"/>
    <w:rsid w:val="005721F4"/>
    <w:rsid w:val="00572315"/>
    <w:rsid w:val="005725B0"/>
    <w:rsid w:val="005725BB"/>
    <w:rsid w:val="00572880"/>
    <w:rsid w:val="005729F3"/>
    <w:rsid w:val="00572C97"/>
    <w:rsid w:val="00572F87"/>
    <w:rsid w:val="005734DD"/>
    <w:rsid w:val="005736D9"/>
    <w:rsid w:val="00573891"/>
    <w:rsid w:val="00573D51"/>
    <w:rsid w:val="00573FD1"/>
    <w:rsid w:val="005745CA"/>
    <w:rsid w:val="0057467C"/>
    <w:rsid w:val="0057478C"/>
    <w:rsid w:val="0057517F"/>
    <w:rsid w:val="005756CB"/>
    <w:rsid w:val="0057583D"/>
    <w:rsid w:val="005759FE"/>
    <w:rsid w:val="00575A1D"/>
    <w:rsid w:val="00575F32"/>
    <w:rsid w:val="005761A5"/>
    <w:rsid w:val="0057631B"/>
    <w:rsid w:val="0057679C"/>
    <w:rsid w:val="00576AB5"/>
    <w:rsid w:val="00576BF3"/>
    <w:rsid w:val="00576D7C"/>
    <w:rsid w:val="00576EB9"/>
    <w:rsid w:val="00577169"/>
    <w:rsid w:val="0057743B"/>
    <w:rsid w:val="00577608"/>
    <w:rsid w:val="0057763C"/>
    <w:rsid w:val="005779CF"/>
    <w:rsid w:val="00577A31"/>
    <w:rsid w:val="00577BEB"/>
    <w:rsid w:val="005800D1"/>
    <w:rsid w:val="00580338"/>
    <w:rsid w:val="005803E3"/>
    <w:rsid w:val="005804B1"/>
    <w:rsid w:val="00580682"/>
    <w:rsid w:val="005807C4"/>
    <w:rsid w:val="005808C8"/>
    <w:rsid w:val="005808F6"/>
    <w:rsid w:val="00580EA4"/>
    <w:rsid w:val="00581083"/>
    <w:rsid w:val="00581115"/>
    <w:rsid w:val="0058145F"/>
    <w:rsid w:val="00581856"/>
    <w:rsid w:val="0058198E"/>
    <w:rsid w:val="00581B2C"/>
    <w:rsid w:val="00581D3C"/>
    <w:rsid w:val="00581EA9"/>
    <w:rsid w:val="00581F52"/>
    <w:rsid w:val="005821C7"/>
    <w:rsid w:val="005821D8"/>
    <w:rsid w:val="00582232"/>
    <w:rsid w:val="005823D3"/>
    <w:rsid w:val="005824B8"/>
    <w:rsid w:val="005825A4"/>
    <w:rsid w:val="0058279C"/>
    <w:rsid w:val="005827CD"/>
    <w:rsid w:val="00582A6B"/>
    <w:rsid w:val="00582AA2"/>
    <w:rsid w:val="00582E70"/>
    <w:rsid w:val="00583593"/>
    <w:rsid w:val="005836F5"/>
    <w:rsid w:val="00583828"/>
    <w:rsid w:val="00583875"/>
    <w:rsid w:val="00583A67"/>
    <w:rsid w:val="00583B9D"/>
    <w:rsid w:val="0058417D"/>
    <w:rsid w:val="00584205"/>
    <w:rsid w:val="00584427"/>
    <w:rsid w:val="005844F1"/>
    <w:rsid w:val="0058454F"/>
    <w:rsid w:val="005847F7"/>
    <w:rsid w:val="005849E5"/>
    <w:rsid w:val="00584BE3"/>
    <w:rsid w:val="00584F87"/>
    <w:rsid w:val="005850C2"/>
    <w:rsid w:val="00585103"/>
    <w:rsid w:val="005851F1"/>
    <w:rsid w:val="00585655"/>
    <w:rsid w:val="005858CD"/>
    <w:rsid w:val="005858EC"/>
    <w:rsid w:val="00585B09"/>
    <w:rsid w:val="00585CCC"/>
    <w:rsid w:val="00585E2B"/>
    <w:rsid w:val="00586658"/>
    <w:rsid w:val="00586678"/>
    <w:rsid w:val="00586718"/>
    <w:rsid w:val="00586A32"/>
    <w:rsid w:val="00586DA8"/>
    <w:rsid w:val="00586E00"/>
    <w:rsid w:val="00587673"/>
    <w:rsid w:val="0058784B"/>
    <w:rsid w:val="00587886"/>
    <w:rsid w:val="00587B53"/>
    <w:rsid w:val="00587B54"/>
    <w:rsid w:val="00587CD0"/>
    <w:rsid w:val="00587E68"/>
    <w:rsid w:val="005901A0"/>
    <w:rsid w:val="005901BA"/>
    <w:rsid w:val="0059066C"/>
    <w:rsid w:val="005908F1"/>
    <w:rsid w:val="00590F91"/>
    <w:rsid w:val="005919BB"/>
    <w:rsid w:val="00591A0E"/>
    <w:rsid w:val="00592046"/>
    <w:rsid w:val="005924DC"/>
    <w:rsid w:val="0059257E"/>
    <w:rsid w:val="00592698"/>
    <w:rsid w:val="005927C9"/>
    <w:rsid w:val="00592807"/>
    <w:rsid w:val="00592840"/>
    <w:rsid w:val="00592E6C"/>
    <w:rsid w:val="00593164"/>
    <w:rsid w:val="00593241"/>
    <w:rsid w:val="0059355A"/>
    <w:rsid w:val="0059369B"/>
    <w:rsid w:val="005938FC"/>
    <w:rsid w:val="00593B03"/>
    <w:rsid w:val="0059437A"/>
    <w:rsid w:val="00594470"/>
    <w:rsid w:val="00594703"/>
    <w:rsid w:val="00594793"/>
    <w:rsid w:val="00594BD6"/>
    <w:rsid w:val="00594FD3"/>
    <w:rsid w:val="005951C6"/>
    <w:rsid w:val="0059589B"/>
    <w:rsid w:val="00595D5E"/>
    <w:rsid w:val="005964AA"/>
    <w:rsid w:val="00596591"/>
    <w:rsid w:val="00596ABB"/>
    <w:rsid w:val="00596BE5"/>
    <w:rsid w:val="00596FA6"/>
    <w:rsid w:val="0059706F"/>
    <w:rsid w:val="005972CA"/>
    <w:rsid w:val="00597896"/>
    <w:rsid w:val="00597FE7"/>
    <w:rsid w:val="005A009D"/>
    <w:rsid w:val="005A0A71"/>
    <w:rsid w:val="005A0E80"/>
    <w:rsid w:val="005A0ED2"/>
    <w:rsid w:val="005A112F"/>
    <w:rsid w:val="005A1678"/>
    <w:rsid w:val="005A1805"/>
    <w:rsid w:val="005A1866"/>
    <w:rsid w:val="005A187A"/>
    <w:rsid w:val="005A1D4C"/>
    <w:rsid w:val="005A202E"/>
    <w:rsid w:val="005A20E7"/>
    <w:rsid w:val="005A232E"/>
    <w:rsid w:val="005A23BB"/>
    <w:rsid w:val="005A261D"/>
    <w:rsid w:val="005A2970"/>
    <w:rsid w:val="005A2992"/>
    <w:rsid w:val="005A2B5D"/>
    <w:rsid w:val="005A2DA0"/>
    <w:rsid w:val="005A2E54"/>
    <w:rsid w:val="005A2ECD"/>
    <w:rsid w:val="005A2EEB"/>
    <w:rsid w:val="005A2FD5"/>
    <w:rsid w:val="005A309F"/>
    <w:rsid w:val="005A38D9"/>
    <w:rsid w:val="005A3A14"/>
    <w:rsid w:val="005A3DE2"/>
    <w:rsid w:val="005A42DC"/>
    <w:rsid w:val="005A431D"/>
    <w:rsid w:val="005A46CD"/>
    <w:rsid w:val="005A485F"/>
    <w:rsid w:val="005A4AE7"/>
    <w:rsid w:val="005A4F70"/>
    <w:rsid w:val="005A530C"/>
    <w:rsid w:val="005A551E"/>
    <w:rsid w:val="005A5A7F"/>
    <w:rsid w:val="005A5AF8"/>
    <w:rsid w:val="005A5D3E"/>
    <w:rsid w:val="005A5E50"/>
    <w:rsid w:val="005A6126"/>
    <w:rsid w:val="005A613E"/>
    <w:rsid w:val="005A6513"/>
    <w:rsid w:val="005A67BD"/>
    <w:rsid w:val="005A67E3"/>
    <w:rsid w:val="005A68F6"/>
    <w:rsid w:val="005A6977"/>
    <w:rsid w:val="005A69BA"/>
    <w:rsid w:val="005A6A23"/>
    <w:rsid w:val="005A6B40"/>
    <w:rsid w:val="005A6DB0"/>
    <w:rsid w:val="005A6F70"/>
    <w:rsid w:val="005A734E"/>
    <w:rsid w:val="005A75BF"/>
    <w:rsid w:val="005A75EA"/>
    <w:rsid w:val="005A782C"/>
    <w:rsid w:val="005A7E83"/>
    <w:rsid w:val="005B00D9"/>
    <w:rsid w:val="005B03F1"/>
    <w:rsid w:val="005B06BA"/>
    <w:rsid w:val="005B0B22"/>
    <w:rsid w:val="005B0BFB"/>
    <w:rsid w:val="005B0EC9"/>
    <w:rsid w:val="005B101E"/>
    <w:rsid w:val="005B15FB"/>
    <w:rsid w:val="005B2114"/>
    <w:rsid w:val="005B21D4"/>
    <w:rsid w:val="005B21E5"/>
    <w:rsid w:val="005B2218"/>
    <w:rsid w:val="005B22B7"/>
    <w:rsid w:val="005B2661"/>
    <w:rsid w:val="005B26FD"/>
    <w:rsid w:val="005B281A"/>
    <w:rsid w:val="005B2B3A"/>
    <w:rsid w:val="005B2F19"/>
    <w:rsid w:val="005B302C"/>
    <w:rsid w:val="005B3087"/>
    <w:rsid w:val="005B30A7"/>
    <w:rsid w:val="005B337B"/>
    <w:rsid w:val="005B36AF"/>
    <w:rsid w:val="005B37BE"/>
    <w:rsid w:val="005B39AA"/>
    <w:rsid w:val="005B3B42"/>
    <w:rsid w:val="005B3CD8"/>
    <w:rsid w:val="005B3D13"/>
    <w:rsid w:val="005B3F7F"/>
    <w:rsid w:val="005B4054"/>
    <w:rsid w:val="005B421E"/>
    <w:rsid w:val="005B43FE"/>
    <w:rsid w:val="005B4B30"/>
    <w:rsid w:val="005B4C19"/>
    <w:rsid w:val="005B4DA0"/>
    <w:rsid w:val="005B5D7D"/>
    <w:rsid w:val="005B5EBF"/>
    <w:rsid w:val="005B6120"/>
    <w:rsid w:val="005B6320"/>
    <w:rsid w:val="005B6AA5"/>
    <w:rsid w:val="005B6D61"/>
    <w:rsid w:val="005B70A3"/>
    <w:rsid w:val="005B746F"/>
    <w:rsid w:val="005B74A6"/>
    <w:rsid w:val="005B7906"/>
    <w:rsid w:val="005B7B38"/>
    <w:rsid w:val="005B7D10"/>
    <w:rsid w:val="005C01BB"/>
    <w:rsid w:val="005C01FF"/>
    <w:rsid w:val="005C05FA"/>
    <w:rsid w:val="005C06C0"/>
    <w:rsid w:val="005C07B6"/>
    <w:rsid w:val="005C09FB"/>
    <w:rsid w:val="005C0ACC"/>
    <w:rsid w:val="005C0C23"/>
    <w:rsid w:val="005C0CD3"/>
    <w:rsid w:val="005C0E6F"/>
    <w:rsid w:val="005C0E9B"/>
    <w:rsid w:val="005C0EAA"/>
    <w:rsid w:val="005C18C7"/>
    <w:rsid w:val="005C197E"/>
    <w:rsid w:val="005C1AA5"/>
    <w:rsid w:val="005C1C14"/>
    <w:rsid w:val="005C1D39"/>
    <w:rsid w:val="005C1D41"/>
    <w:rsid w:val="005C1D70"/>
    <w:rsid w:val="005C1F80"/>
    <w:rsid w:val="005C1FA7"/>
    <w:rsid w:val="005C1FF0"/>
    <w:rsid w:val="005C21CA"/>
    <w:rsid w:val="005C2550"/>
    <w:rsid w:val="005C270E"/>
    <w:rsid w:val="005C2723"/>
    <w:rsid w:val="005C2A22"/>
    <w:rsid w:val="005C2B0E"/>
    <w:rsid w:val="005C2B5F"/>
    <w:rsid w:val="005C2C19"/>
    <w:rsid w:val="005C2C34"/>
    <w:rsid w:val="005C2D52"/>
    <w:rsid w:val="005C2DCB"/>
    <w:rsid w:val="005C2E6A"/>
    <w:rsid w:val="005C2F8D"/>
    <w:rsid w:val="005C3128"/>
    <w:rsid w:val="005C38F0"/>
    <w:rsid w:val="005C3A8A"/>
    <w:rsid w:val="005C3CE8"/>
    <w:rsid w:val="005C413C"/>
    <w:rsid w:val="005C41EE"/>
    <w:rsid w:val="005C4376"/>
    <w:rsid w:val="005C437B"/>
    <w:rsid w:val="005C4710"/>
    <w:rsid w:val="005C4770"/>
    <w:rsid w:val="005C48A5"/>
    <w:rsid w:val="005C49E6"/>
    <w:rsid w:val="005C4B82"/>
    <w:rsid w:val="005C4BBD"/>
    <w:rsid w:val="005C4DAE"/>
    <w:rsid w:val="005C4E33"/>
    <w:rsid w:val="005C530B"/>
    <w:rsid w:val="005C59ED"/>
    <w:rsid w:val="005C5B63"/>
    <w:rsid w:val="005C5F42"/>
    <w:rsid w:val="005C604E"/>
    <w:rsid w:val="005C6098"/>
    <w:rsid w:val="005C6366"/>
    <w:rsid w:val="005C6393"/>
    <w:rsid w:val="005C693F"/>
    <w:rsid w:val="005C6EF4"/>
    <w:rsid w:val="005C6F04"/>
    <w:rsid w:val="005C6FD1"/>
    <w:rsid w:val="005C722D"/>
    <w:rsid w:val="005C7C4D"/>
    <w:rsid w:val="005C7F3E"/>
    <w:rsid w:val="005D0949"/>
    <w:rsid w:val="005D0EA5"/>
    <w:rsid w:val="005D0F81"/>
    <w:rsid w:val="005D0FCB"/>
    <w:rsid w:val="005D1009"/>
    <w:rsid w:val="005D1089"/>
    <w:rsid w:val="005D1336"/>
    <w:rsid w:val="005D1584"/>
    <w:rsid w:val="005D1735"/>
    <w:rsid w:val="005D1AFF"/>
    <w:rsid w:val="005D1EE2"/>
    <w:rsid w:val="005D21EC"/>
    <w:rsid w:val="005D2621"/>
    <w:rsid w:val="005D2A40"/>
    <w:rsid w:val="005D2ABB"/>
    <w:rsid w:val="005D2ABF"/>
    <w:rsid w:val="005D3061"/>
    <w:rsid w:val="005D3085"/>
    <w:rsid w:val="005D32DB"/>
    <w:rsid w:val="005D36B8"/>
    <w:rsid w:val="005D3801"/>
    <w:rsid w:val="005D386C"/>
    <w:rsid w:val="005D3B07"/>
    <w:rsid w:val="005D3BE1"/>
    <w:rsid w:val="005D3C2F"/>
    <w:rsid w:val="005D3D60"/>
    <w:rsid w:val="005D4032"/>
    <w:rsid w:val="005D42B2"/>
    <w:rsid w:val="005D4F46"/>
    <w:rsid w:val="005D5279"/>
    <w:rsid w:val="005D53F8"/>
    <w:rsid w:val="005D54C5"/>
    <w:rsid w:val="005D5505"/>
    <w:rsid w:val="005D5689"/>
    <w:rsid w:val="005D59B6"/>
    <w:rsid w:val="005D59C0"/>
    <w:rsid w:val="005D5AF5"/>
    <w:rsid w:val="005D5B50"/>
    <w:rsid w:val="005D5B75"/>
    <w:rsid w:val="005D5BAC"/>
    <w:rsid w:val="005D6118"/>
    <w:rsid w:val="005D6154"/>
    <w:rsid w:val="005D6182"/>
    <w:rsid w:val="005D6381"/>
    <w:rsid w:val="005D661C"/>
    <w:rsid w:val="005D6C1E"/>
    <w:rsid w:val="005D6CF6"/>
    <w:rsid w:val="005D74E4"/>
    <w:rsid w:val="005D7707"/>
    <w:rsid w:val="005D7913"/>
    <w:rsid w:val="005D7A78"/>
    <w:rsid w:val="005D7D68"/>
    <w:rsid w:val="005D7D8E"/>
    <w:rsid w:val="005E0031"/>
    <w:rsid w:val="005E06AE"/>
    <w:rsid w:val="005E072C"/>
    <w:rsid w:val="005E07E3"/>
    <w:rsid w:val="005E0852"/>
    <w:rsid w:val="005E0BAB"/>
    <w:rsid w:val="005E0C77"/>
    <w:rsid w:val="005E10E0"/>
    <w:rsid w:val="005E12A1"/>
    <w:rsid w:val="005E1367"/>
    <w:rsid w:val="005E14C7"/>
    <w:rsid w:val="005E15D9"/>
    <w:rsid w:val="005E1BF6"/>
    <w:rsid w:val="005E1DFB"/>
    <w:rsid w:val="005E1E0C"/>
    <w:rsid w:val="005E1E3A"/>
    <w:rsid w:val="005E1F72"/>
    <w:rsid w:val="005E25FB"/>
    <w:rsid w:val="005E26B9"/>
    <w:rsid w:val="005E2783"/>
    <w:rsid w:val="005E2806"/>
    <w:rsid w:val="005E28A5"/>
    <w:rsid w:val="005E29D2"/>
    <w:rsid w:val="005E2BBB"/>
    <w:rsid w:val="005E2C91"/>
    <w:rsid w:val="005E2D78"/>
    <w:rsid w:val="005E2E04"/>
    <w:rsid w:val="005E300F"/>
    <w:rsid w:val="005E338B"/>
    <w:rsid w:val="005E359D"/>
    <w:rsid w:val="005E35B2"/>
    <w:rsid w:val="005E35D7"/>
    <w:rsid w:val="005E3635"/>
    <w:rsid w:val="005E365B"/>
    <w:rsid w:val="005E376C"/>
    <w:rsid w:val="005E37EB"/>
    <w:rsid w:val="005E390D"/>
    <w:rsid w:val="005E3BDF"/>
    <w:rsid w:val="005E3C71"/>
    <w:rsid w:val="005E3E91"/>
    <w:rsid w:val="005E43DB"/>
    <w:rsid w:val="005E44B2"/>
    <w:rsid w:val="005E4620"/>
    <w:rsid w:val="005E4791"/>
    <w:rsid w:val="005E4AD8"/>
    <w:rsid w:val="005E4C5F"/>
    <w:rsid w:val="005E4ECF"/>
    <w:rsid w:val="005E4F5D"/>
    <w:rsid w:val="005E525D"/>
    <w:rsid w:val="005E536A"/>
    <w:rsid w:val="005E53BC"/>
    <w:rsid w:val="005E55E2"/>
    <w:rsid w:val="005E5AEF"/>
    <w:rsid w:val="005E625E"/>
    <w:rsid w:val="005E627C"/>
    <w:rsid w:val="005E63A9"/>
    <w:rsid w:val="005E67D1"/>
    <w:rsid w:val="005E6AF1"/>
    <w:rsid w:val="005E6FAF"/>
    <w:rsid w:val="005E735E"/>
    <w:rsid w:val="005E75EA"/>
    <w:rsid w:val="005E7681"/>
    <w:rsid w:val="005F0108"/>
    <w:rsid w:val="005F04BD"/>
    <w:rsid w:val="005F0632"/>
    <w:rsid w:val="005F07E0"/>
    <w:rsid w:val="005F0D0D"/>
    <w:rsid w:val="005F12D9"/>
    <w:rsid w:val="005F1424"/>
    <w:rsid w:val="005F1437"/>
    <w:rsid w:val="005F150D"/>
    <w:rsid w:val="005F19D1"/>
    <w:rsid w:val="005F1F7E"/>
    <w:rsid w:val="005F201D"/>
    <w:rsid w:val="005F204E"/>
    <w:rsid w:val="005F2395"/>
    <w:rsid w:val="005F2695"/>
    <w:rsid w:val="005F26CC"/>
    <w:rsid w:val="005F284E"/>
    <w:rsid w:val="005F2860"/>
    <w:rsid w:val="005F286C"/>
    <w:rsid w:val="005F2D8B"/>
    <w:rsid w:val="005F3655"/>
    <w:rsid w:val="005F370E"/>
    <w:rsid w:val="005F3F76"/>
    <w:rsid w:val="005F409A"/>
    <w:rsid w:val="005F4125"/>
    <w:rsid w:val="005F41A9"/>
    <w:rsid w:val="005F41FD"/>
    <w:rsid w:val="005F428B"/>
    <w:rsid w:val="005F4461"/>
    <w:rsid w:val="005F4716"/>
    <w:rsid w:val="005F4794"/>
    <w:rsid w:val="005F489C"/>
    <w:rsid w:val="005F48AF"/>
    <w:rsid w:val="005F4A52"/>
    <w:rsid w:val="005F4AF2"/>
    <w:rsid w:val="005F4D4B"/>
    <w:rsid w:val="005F4F34"/>
    <w:rsid w:val="005F4F85"/>
    <w:rsid w:val="005F527F"/>
    <w:rsid w:val="005F52D0"/>
    <w:rsid w:val="005F538E"/>
    <w:rsid w:val="005F54BA"/>
    <w:rsid w:val="005F5AA2"/>
    <w:rsid w:val="005F5DAA"/>
    <w:rsid w:val="005F5DEE"/>
    <w:rsid w:val="005F5ED1"/>
    <w:rsid w:val="005F6311"/>
    <w:rsid w:val="005F670B"/>
    <w:rsid w:val="005F677F"/>
    <w:rsid w:val="005F6A6F"/>
    <w:rsid w:val="005F6BF3"/>
    <w:rsid w:val="005F7085"/>
    <w:rsid w:val="005F793A"/>
    <w:rsid w:val="005F7CA0"/>
    <w:rsid w:val="00600015"/>
    <w:rsid w:val="00600268"/>
    <w:rsid w:val="00600539"/>
    <w:rsid w:val="00600AC8"/>
    <w:rsid w:val="006014F3"/>
    <w:rsid w:val="006015F7"/>
    <w:rsid w:val="00601697"/>
    <w:rsid w:val="00601736"/>
    <w:rsid w:val="00601788"/>
    <w:rsid w:val="00601DF4"/>
    <w:rsid w:val="00601F0D"/>
    <w:rsid w:val="00601F7B"/>
    <w:rsid w:val="0060239B"/>
    <w:rsid w:val="006024DD"/>
    <w:rsid w:val="0060260F"/>
    <w:rsid w:val="00602630"/>
    <w:rsid w:val="006026BB"/>
    <w:rsid w:val="00602B73"/>
    <w:rsid w:val="00602BD5"/>
    <w:rsid w:val="00602C42"/>
    <w:rsid w:val="00602DDA"/>
    <w:rsid w:val="00602E24"/>
    <w:rsid w:val="00602EEF"/>
    <w:rsid w:val="006032FC"/>
    <w:rsid w:val="00603421"/>
    <w:rsid w:val="006034F8"/>
    <w:rsid w:val="00603918"/>
    <w:rsid w:val="006039BA"/>
    <w:rsid w:val="00603BC0"/>
    <w:rsid w:val="00604140"/>
    <w:rsid w:val="00604233"/>
    <w:rsid w:val="006042FC"/>
    <w:rsid w:val="00604360"/>
    <w:rsid w:val="0060444E"/>
    <w:rsid w:val="00604A9E"/>
    <w:rsid w:val="006053A8"/>
    <w:rsid w:val="0060598E"/>
    <w:rsid w:val="00605BC4"/>
    <w:rsid w:val="00605D58"/>
    <w:rsid w:val="00605F9C"/>
    <w:rsid w:val="00606278"/>
    <w:rsid w:val="00606420"/>
    <w:rsid w:val="00606A0D"/>
    <w:rsid w:val="00606A25"/>
    <w:rsid w:val="00606B38"/>
    <w:rsid w:val="00607322"/>
    <w:rsid w:val="006074D9"/>
    <w:rsid w:val="00607715"/>
    <w:rsid w:val="00607AD7"/>
    <w:rsid w:val="00607C98"/>
    <w:rsid w:val="00607F4C"/>
    <w:rsid w:val="00610852"/>
    <w:rsid w:val="0061097B"/>
    <w:rsid w:val="006116C6"/>
    <w:rsid w:val="006116CE"/>
    <w:rsid w:val="00611948"/>
    <w:rsid w:val="00611A8B"/>
    <w:rsid w:val="00611D72"/>
    <w:rsid w:val="00611E77"/>
    <w:rsid w:val="00611FDC"/>
    <w:rsid w:val="00612029"/>
    <w:rsid w:val="0061212B"/>
    <w:rsid w:val="0061231A"/>
    <w:rsid w:val="006125D2"/>
    <w:rsid w:val="00612611"/>
    <w:rsid w:val="00612679"/>
    <w:rsid w:val="00612887"/>
    <w:rsid w:val="00612DC9"/>
    <w:rsid w:val="00613092"/>
    <w:rsid w:val="00613305"/>
    <w:rsid w:val="00613370"/>
    <w:rsid w:val="00613515"/>
    <w:rsid w:val="00613833"/>
    <w:rsid w:val="0061391D"/>
    <w:rsid w:val="00613CB6"/>
    <w:rsid w:val="00613CCB"/>
    <w:rsid w:val="00614081"/>
    <w:rsid w:val="00614096"/>
    <w:rsid w:val="00614225"/>
    <w:rsid w:val="00614383"/>
    <w:rsid w:val="006146A8"/>
    <w:rsid w:val="006149D5"/>
    <w:rsid w:val="00614ACE"/>
    <w:rsid w:val="00614B33"/>
    <w:rsid w:val="00614B49"/>
    <w:rsid w:val="00614E20"/>
    <w:rsid w:val="0061512A"/>
    <w:rsid w:val="00615138"/>
    <w:rsid w:val="006151E4"/>
    <w:rsid w:val="006151EA"/>
    <w:rsid w:val="00615363"/>
    <w:rsid w:val="0061543E"/>
    <w:rsid w:val="00615560"/>
    <w:rsid w:val="0061558C"/>
    <w:rsid w:val="0061559D"/>
    <w:rsid w:val="0061562D"/>
    <w:rsid w:val="006156FB"/>
    <w:rsid w:val="006159CC"/>
    <w:rsid w:val="00615AE7"/>
    <w:rsid w:val="00615BFA"/>
    <w:rsid w:val="00615EF5"/>
    <w:rsid w:val="00615F7A"/>
    <w:rsid w:val="00615F99"/>
    <w:rsid w:val="006163A4"/>
    <w:rsid w:val="006163C1"/>
    <w:rsid w:val="00616587"/>
    <w:rsid w:val="00616593"/>
    <w:rsid w:val="00616616"/>
    <w:rsid w:val="00616B14"/>
    <w:rsid w:val="006172D1"/>
    <w:rsid w:val="00617355"/>
    <w:rsid w:val="00617689"/>
    <w:rsid w:val="00617FAC"/>
    <w:rsid w:val="00620217"/>
    <w:rsid w:val="0062029B"/>
    <w:rsid w:val="006204A5"/>
    <w:rsid w:val="0062059A"/>
    <w:rsid w:val="00620615"/>
    <w:rsid w:val="0062097F"/>
    <w:rsid w:val="00620C1C"/>
    <w:rsid w:val="00620D49"/>
    <w:rsid w:val="00620DD6"/>
    <w:rsid w:val="00621144"/>
    <w:rsid w:val="00621361"/>
    <w:rsid w:val="006214BA"/>
    <w:rsid w:val="006215D4"/>
    <w:rsid w:val="006215F7"/>
    <w:rsid w:val="0062160B"/>
    <w:rsid w:val="00621C26"/>
    <w:rsid w:val="00621C97"/>
    <w:rsid w:val="00621E27"/>
    <w:rsid w:val="00621EE5"/>
    <w:rsid w:val="00621F87"/>
    <w:rsid w:val="00622080"/>
    <w:rsid w:val="006221AF"/>
    <w:rsid w:val="00622228"/>
    <w:rsid w:val="00622A33"/>
    <w:rsid w:val="00622CA4"/>
    <w:rsid w:val="00622E77"/>
    <w:rsid w:val="00622EAA"/>
    <w:rsid w:val="00622FAB"/>
    <w:rsid w:val="0062300D"/>
    <w:rsid w:val="006232AF"/>
    <w:rsid w:val="00623381"/>
    <w:rsid w:val="00623796"/>
    <w:rsid w:val="00623C16"/>
    <w:rsid w:val="00623EDE"/>
    <w:rsid w:val="0062428B"/>
    <w:rsid w:val="006246D2"/>
    <w:rsid w:val="0062476C"/>
    <w:rsid w:val="00624AAE"/>
    <w:rsid w:val="00624DC8"/>
    <w:rsid w:val="00624F0C"/>
    <w:rsid w:val="00624F75"/>
    <w:rsid w:val="00624F9E"/>
    <w:rsid w:val="006253B4"/>
    <w:rsid w:val="0062559E"/>
    <w:rsid w:val="00625911"/>
    <w:rsid w:val="00625C30"/>
    <w:rsid w:val="00625D79"/>
    <w:rsid w:val="00625F0B"/>
    <w:rsid w:val="00625FCE"/>
    <w:rsid w:val="00626157"/>
    <w:rsid w:val="0062657B"/>
    <w:rsid w:val="0062671C"/>
    <w:rsid w:val="00626B01"/>
    <w:rsid w:val="00626F84"/>
    <w:rsid w:val="00627379"/>
    <w:rsid w:val="00627423"/>
    <w:rsid w:val="00627AF4"/>
    <w:rsid w:val="00627B36"/>
    <w:rsid w:val="00627C5F"/>
    <w:rsid w:val="00627CDD"/>
    <w:rsid w:val="00627CE1"/>
    <w:rsid w:val="00627EA1"/>
    <w:rsid w:val="00630018"/>
    <w:rsid w:val="00630544"/>
    <w:rsid w:val="006305C9"/>
    <w:rsid w:val="00630971"/>
    <w:rsid w:val="006309EA"/>
    <w:rsid w:val="00630ABE"/>
    <w:rsid w:val="00630B62"/>
    <w:rsid w:val="00630C15"/>
    <w:rsid w:val="00630D30"/>
    <w:rsid w:val="00630F8C"/>
    <w:rsid w:val="00631253"/>
    <w:rsid w:val="0063144C"/>
    <w:rsid w:val="0063186D"/>
    <w:rsid w:val="00631A01"/>
    <w:rsid w:val="00631AB0"/>
    <w:rsid w:val="00631B9B"/>
    <w:rsid w:val="00631E41"/>
    <w:rsid w:val="00631F10"/>
    <w:rsid w:val="00632108"/>
    <w:rsid w:val="006322FB"/>
    <w:rsid w:val="00632379"/>
    <w:rsid w:val="0063238B"/>
    <w:rsid w:val="00632515"/>
    <w:rsid w:val="00632726"/>
    <w:rsid w:val="0063300E"/>
    <w:rsid w:val="006330DD"/>
    <w:rsid w:val="006331C0"/>
    <w:rsid w:val="0063353B"/>
    <w:rsid w:val="00633600"/>
    <w:rsid w:val="006337E9"/>
    <w:rsid w:val="0063385B"/>
    <w:rsid w:val="00633B97"/>
    <w:rsid w:val="00633E82"/>
    <w:rsid w:val="006348E3"/>
    <w:rsid w:val="00634A05"/>
    <w:rsid w:val="00634E35"/>
    <w:rsid w:val="00634EA4"/>
    <w:rsid w:val="00634FD6"/>
    <w:rsid w:val="0063505C"/>
    <w:rsid w:val="00635368"/>
    <w:rsid w:val="0063540C"/>
    <w:rsid w:val="0063571B"/>
    <w:rsid w:val="006357D0"/>
    <w:rsid w:val="0063583B"/>
    <w:rsid w:val="006359D3"/>
    <w:rsid w:val="006360BA"/>
    <w:rsid w:val="006360BF"/>
    <w:rsid w:val="0063673E"/>
    <w:rsid w:val="006367A5"/>
    <w:rsid w:val="00636827"/>
    <w:rsid w:val="00636876"/>
    <w:rsid w:val="00636DBA"/>
    <w:rsid w:val="00637B4B"/>
    <w:rsid w:val="00637CE4"/>
    <w:rsid w:val="00637CF0"/>
    <w:rsid w:val="0064026B"/>
    <w:rsid w:val="006402A2"/>
    <w:rsid w:val="00640523"/>
    <w:rsid w:val="0064065A"/>
    <w:rsid w:val="00640814"/>
    <w:rsid w:val="0064085D"/>
    <w:rsid w:val="0064096C"/>
    <w:rsid w:val="006409C8"/>
    <w:rsid w:val="00640AD0"/>
    <w:rsid w:val="00640E3E"/>
    <w:rsid w:val="006410FB"/>
    <w:rsid w:val="00641343"/>
    <w:rsid w:val="00641407"/>
    <w:rsid w:val="006416C7"/>
    <w:rsid w:val="00641831"/>
    <w:rsid w:val="006418B2"/>
    <w:rsid w:val="00641C40"/>
    <w:rsid w:val="00641E45"/>
    <w:rsid w:val="00641FD5"/>
    <w:rsid w:val="006420B8"/>
    <w:rsid w:val="006420F8"/>
    <w:rsid w:val="0064225D"/>
    <w:rsid w:val="00642277"/>
    <w:rsid w:val="006425A6"/>
    <w:rsid w:val="0064288A"/>
    <w:rsid w:val="006428D6"/>
    <w:rsid w:val="006429F5"/>
    <w:rsid w:val="00642A7E"/>
    <w:rsid w:val="00642BC2"/>
    <w:rsid w:val="006430D9"/>
    <w:rsid w:val="0064320F"/>
    <w:rsid w:val="006439AD"/>
    <w:rsid w:val="00643A7E"/>
    <w:rsid w:val="00643AD3"/>
    <w:rsid w:val="00643B37"/>
    <w:rsid w:val="006441FD"/>
    <w:rsid w:val="00644566"/>
    <w:rsid w:val="00644BEC"/>
    <w:rsid w:val="00644BF7"/>
    <w:rsid w:val="00644CD5"/>
    <w:rsid w:val="00644F5E"/>
    <w:rsid w:val="00645097"/>
    <w:rsid w:val="006450FC"/>
    <w:rsid w:val="006451AC"/>
    <w:rsid w:val="006452DE"/>
    <w:rsid w:val="006453EF"/>
    <w:rsid w:val="00645735"/>
    <w:rsid w:val="00645AF2"/>
    <w:rsid w:val="00645B54"/>
    <w:rsid w:val="00645E5D"/>
    <w:rsid w:val="00645E71"/>
    <w:rsid w:val="00645F45"/>
    <w:rsid w:val="0064608C"/>
    <w:rsid w:val="00646967"/>
    <w:rsid w:val="00646C9E"/>
    <w:rsid w:val="00646D89"/>
    <w:rsid w:val="00646FC3"/>
    <w:rsid w:val="006470AF"/>
    <w:rsid w:val="0064714B"/>
    <w:rsid w:val="00647413"/>
    <w:rsid w:val="0064752F"/>
    <w:rsid w:val="00647A35"/>
    <w:rsid w:val="00647A56"/>
    <w:rsid w:val="00647D5A"/>
    <w:rsid w:val="0065014C"/>
    <w:rsid w:val="00650248"/>
    <w:rsid w:val="00650292"/>
    <w:rsid w:val="0065060F"/>
    <w:rsid w:val="00650905"/>
    <w:rsid w:val="00650B82"/>
    <w:rsid w:val="00650DE9"/>
    <w:rsid w:val="00651110"/>
    <w:rsid w:val="00651664"/>
    <w:rsid w:val="006517F2"/>
    <w:rsid w:val="00651C53"/>
    <w:rsid w:val="00651D38"/>
    <w:rsid w:val="006521C9"/>
    <w:rsid w:val="00652294"/>
    <w:rsid w:val="0065259F"/>
    <w:rsid w:val="006529E6"/>
    <w:rsid w:val="00652A55"/>
    <w:rsid w:val="00652DF9"/>
    <w:rsid w:val="006532A6"/>
    <w:rsid w:val="00653382"/>
    <w:rsid w:val="00653434"/>
    <w:rsid w:val="00653A67"/>
    <w:rsid w:val="00653A87"/>
    <w:rsid w:val="006542BC"/>
    <w:rsid w:val="006544DF"/>
    <w:rsid w:val="006547EA"/>
    <w:rsid w:val="00654999"/>
    <w:rsid w:val="006549A6"/>
    <w:rsid w:val="00654A3D"/>
    <w:rsid w:val="00654A59"/>
    <w:rsid w:val="00654C6B"/>
    <w:rsid w:val="00654F33"/>
    <w:rsid w:val="006554C0"/>
    <w:rsid w:val="006556B2"/>
    <w:rsid w:val="00655780"/>
    <w:rsid w:val="006557A7"/>
    <w:rsid w:val="0065592A"/>
    <w:rsid w:val="006559D1"/>
    <w:rsid w:val="00655B1B"/>
    <w:rsid w:val="00655CB2"/>
    <w:rsid w:val="00655DD7"/>
    <w:rsid w:val="00656008"/>
    <w:rsid w:val="006562BF"/>
    <w:rsid w:val="006567C9"/>
    <w:rsid w:val="00656909"/>
    <w:rsid w:val="00656DED"/>
    <w:rsid w:val="00656E13"/>
    <w:rsid w:val="00657430"/>
    <w:rsid w:val="00657B0A"/>
    <w:rsid w:val="00657B22"/>
    <w:rsid w:val="00657C90"/>
    <w:rsid w:val="00657CE9"/>
    <w:rsid w:val="00657D13"/>
    <w:rsid w:val="00657F2E"/>
    <w:rsid w:val="00657F9F"/>
    <w:rsid w:val="006600C2"/>
    <w:rsid w:val="00660176"/>
    <w:rsid w:val="00660229"/>
    <w:rsid w:val="006602C6"/>
    <w:rsid w:val="00660301"/>
    <w:rsid w:val="0066043D"/>
    <w:rsid w:val="0066066C"/>
    <w:rsid w:val="006607E3"/>
    <w:rsid w:val="006607E8"/>
    <w:rsid w:val="00660804"/>
    <w:rsid w:val="006608B1"/>
    <w:rsid w:val="00660951"/>
    <w:rsid w:val="00660A91"/>
    <w:rsid w:val="00660B4D"/>
    <w:rsid w:val="00661118"/>
    <w:rsid w:val="0066137B"/>
    <w:rsid w:val="006616E7"/>
    <w:rsid w:val="00661C6E"/>
    <w:rsid w:val="00661CC8"/>
    <w:rsid w:val="00662307"/>
    <w:rsid w:val="00662889"/>
    <w:rsid w:val="006628B7"/>
    <w:rsid w:val="00662A7E"/>
    <w:rsid w:val="00662BEF"/>
    <w:rsid w:val="006631A7"/>
    <w:rsid w:val="006633C5"/>
    <w:rsid w:val="00663554"/>
    <w:rsid w:val="006635A9"/>
    <w:rsid w:val="006635CD"/>
    <w:rsid w:val="00663A65"/>
    <w:rsid w:val="00663E1C"/>
    <w:rsid w:val="006641AE"/>
    <w:rsid w:val="006642BF"/>
    <w:rsid w:val="006643DB"/>
    <w:rsid w:val="0066455C"/>
    <w:rsid w:val="0066459F"/>
    <w:rsid w:val="00664745"/>
    <w:rsid w:val="006650EC"/>
    <w:rsid w:val="006650F2"/>
    <w:rsid w:val="0066511D"/>
    <w:rsid w:val="00665172"/>
    <w:rsid w:val="00665561"/>
    <w:rsid w:val="00665BC3"/>
    <w:rsid w:val="006664A7"/>
    <w:rsid w:val="00666621"/>
    <w:rsid w:val="0066663F"/>
    <w:rsid w:val="00666835"/>
    <w:rsid w:val="00666A38"/>
    <w:rsid w:val="00667197"/>
    <w:rsid w:val="006673EE"/>
    <w:rsid w:val="00667AA1"/>
    <w:rsid w:val="00667CF6"/>
    <w:rsid w:val="00670005"/>
    <w:rsid w:val="0067004A"/>
    <w:rsid w:val="0067027F"/>
    <w:rsid w:val="0067058F"/>
    <w:rsid w:val="00670AFF"/>
    <w:rsid w:val="00670E2E"/>
    <w:rsid w:val="006715C8"/>
    <w:rsid w:val="0067165A"/>
    <w:rsid w:val="006719E3"/>
    <w:rsid w:val="00671A9D"/>
    <w:rsid w:val="00671EC5"/>
    <w:rsid w:val="00671FC0"/>
    <w:rsid w:val="00672971"/>
    <w:rsid w:val="00672B77"/>
    <w:rsid w:val="00672F9C"/>
    <w:rsid w:val="006730A3"/>
    <w:rsid w:val="0067319E"/>
    <w:rsid w:val="00673337"/>
    <w:rsid w:val="006733D3"/>
    <w:rsid w:val="00673477"/>
    <w:rsid w:val="0067374D"/>
    <w:rsid w:val="00673812"/>
    <w:rsid w:val="00673A68"/>
    <w:rsid w:val="00673CDC"/>
    <w:rsid w:val="00673E76"/>
    <w:rsid w:val="00674086"/>
    <w:rsid w:val="006744AF"/>
    <w:rsid w:val="00674650"/>
    <w:rsid w:val="00674DDD"/>
    <w:rsid w:val="00675096"/>
    <w:rsid w:val="00675514"/>
    <w:rsid w:val="00675585"/>
    <w:rsid w:val="006755C0"/>
    <w:rsid w:val="00675731"/>
    <w:rsid w:val="00675759"/>
    <w:rsid w:val="00675A79"/>
    <w:rsid w:val="00675B45"/>
    <w:rsid w:val="00675DD4"/>
    <w:rsid w:val="00675E2B"/>
    <w:rsid w:val="00676011"/>
    <w:rsid w:val="00676154"/>
    <w:rsid w:val="006762B3"/>
    <w:rsid w:val="0067699C"/>
    <w:rsid w:val="00676D43"/>
    <w:rsid w:val="00677189"/>
    <w:rsid w:val="0067729D"/>
    <w:rsid w:val="006775B1"/>
    <w:rsid w:val="00677622"/>
    <w:rsid w:val="00677977"/>
    <w:rsid w:val="00677B11"/>
    <w:rsid w:val="00677C4D"/>
    <w:rsid w:val="00677CDA"/>
    <w:rsid w:val="00677D97"/>
    <w:rsid w:val="00677DFF"/>
    <w:rsid w:val="00677EF5"/>
    <w:rsid w:val="00677FC5"/>
    <w:rsid w:val="0068012B"/>
    <w:rsid w:val="006806F9"/>
    <w:rsid w:val="00680B67"/>
    <w:rsid w:val="0068103A"/>
    <w:rsid w:val="00681106"/>
    <w:rsid w:val="006814C3"/>
    <w:rsid w:val="0068157F"/>
    <w:rsid w:val="0068177F"/>
    <w:rsid w:val="00681894"/>
    <w:rsid w:val="00681D62"/>
    <w:rsid w:val="00681D89"/>
    <w:rsid w:val="006825E5"/>
    <w:rsid w:val="006828B5"/>
    <w:rsid w:val="006829D8"/>
    <w:rsid w:val="00682B5F"/>
    <w:rsid w:val="00682B94"/>
    <w:rsid w:val="00682DD6"/>
    <w:rsid w:val="00682E1C"/>
    <w:rsid w:val="006831D1"/>
    <w:rsid w:val="006831DC"/>
    <w:rsid w:val="00683413"/>
    <w:rsid w:val="0068347F"/>
    <w:rsid w:val="0068353B"/>
    <w:rsid w:val="0068388A"/>
    <w:rsid w:val="00683B70"/>
    <w:rsid w:val="00683DFD"/>
    <w:rsid w:val="00683E0E"/>
    <w:rsid w:val="00683F0B"/>
    <w:rsid w:val="00683FE6"/>
    <w:rsid w:val="00684115"/>
    <w:rsid w:val="006843B8"/>
    <w:rsid w:val="006843D5"/>
    <w:rsid w:val="00684583"/>
    <w:rsid w:val="00684729"/>
    <w:rsid w:val="0068484B"/>
    <w:rsid w:val="00684883"/>
    <w:rsid w:val="00684902"/>
    <w:rsid w:val="00684C89"/>
    <w:rsid w:val="00684D6E"/>
    <w:rsid w:val="00684DA9"/>
    <w:rsid w:val="00684F45"/>
    <w:rsid w:val="00685167"/>
    <w:rsid w:val="00685236"/>
    <w:rsid w:val="00685305"/>
    <w:rsid w:val="00685AD6"/>
    <w:rsid w:val="00685B75"/>
    <w:rsid w:val="00685C83"/>
    <w:rsid w:val="00685D55"/>
    <w:rsid w:val="00686153"/>
    <w:rsid w:val="00686454"/>
    <w:rsid w:val="00686530"/>
    <w:rsid w:val="00686849"/>
    <w:rsid w:val="0068689B"/>
    <w:rsid w:val="0068692A"/>
    <w:rsid w:val="00686BE4"/>
    <w:rsid w:val="00686C30"/>
    <w:rsid w:val="00686C36"/>
    <w:rsid w:val="00686EE7"/>
    <w:rsid w:val="00687083"/>
    <w:rsid w:val="0068735B"/>
    <w:rsid w:val="00687C38"/>
    <w:rsid w:val="00687E39"/>
    <w:rsid w:val="00690200"/>
    <w:rsid w:val="00690416"/>
    <w:rsid w:val="006904A1"/>
    <w:rsid w:val="006905AF"/>
    <w:rsid w:val="00690700"/>
    <w:rsid w:val="006907CC"/>
    <w:rsid w:val="00690810"/>
    <w:rsid w:val="006909D8"/>
    <w:rsid w:val="00690B01"/>
    <w:rsid w:val="00690C8A"/>
    <w:rsid w:val="00690F47"/>
    <w:rsid w:val="00691273"/>
    <w:rsid w:val="0069157F"/>
    <w:rsid w:val="00692002"/>
    <w:rsid w:val="0069213A"/>
    <w:rsid w:val="006924A8"/>
    <w:rsid w:val="006924B6"/>
    <w:rsid w:val="00692561"/>
    <w:rsid w:val="00692761"/>
    <w:rsid w:val="00692CAA"/>
    <w:rsid w:val="006931F7"/>
    <w:rsid w:val="0069334E"/>
    <w:rsid w:val="00693475"/>
    <w:rsid w:val="006935FB"/>
    <w:rsid w:val="00693C53"/>
    <w:rsid w:val="00693D54"/>
    <w:rsid w:val="0069400E"/>
    <w:rsid w:val="00694147"/>
    <w:rsid w:val="006941BD"/>
    <w:rsid w:val="0069439F"/>
    <w:rsid w:val="00694827"/>
    <w:rsid w:val="00694B6D"/>
    <w:rsid w:val="00694BC2"/>
    <w:rsid w:val="006951AD"/>
    <w:rsid w:val="006951DA"/>
    <w:rsid w:val="006956E2"/>
    <w:rsid w:val="00695A70"/>
    <w:rsid w:val="00695B4E"/>
    <w:rsid w:val="00696325"/>
    <w:rsid w:val="00696357"/>
    <w:rsid w:val="006963CC"/>
    <w:rsid w:val="006964BF"/>
    <w:rsid w:val="006966E4"/>
    <w:rsid w:val="00696A23"/>
    <w:rsid w:val="00696AC4"/>
    <w:rsid w:val="00696D56"/>
    <w:rsid w:val="00696EF7"/>
    <w:rsid w:val="0069738E"/>
    <w:rsid w:val="00697568"/>
    <w:rsid w:val="00697AF3"/>
    <w:rsid w:val="00697E5A"/>
    <w:rsid w:val="006A0132"/>
    <w:rsid w:val="006A04D9"/>
    <w:rsid w:val="006A0645"/>
    <w:rsid w:val="006A069F"/>
    <w:rsid w:val="006A06D9"/>
    <w:rsid w:val="006A0742"/>
    <w:rsid w:val="006A0778"/>
    <w:rsid w:val="006A0E01"/>
    <w:rsid w:val="006A0E5A"/>
    <w:rsid w:val="006A10C0"/>
    <w:rsid w:val="006A12E3"/>
    <w:rsid w:val="006A192C"/>
    <w:rsid w:val="006A1F25"/>
    <w:rsid w:val="006A1FA2"/>
    <w:rsid w:val="006A20E2"/>
    <w:rsid w:val="006A27D5"/>
    <w:rsid w:val="006A286D"/>
    <w:rsid w:val="006A2910"/>
    <w:rsid w:val="006A2AC1"/>
    <w:rsid w:val="006A2BB0"/>
    <w:rsid w:val="006A2EEF"/>
    <w:rsid w:val="006A3254"/>
    <w:rsid w:val="006A3277"/>
    <w:rsid w:val="006A33E9"/>
    <w:rsid w:val="006A3506"/>
    <w:rsid w:val="006A35CB"/>
    <w:rsid w:val="006A3F1B"/>
    <w:rsid w:val="006A41D7"/>
    <w:rsid w:val="006A43D7"/>
    <w:rsid w:val="006A44F5"/>
    <w:rsid w:val="006A4644"/>
    <w:rsid w:val="006A4BDC"/>
    <w:rsid w:val="006A4EEC"/>
    <w:rsid w:val="006A4F50"/>
    <w:rsid w:val="006A574F"/>
    <w:rsid w:val="006A5812"/>
    <w:rsid w:val="006A58D4"/>
    <w:rsid w:val="006A5D64"/>
    <w:rsid w:val="006A6117"/>
    <w:rsid w:val="006A6185"/>
    <w:rsid w:val="006A6284"/>
    <w:rsid w:val="006A6555"/>
    <w:rsid w:val="006A68AF"/>
    <w:rsid w:val="006A6914"/>
    <w:rsid w:val="006A6A61"/>
    <w:rsid w:val="006A6AA4"/>
    <w:rsid w:val="006A6BF5"/>
    <w:rsid w:val="006A6DC2"/>
    <w:rsid w:val="006A6E10"/>
    <w:rsid w:val="006A6EC4"/>
    <w:rsid w:val="006A6FED"/>
    <w:rsid w:val="006A74B7"/>
    <w:rsid w:val="006A75E9"/>
    <w:rsid w:val="006A7B48"/>
    <w:rsid w:val="006A7EFB"/>
    <w:rsid w:val="006B00B0"/>
    <w:rsid w:val="006B00B7"/>
    <w:rsid w:val="006B0235"/>
    <w:rsid w:val="006B02DD"/>
    <w:rsid w:val="006B057F"/>
    <w:rsid w:val="006B068D"/>
    <w:rsid w:val="006B0759"/>
    <w:rsid w:val="006B0C85"/>
    <w:rsid w:val="006B0D8B"/>
    <w:rsid w:val="006B0F86"/>
    <w:rsid w:val="006B0FD0"/>
    <w:rsid w:val="006B181B"/>
    <w:rsid w:val="006B18EB"/>
    <w:rsid w:val="006B1F3E"/>
    <w:rsid w:val="006B1F4D"/>
    <w:rsid w:val="006B248C"/>
    <w:rsid w:val="006B278F"/>
    <w:rsid w:val="006B2872"/>
    <w:rsid w:val="006B28F3"/>
    <w:rsid w:val="006B2925"/>
    <w:rsid w:val="006B296C"/>
    <w:rsid w:val="006B3321"/>
    <w:rsid w:val="006B36B8"/>
    <w:rsid w:val="006B36EE"/>
    <w:rsid w:val="006B3A4B"/>
    <w:rsid w:val="006B3D8F"/>
    <w:rsid w:val="006B4094"/>
    <w:rsid w:val="006B4F83"/>
    <w:rsid w:val="006B509F"/>
    <w:rsid w:val="006B547D"/>
    <w:rsid w:val="006B567F"/>
    <w:rsid w:val="006B5947"/>
    <w:rsid w:val="006B5C63"/>
    <w:rsid w:val="006B5E97"/>
    <w:rsid w:val="006B61B6"/>
    <w:rsid w:val="006B63C5"/>
    <w:rsid w:val="006B65AC"/>
    <w:rsid w:val="006B68F8"/>
    <w:rsid w:val="006B6A0C"/>
    <w:rsid w:val="006B6A13"/>
    <w:rsid w:val="006B6ED6"/>
    <w:rsid w:val="006B6F4A"/>
    <w:rsid w:val="006B77A5"/>
    <w:rsid w:val="006B7985"/>
    <w:rsid w:val="006B7A5D"/>
    <w:rsid w:val="006B7FE3"/>
    <w:rsid w:val="006C0092"/>
    <w:rsid w:val="006C0474"/>
    <w:rsid w:val="006C06F1"/>
    <w:rsid w:val="006C09CD"/>
    <w:rsid w:val="006C138D"/>
    <w:rsid w:val="006C16F1"/>
    <w:rsid w:val="006C19AC"/>
    <w:rsid w:val="006C1E04"/>
    <w:rsid w:val="006C1F01"/>
    <w:rsid w:val="006C2177"/>
    <w:rsid w:val="006C2326"/>
    <w:rsid w:val="006C2610"/>
    <w:rsid w:val="006C2BC9"/>
    <w:rsid w:val="006C2BE6"/>
    <w:rsid w:val="006C2CD5"/>
    <w:rsid w:val="006C2D3D"/>
    <w:rsid w:val="006C2DAF"/>
    <w:rsid w:val="006C2DC8"/>
    <w:rsid w:val="006C2E09"/>
    <w:rsid w:val="006C2EF3"/>
    <w:rsid w:val="006C2F24"/>
    <w:rsid w:val="006C319B"/>
    <w:rsid w:val="006C323D"/>
    <w:rsid w:val="006C326D"/>
    <w:rsid w:val="006C330B"/>
    <w:rsid w:val="006C357D"/>
    <w:rsid w:val="006C3706"/>
    <w:rsid w:val="006C38AF"/>
    <w:rsid w:val="006C399E"/>
    <w:rsid w:val="006C3CA5"/>
    <w:rsid w:val="006C3D6F"/>
    <w:rsid w:val="006C3FF5"/>
    <w:rsid w:val="006C4181"/>
    <w:rsid w:val="006C4543"/>
    <w:rsid w:val="006C4741"/>
    <w:rsid w:val="006C48C6"/>
    <w:rsid w:val="006C4D73"/>
    <w:rsid w:val="006C50A4"/>
    <w:rsid w:val="006C5260"/>
    <w:rsid w:val="006C5318"/>
    <w:rsid w:val="006C53FE"/>
    <w:rsid w:val="006C57C6"/>
    <w:rsid w:val="006C5C51"/>
    <w:rsid w:val="006C5E69"/>
    <w:rsid w:val="006C62DC"/>
    <w:rsid w:val="006C6584"/>
    <w:rsid w:val="006C6CC2"/>
    <w:rsid w:val="006C6E7D"/>
    <w:rsid w:val="006C6ED0"/>
    <w:rsid w:val="006C6FA4"/>
    <w:rsid w:val="006C70AD"/>
    <w:rsid w:val="006C73C0"/>
    <w:rsid w:val="006C75A5"/>
    <w:rsid w:val="006C76CC"/>
    <w:rsid w:val="006C7709"/>
    <w:rsid w:val="006C773C"/>
    <w:rsid w:val="006C777C"/>
    <w:rsid w:val="006C788B"/>
    <w:rsid w:val="006C7FC8"/>
    <w:rsid w:val="006C7FDC"/>
    <w:rsid w:val="006D02BD"/>
    <w:rsid w:val="006D03D1"/>
    <w:rsid w:val="006D0676"/>
    <w:rsid w:val="006D0AEF"/>
    <w:rsid w:val="006D0AFF"/>
    <w:rsid w:val="006D0BAF"/>
    <w:rsid w:val="006D0C8E"/>
    <w:rsid w:val="006D0F19"/>
    <w:rsid w:val="006D111E"/>
    <w:rsid w:val="006D1276"/>
    <w:rsid w:val="006D1426"/>
    <w:rsid w:val="006D16FC"/>
    <w:rsid w:val="006D16FE"/>
    <w:rsid w:val="006D1953"/>
    <w:rsid w:val="006D1A0F"/>
    <w:rsid w:val="006D1A84"/>
    <w:rsid w:val="006D1D66"/>
    <w:rsid w:val="006D203D"/>
    <w:rsid w:val="006D20FE"/>
    <w:rsid w:val="006D274D"/>
    <w:rsid w:val="006D2B4D"/>
    <w:rsid w:val="006D2DFA"/>
    <w:rsid w:val="006D2FD6"/>
    <w:rsid w:val="006D2FDF"/>
    <w:rsid w:val="006D34FE"/>
    <w:rsid w:val="006D3925"/>
    <w:rsid w:val="006D3E91"/>
    <w:rsid w:val="006D4039"/>
    <w:rsid w:val="006D48CF"/>
    <w:rsid w:val="006D4A81"/>
    <w:rsid w:val="006D4C41"/>
    <w:rsid w:val="006D4E7E"/>
    <w:rsid w:val="006D4E97"/>
    <w:rsid w:val="006D4F85"/>
    <w:rsid w:val="006D5022"/>
    <w:rsid w:val="006D5567"/>
    <w:rsid w:val="006D5715"/>
    <w:rsid w:val="006D5886"/>
    <w:rsid w:val="006D5A82"/>
    <w:rsid w:val="006D6017"/>
    <w:rsid w:val="006D6478"/>
    <w:rsid w:val="006D64C8"/>
    <w:rsid w:val="006D66A1"/>
    <w:rsid w:val="006D67A0"/>
    <w:rsid w:val="006D6838"/>
    <w:rsid w:val="006D6C08"/>
    <w:rsid w:val="006D6CB0"/>
    <w:rsid w:val="006D6F1B"/>
    <w:rsid w:val="006D714A"/>
    <w:rsid w:val="006D76D2"/>
    <w:rsid w:val="006D78BB"/>
    <w:rsid w:val="006D7A04"/>
    <w:rsid w:val="006D7BEF"/>
    <w:rsid w:val="006E0513"/>
    <w:rsid w:val="006E0537"/>
    <w:rsid w:val="006E0606"/>
    <w:rsid w:val="006E060B"/>
    <w:rsid w:val="006E068E"/>
    <w:rsid w:val="006E068F"/>
    <w:rsid w:val="006E07EA"/>
    <w:rsid w:val="006E0D46"/>
    <w:rsid w:val="006E0F38"/>
    <w:rsid w:val="006E1388"/>
    <w:rsid w:val="006E1660"/>
    <w:rsid w:val="006E178A"/>
    <w:rsid w:val="006E1922"/>
    <w:rsid w:val="006E1C26"/>
    <w:rsid w:val="006E1D74"/>
    <w:rsid w:val="006E2389"/>
    <w:rsid w:val="006E29FF"/>
    <w:rsid w:val="006E2A82"/>
    <w:rsid w:val="006E2F45"/>
    <w:rsid w:val="006E3024"/>
    <w:rsid w:val="006E3029"/>
    <w:rsid w:val="006E3251"/>
    <w:rsid w:val="006E32F9"/>
    <w:rsid w:val="006E33ED"/>
    <w:rsid w:val="006E35DA"/>
    <w:rsid w:val="006E386C"/>
    <w:rsid w:val="006E3F0F"/>
    <w:rsid w:val="006E40E0"/>
    <w:rsid w:val="006E495F"/>
    <w:rsid w:val="006E508E"/>
    <w:rsid w:val="006E541D"/>
    <w:rsid w:val="006E5570"/>
    <w:rsid w:val="006E55DA"/>
    <w:rsid w:val="006E576B"/>
    <w:rsid w:val="006E59AC"/>
    <w:rsid w:val="006E5B18"/>
    <w:rsid w:val="006E5B48"/>
    <w:rsid w:val="006E6081"/>
    <w:rsid w:val="006E63B7"/>
    <w:rsid w:val="006E6436"/>
    <w:rsid w:val="006E6A15"/>
    <w:rsid w:val="006E6A75"/>
    <w:rsid w:val="006E6DB5"/>
    <w:rsid w:val="006E736E"/>
    <w:rsid w:val="006E7696"/>
    <w:rsid w:val="006E7B9D"/>
    <w:rsid w:val="006E7DB8"/>
    <w:rsid w:val="006F0006"/>
    <w:rsid w:val="006F0116"/>
    <w:rsid w:val="006F012A"/>
    <w:rsid w:val="006F0395"/>
    <w:rsid w:val="006F03C3"/>
    <w:rsid w:val="006F06F3"/>
    <w:rsid w:val="006F074B"/>
    <w:rsid w:val="006F0858"/>
    <w:rsid w:val="006F0CCF"/>
    <w:rsid w:val="006F0E36"/>
    <w:rsid w:val="006F1395"/>
    <w:rsid w:val="006F142A"/>
    <w:rsid w:val="006F17AA"/>
    <w:rsid w:val="006F17BA"/>
    <w:rsid w:val="006F1CC4"/>
    <w:rsid w:val="006F1D9E"/>
    <w:rsid w:val="006F1F55"/>
    <w:rsid w:val="006F22B4"/>
    <w:rsid w:val="006F23C2"/>
    <w:rsid w:val="006F2421"/>
    <w:rsid w:val="006F2520"/>
    <w:rsid w:val="006F2636"/>
    <w:rsid w:val="006F277D"/>
    <w:rsid w:val="006F29B6"/>
    <w:rsid w:val="006F2BFB"/>
    <w:rsid w:val="006F2C2B"/>
    <w:rsid w:val="006F3211"/>
    <w:rsid w:val="006F34AA"/>
    <w:rsid w:val="006F39CF"/>
    <w:rsid w:val="006F3B9C"/>
    <w:rsid w:val="006F41D2"/>
    <w:rsid w:val="006F45AB"/>
    <w:rsid w:val="006F4A6D"/>
    <w:rsid w:val="006F4AB6"/>
    <w:rsid w:val="006F4AEC"/>
    <w:rsid w:val="006F4B1A"/>
    <w:rsid w:val="006F4C2D"/>
    <w:rsid w:val="006F4C57"/>
    <w:rsid w:val="006F4D85"/>
    <w:rsid w:val="006F4ED1"/>
    <w:rsid w:val="006F5010"/>
    <w:rsid w:val="006F5131"/>
    <w:rsid w:val="006F5153"/>
    <w:rsid w:val="006F51D4"/>
    <w:rsid w:val="006F5314"/>
    <w:rsid w:val="006F5577"/>
    <w:rsid w:val="006F5984"/>
    <w:rsid w:val="006F59BC"/>
    <w:rsid w:val="006F5A80"/>
    <w:rsid w:val="006F6118"/>
    <w:rsid w:val="006F6227"/>
    <w:rsid w:val="006F634C"/>
    <w:rsid w:val="006F6517"/>
    <w:rsid w:val="006F6A03"/>
    <w:rsid w:val="006F6AD6"/>
    <w:rsid w:val="006F71B7"/>
    <w:rsid w:val="006F73B8"/>
    <w:rsid w:val="006F767F"/>
    <w:rsid w:val="006F76FD"/>
    <w:rsid w:val="006F77F8"/>
    <w:rsid w:val="006F7A2B"/>
    <w:rsid w:val="006F7A38"/>
    <w:rsid w:val="006F7CEE"/>
    <w:rsid w:val="006F7E34"/>
    <w:rsid w:val="00700031"/>
    <w:rsid w:val="007003BF"/>
    <w:rsid w:val="00700A34"/>
    <w:rsid w:val="00700D55"/>
    <w:rsid w:val="00700E9B"/>
    <w:rsid w:val="0070102C"/>
    <w:rsid w:val="0070124A"/>
    <w:rsid w:val="00701310"/>
    <w:rsid w:val="007014A7"/>
    <w:rsid w:val="007016A1"/>
    <w:rsid w:val="00702132"/>
    <w:rsid w:val="0070264A"/>
    <w:rsid w:val="0070264E"/>
    <w:rsid w:val="007027AF"/>
    <w:rsid w:val="007027D3"/>
    <w:rsid w:val="007028F3"/>
    <w:rsid w:val="00702970"/>
    <w:rsid w:val="007029CF"/>
    <w:rsid w:val="00702AF9"/>
    <w:rsid w:val="00702D3B"/>
    <w:rsid w:val="00703551"/>
    <w:rsid w:val="007035D4"/>
    <w:rsid w:val="00703600"/>
    <w:rsid w:val="007038F3"/>
    <w:rsid w:val="00703CA2"/>
    <w:rsid w:val="00703CCF"/>
    <w:rsid w:val="00704240"/>
    <w:rsid w:val="007042B8"/>
    <w:rsid w:val="00704F76"/>
    <w:rsid w:val="0070514E"/>
    <w:rsid w:val="0070524C"/>
    <w:rsid w:val="00705525"/>
    <w:rsid w:val="007055C0"/>
    <w:rsid w:val="0070560D"/>
    <w:rsid w:val="00705668"/>
    <w:rsid w:val="0070573C"/>
    <w:rsid w:val="00705798"/>
    <w:rsid w:val="00705BEA"/>
    <w:rsid w:val="00705C80"/>
    <w:rsid w:val="00705D78"/>
    <w:rsid w:val="00705FE5"/>
    <w:rsid w:val="0070610A"/>
    <w:rsid w:val="00706113"/>
    <w:rsid w:val="00706365"/>
    <w:rsid w:val="0070653B"/>
    <w:rsid w:val="007065DF"/>
    <w:rsid w:val="007065EA"/>
    <w:rsid w:val="007066BB"/>
    <w:rsid w:val="0070684C"/>
    <w:rsid w:val="0070694C"/>
    <w:rsid w:val="00706E95"/>
    <w:rsid w:val="007071B9"/>
    <w:rsid w:val="0070754B"/>
    <w:rsid w:val="007075A1"/>
    <w:rsid w:val="007075DA"/>
    <w:rsid w:val="00707645"/>
    <w:rsid w:val="00707A95"/>
    <w:rsid w:val="00707F48"/>
    <w:rsid w:val="00710191"/>
    <w:rsid w:val="00710220"/>
    <w:rsid w:val="0071037A"/>
    <w:rsid w:val="007103A1"/>
    <w:rsid w:val="00710670"/>
    <w:rsid w:val="0071085D"/>
    <w:rsid w:val="00710A1A"/>
    <w:rsid w:val="00710C10"/>
    <w:rsid w:val="00710D10"/>
    <w:rsid w:val="00710D24"/>
    <w:rsid w:val="00710F6F"/>
    <w:rsid w:val="007119E6"/>
    <w:rsid w:val="00711ACF"/>
    <w:rsid w:val="00711F83"/>
    <w:rsid w:val="007122F1"/>
    <w:rsid w:val="007126FA"/>
    <w:rsid w:val="007128F2"/>
    <w:rsid w:val="00712B27"/>
    <w:rsid w:val="00712B9C"/>
    <w:rsid w:val="00712C8B"/>
    <w:rsid w:val="00712D3D"/>
    <w:rsid w:val="00713180"/>
    <w:rsid w:val="00713216"/>
    <w:rsid w:val="007133D9"/>
    <w:rsid w:val="00713662"/>
    <w:rsid w:val="007136DE"/>
    <w:rsid w:val="0071388E"/>
    <w:rsid w:val="007138A0"/>
    <w:rsid w:val="007138D1"/>
    <w:rsid w:val="00713B22"/>
    <w:rsid w:val="00713C34"/>
    <w:rsid w:val="007140AA"/>
    <w:rsid w:val="00714173"/>
    <w:rsid w:val="007147CE"/>
    <w:rsid w:val="007149DA"/>
    <w:rsid w:val="00714C42"/>
    <w:rsid w:val="007153BB"/>
    <w:rsid w:val="007153CE"/>
    <w:rsid w:val="00715511"/>
    <w:rsid w:val="007155BB"/>
    <w:rsid w:val="0071567A"/>
    <w:rsid w:val="00715808"/>
    <w:rsid w:val="00715985"/>
    <w:rsid w:val="00715F19"/>
    <w:rsid w:val="00716252"/>
    <w:rsid w:val="007162B9"/>
    <w:rsid w:val="007165BA"/>
    <w:rsid w:val="007169D6"/>
    <w:rsid w:val="00716AFE"/>
    <w:rsid w:val="00716BEA"/>
    <w:rsid w:val="00716FFB"/>
    <w:rsid w:val="0071740D"/>
    <w:rsid w:val="0071752F"/>
    <w:rsid w:val="0071772A"/>
    <w:rsid w:val="00717791"/>
    <w:rsid w:val="0071779A"/>
    <w:rsid w:val="007177C4"/>
    <w:rsid w:val="007178A9"/>
    <w:rsid w:val="007179CD"/>
    <w:rsid w:val="00717A30"/>
    <w:rsid w:val="00717A96"/>
    <w:rsid w:val="00717ABB"/>
    <w:rsid w:val="00717B3F"/>
    <w:rsid w:val="00717C12"/>
    <w:rsid w:val="00717D96"/>
    <w:rsid w:val="00717DED"/>
    <w:rsid w:val="00717EA9"/>
    <w:rsid w:val="00717F78"/>
    <w:rsid w:val="007203F0"/>
    <w:rsid w:val="007204CA"/>
    <w:rsid w:val="0072061F"/>
    <w:rsid w:val="00720A17"/>
    <w:rsid w:val="00720C73"/>
    <w:rsid w:val="00720C9B"/>
    <w:rsid w:val="00720D62"/>
    <w:rsid w:val="00720F2E"/>
    <w:rsid w:val="0072118C"/>
    <w:rsid w:val="00721311"/>
    <w:rsid w:val="0072148C"/>
    <w:rsid w:val="007215FE"/>
    <w:rsid w:val="0072167D"/>
    <w:rsid w:val="007219C7"/>
    <w:rsid w:val="00721AB3"/>
    <w:rsid w:val="00721B5D"/>
    <w:rsid w:val="00721BC8"/>
    <w:rsid w:val="00721EAF"/>
    <w:rsid w:val="00721F8F"/>
    <w:rsid w:val="0072213E"/>
    <w:rsid w:val="007221D8"/>
    <w:rsid w:val="007222D0"/>
    <w:rsid w:val="00722575"/>
    <w:rsid w:val="007225FB"/>
    <w:rsid w:val="00722A31"/>
    <w:rsid w:val="00722AB9"/>
    <w:rsid w:val="00722E15"/>
    <w:rsid w:val="00723033"/>
    <w:rsid w:val="00723153"/>
    <w:rsid w:val="00723963"/>
    <w:rsid w:val="00723A02"/>
    <w:rsid w:val="00723BEB"/>
    <w:rsid w:val="00723E15"/>
    <w:rsid w:val="00723F7E"/>
    <w:rsid w:val="0072426C"/>
    <w:rsid w:val="0072433A"/>
    <w:rsid w:val="0072434E"/>
    <w:rsid w:val="0072447A"/>
    <w:rsid w:val="0072488B"/>
    <w:rsid w:val="0072493B"/>
    <w:rsid w:val="00724BA5"/>
    <w:rsid w:val="00724BF9"/>
    <w:rsid w:val="00725099"/>
    <w:rsid w:val="00725140"/>
    <w:rsid w:val="0072523E"/>
    <w:rsid w:val="007253C3"/>
    <w:rsid w:val="0072589D"/>
    <w:rsid w:val="00725A76"/>
    <w:rsid w:val="00725F0B"/>
    <w:rsid w:val="00726129"/>
    <w:rsid w:val="0072616B"/>
    <w:rsid w:val="00726283"/>
    <w:rsid w:val="0072638E"/>
    <w:rsid w:val="00726567"/>
    <w:rsid w:val="00726948"/>
    <w:rsid w:val="007269E6"/>
    <w:rsid w:val="00726BAF"/>
    <w:rsid w:val="00726DDB"/>
    <w:rsid w:val="007271CE"/>
    <w:rsid w:val="00727450"/>
    <w:rsid w:val="00727863"/>
    <w:rsid w:val="007278DF"/>
    <w:rsid w:val="007279A3"/>
    <w:rsid w:val="00727E46"/>
    <w:rsid w:val="00730059"/>
    <w:rsid w:val="0073018C"/>
    <w:rsid w:val="007301DA"/>
    <w:rsid w:val="007304E3"/>
    <w:rsid w:val="007306E8"/>
    <w:rsid w:val="00730904"/>
    <w:rsid w:val="00730A42"/>
    <w:rsid w:val="00730F47"/>
    <w:rsid w:val="00730F71"/>
    <w:rsid w:val="00731383"/>
    <w:rsid w:val="007318D9"/>
    <w:rsid w:val="00731915"/>
    <w:rsid w:val="007319BC"/>
    <w:rsid w:val="00731BFD"/>
    <w:rsid w:val="00731CF9"/>
    <w:rsid w:val="00731E8B"/>
    <w:rsid w:val="00731F2B"/>
    <w:rsid w:val="00731F92"/>
    <w:rsid w:val="007324AD"/>
    <w:rsid w:val="007328BC"/>
    <w:rsid w:val="00732954"/>
    <w:rsid w:val="00732A9E"/>
    <w:rsid w:val="00732AAC"/>
    <w:rsid w:val="00732E1A"/>
    <w:rsid w:val="00732EF0"/>
    <w:rsid w:val="00733186"/>
    <w:rsid w:val="00733222"/>
    <w:rsid w:val="00733290"/>
    <w:rsid w:val="00733342"/>
    <w:rsid w:val="007333FC"/>
    <w:rsid w:val="007337F4"/>
    <w:rsid w:val="00733B31"/>
    <w:rsid w:val="0073404F"/>
    <w:rsid w:val="007341A7"/>
    <w:rsid w:val="00735093"/>
    <w:rsid w:val="007350BD"/>
    <w:rsid w:val="007352C6"/>
    <w:rsid w:val="00735B9B"/>
    <w:rsid w:val="00735D3B"/>
    <w:rsid w:val="00735E20"/>
    <w:rsid w:val="00735F68"/>
    <w:rsid w:val="00736028"/>
    <w:rsid w:val="00736098"/>
    <w:rsid w:val="0073626B"/>
    <w:rsid w:val="00736648"/>
    <w:rsid w:val="0073694F"/>
    <w:rsid w:val="007371A3"/>
    <w:rsid w:val="007373E7"/>
    <w:rsid w:val="00737822"/>
    <w:rsid w:val="0073787E"/>
    <w:rsid w:val="00737A0B"/>
    <w:rsid w:val="00737D18"/>
    <w:rsid w:val="00737E96"/>
    <w:rsid w:val="00737F69"/>
    <w:rsid w:val="0074008C"/>
    <w:rsid w:val="007400A3"/>
    <w:rsid w:val="00740302"/>
    <w:rsid w:val="00740408"/>
    <w:rsid w:val="007404D3"/>
    <w:rsid w:val="007405EA"/>
    <w:rsid w:val="0074085C"/>
    <w:rsid w:val="0074090D"/>
    <w:rsid w:val="00740E70"/>
    <w:rsid w:val="0074200D"/>
    <w:rsid w:val="00742016"/>
    <w:rsid w:val="0074203E"/>
    <w:rsid w:val="007423C4"/>
    <w:rsid w:val="00742423"/>
    <w:rsid w:val="00742644"/>
    <w:rsid w:val="00742665"/>
    <w:rsid w:val="00742ADF"/>
    <w:rsid w:val="00742DD5"/>
    <w:rsid w:val="007430A8"/>
    <w:rsid w:val="00743601"/>
    <w:rsid w:val="007437FF"/>
    <w:rsid w:val="00743A16"/>
    <w:rsid w:val="00743A6B"/>
    <w:rsid w:val="00743A8A"/>
    <w:rsid w:val="00743D0C"/>
    <w:rsid w:val="007440AE"/>
    <w:rsid w:val="00744180"/>
    <w:rsid w:val="007442FD"/>
    <w:rsid w:val="007445EC"/>
    <w:rsid w:val="00744661"/>
    <w:rsid w:val="00744758"/>
    <w:rsid w:val="00744845"/>
    <w:rsid w:val="007448E9"/>
    <w:rsid w:val="00744B3F"/>
    <w:rsid w:val="00744D35"/>
    <w:rsid w:val="00744D5F"/>
    <w:rsid w:val="00744EC2"/>
    <w:rsid w:val="00744F5C"/>
    <w:rsid w:val="00745070"/>
    <w:rsid w:val="0074536D"/>
    <w:rsid w:val="007453BD"/>
    <w:rsid w:val="007458AA"/>
    <w:rsid w:val="007458E9"/>
    <w:rsid w:val="00745901"/>
    <w:rsid w:val="00745937"/>
    <w:rsid w:val="00745D33"/>
    <w:rsid w:val="0074607A"/>
    <w:rsid w:val="0074613C"/>
    <w:rsid w:val="007461BF"/>
    <w:rsid w:val="0074629C"/>
    <w:rsid w:val="007464D1"/>
    <w:rsid w:val="00746518"/>
    <w:rsid w:val="00746613"/>
    <w:rsid w:val="007466E4"/>
    <w:rsid w:val="0074697F"/>
    <w:rsid w:val="00746BEF"/>
    <w:rsid w:val="007472DE"/>
    <w:rsid w:val="00747498"/>
    <w:rsid w:val="007477AD"/>
    <w:rsid w:val="00747929"/>
    <w:rsid w:val="00747AC6"/>
    <w:rsid w:val="00747C48"/>
    <w:rsid w:val="00747CA9"/>
    <w:rsid w:val="00750131"/>
    <w:rsid w:val="00750273"/>
    <w:rsid w:val="00750361"/>
    <w:rsid w:val="00750A62"/>
    <w:rsid w:val="00750CBF"/>
    <w:rsid w:val="00750DA5"/>
    <w:rsid w:val="007517C1"/>
    <w:rsid w:val="00751BAC"/>
    <w:rsid w:val="00751E58"/>
    <w:rsid w:val="007521BC"/>
    <w:rsid w:val="007527AE"/>
    <w:rsid w:val="007527CB"/>
    <w:rsid w:val="00752CF8"/>
    <w:rsid w:val="00752D9D"/>
    <w:rsid w:val="00752DA8"/>
    <w:rsid w:val="00752F3D"/>
    <w:rsid w:val="0075393C"/>
    <w:rsid w:val="007539FC"/>
    <w:rsid w:val="00753C3E"/>
    <w:rsid w:val="007545BA"/>
    <w:rsid w:val="007548F2"/>
    <w:rsid w:val="00754992"/>
    <w:rsid w:val="007549EA"/>
    <w:rsid w:val="00754CDB"/>
    <w:rsid w:val="00754E55"/>
    <w:rsid w:val="00754F28"/>
    <w:rsid w:val="007550FE"/>
    <w:rsid w:val="007552AE"/>
    <w:rsid w:val="007554D0"/>
    <w:rsid w:val="00755508"/>
    <w:rsid w:val="00755588"/>
    <w:rsid w:val="007555A4"/>
    <w:rsid w:val="007555F8"/>
    <w:rsid w:val="00755B71"/>
    <w:rsid w:val="00755EC5"/>
    <w:rsid w:val="00755F02"/>
    <w:rsid w:val="00755FD0"/>
    <w:rsid w:val="007561B6"/>
    <w:rsid w:val="00756374"/>
    <w:rsid w:val="007563BA"/>
    <w:rsid w:val="007563D2"/>
    <w:rsid w:val="007564C1"/>
    <w:rsid w:val="00756592"/>
    <w:rsid w:val="0075667C"/>
    <w:rsid w:val="00756685"/>
    <w:rsid w:val="00756946"/>
    <w:rsid w:val="00756D53"/>
    <w:rsid w:val="00756E6E"/>
    <w:rsid w:val="00756F35"/>
    <w:rsid w:val="007570E3"/>
    <w:rsid w:val="00757180"/>
    <w:rsid w:val="007571BE"/>
    <w:rsid w:val="00757C6E"/>
    <w:rsid w:val="00760215"/>
    <w:rsid w:val="0076025F"/>
    <w:rsid w:val="00760509"/>
    <w:rsid w:val="00760578"/>
    <w:rsid w:val="0076057C"/>
    <w:rsid w:val="007606BE"/>
    <w:rsid w:val="00760799"/>
    <w:rsid w:val="00760DA7"/>
    <w:rsid w:val="00760F51"/>
    <w:rsid w:val="00761070"/>
    <w:rsid w:val="007610AD"/>
    <w:rsid w:val="00761141"/>
    <w:rsid w:val="00762229"/>
    <w:rsid w:val="007625D8"/>
    <w:rsid w:val="00762758"/>
    <w:rsid w:val="0076284A"/>
    <w:rsid w:val="0076298C"/>
    <w:rsid w:val="00762A19"/>
    <w:rsid w:val="00762AA0"/>
    <w:rsid w:val="00762CD0"/>
    <w:rsid w:val="00762D1B"/>
    <w:rsid w:val="00762D76"/>
    <w:rsid w:val="007630F8"/>
    <w:rsid w:val="007632DB"/>
    <w:rsid w:val="00763392"/>
    <w:rsid w:val="007633D1"/>
    <w:rsid w:val="00763853"/>
    <w:rsid w:val="007638D5"/>
    <w:rsid w:val="00763A17"/>
    <w:rsid w:val="00764183"/>
    <w:rsid w:val="0076463B"/>
    <w:rsid w:val="007646A0"/>
    <w:rsid w:val="007647D4"/>
    <w:rsid w:val="007647FB"/>
    <w:rsid w:val="00764EAC"/>
    <w:rsid w:val="00765039"/>
    <w:rsid w:val="0076511F"/>
    <w:rsid w:val="007651A6"/>
    <w:rsid w:val="0076529B"/>
    <w:rsid w:val="007652F0"/>
    <w:rsid w:val="007652F9"/>
    <w:rsid w:val="0076564B"/>
    <w:rsid w:val="007656EF"/>
    <w:rsid w:val="00765733"/>
    <w:rsid w:val="00765BBF"/>
    <w:rsid w:val="00765F07"/>
    <w:rsid w:val="007663BF"/>
    <w:rsid w:val="00766715"/>
    <w:rsid w:val="00766E0B"/>
    <w:rsid w:val="00766E3F"/>
    <w:rsid w:val="00766E73"/>
    <w:rsid w:val="007673E2"/>
    <w:rsid w:val="0076774B"/>
    <w:rsid w:val="00767914"/>
    <w:rsid w:val="00767A4C"/>
    <w:rsid w:val="00767EA6"/>
    <w:rsid w:val="00767EC3"/>
    <w:rsid w:val="00767FC3"/>
    <w:rsid w:val="00770368"/>
    <w:rsid w:val="00770459"/>
    <w:rsid w:val="00770512"/>
    <w:rsid w:val="007708A7"/>
    <w:rsid w:val="00770E6E"/>
    <w:rsid w:val="00771339"/>
    <w:rsid w:val="00771969"/>
    <w:rsid w:val="00771D9E"/>
    <w:rsid w:val="00771E7A"/>
    <w:rsid w:val="0077263D"/>
    <w:rsid w:val="00772895"/>
    <w:rsid w:val="00772F99"/>
    <w:rsid w:val="00773437"/>
    <w:rsid w:val="007735D0"/>
    <w:rsid w:val="007735DB"/>
    <w:rsid w:val="007736C7"/>
    <w:rsid w:val="00773729"/>
    <w:rsid w:val="00773CB7"/>
    <w:rsid w:val="00773F11"/>
    <w:rsid w:val="00773F70"/>
    <w:rsid w:val="00774168"/>
    <w:rsid w:val="007742EB"/>
    <w:rsid w:val="007745DE"/>
    <w:rsid w:val="00774924"/>
    <w:rsid w:val="00774950"/>
    <w:rsid w:val="00774CA2"/>
    <w:rsid w:val="00775026"/>
    <w:rsid w:val="00775556"/>
    <w:rsid w:val="00775773"/>
    <w:rsid w:val="0077578E"/>
    <w:rsid w:val="00775882"/>
    <w:rsid w:val="00775A48"/>
    <w:rsid w:val="00775D53"/>
    <w:rsid w:val="007760EF"/>
    <w:rsid w:val="007764FA"/>
    <w:rsid w:val="007766C6"/>
    <w:rsid w:val="00776946"/>
    <w:rsid w:val="00776AAB"/>
    <w:rsid w:val="00776EC8"/>
    <w:rsid w:val="00776EEB"/>
    <w:rsid w:val="00776FA9"/>
    <w:rsid w:val="00776FD0"/>
    <w:rsid w:val="00777045"/>
    <w:rsid w:val="0077767B"/>
    <w:rsid w:val="00777751"/>
    <w:rsid w:val="00777868"/>
    <w:rsid w:val="00777904"/>
    <w:rsid w:val="00777AF5"/>
    <w:rsid w:val="00777B4F"/>
    <w:rsid w:val="00777B8A"/>
    <w:rsid w:val="00777DBC"/>
    <w:rsid w:val="007800F3"/>
    <w:rsid w:val="007803EF"/>
    <w:rsid w:val="00780A6F"/>
    <w:rsid w:val="00780CF5"/>
    <w:rsid w:val="00780EAF"/>
    <w:rsid w:val="00781087"/>
    <w:rsid w:val="00781153"/>
    <w:rsid w:val="00781217"/>
    <w:rsid w:val="007817F1"/>
    <w:rsid w:val="00781985"/>
    <w:rsid w:val="007819D6"/>
    <w:rsid w:val="00781D4A"/>
    <w:rsid w:val="00781E82"/>
    <w:rsid w:val="00782248"/>
    <w:rsid w:val="00782316"/>
    <w:rsid w:val="00782410"/>
    <w:rsid w:val="00782C00"/>
    <w:rsid w:val="00783060"/>
    <w:rsid w:val="00783320"/>
    <w:rsid w:val="0078348B"/>
    <w:rsid w:val="0078410D"/>
    <w:rsid w:val="00784403"/>
    <w:rsid w:val="007849FE"/>
    <w:rsid w:val="00784AEA"/>
    <w:rsid w:val="00784C7C"/>
    <w:rsid w:val="00784DA3"/>
    <w:rsid w:val="00784FEB"/>
    <w:rsid w:val="007851D7"/>
    <w:rsid w:val="007851E9"/>
    <w:rsid w:val="0078555B"/>
    <w:rsid w:val="007856E6"/>
    <w:rsid w:val="00785E48"/>
    <w:rsid w:val="00786023"/>
    <w:rsid w:val="007867C9"/>
    <w:rsid w:val="00786837"/>
    <w:rsid w:val="00786A89"/>
    <w:rsid w:val="00786B0E"/>
    <w:rsid w:val="00786D72"/>
    <w:rsid w:val="00786DCC"/>
    <w:rsid w:val="00786DFE"/>
    <w:rsid w:val="00786FFE"/>
    <w:rsid w:val="00787336"/>
    <w:rsid w:val="0078753C"/>
    <w:rsid w:val="007878AC"/>
    <w:rsid w:val="007878E3"/>
    <w:rsid w:val="007879D9"/>
    <w:rsid w:val="00787D9F"/>
    <w:rsid w:val="007902C8"/>
    <w:rsid w:val="0079043B"/>
    <w:rsid w:val="00790BB3"/>
    <w:rsid w:val="00790D32"/>
    <w:rsid w:val="007915C8"/>
    <w:rsid w:val="0079186F"/>
    <w:rsid w:val="00791A70"/>
    <w:rsid w:val="00791B5A"/>
    <w:rsid w:val="007925AF"/>
    <w:rsid w:val="0079276D"/>
    <w:rsid w:val="0079277E"/>
    <w:rsid w:val="007928DB"/>
    <w:rsid w:val="00792CF5"/>
    <w:rsid w:val="00792D05"/>
    <w:rsid w:val="00792E23"/>
    <w:rsid w:val="00793059"/>
    <w:rsid w:val="00793106"/>
    <w:rsid w:val="00793141"/>
    <w:rsid w:val="00793432"/>
    <w:rsid w:val="00793D87"/>
    <w:rsid w:val="00793E46"/>
    <w:rsid w:val="00793E8A"/>
    <w:rsid w:val="00793EBE"/>
    <w:rsid w:val="00794007"/>
    <w:rsid w:val="0079445D"/>
    <w:rsid w:val="0079458F"/>
    <w:rsid w:val="0079490B"/>
    <w:rsid w:val="00794BB5"/>
    <w:rsid w:val="00795344"/>
    <w:rsid w:val="007953A2"/>
    <w:rsid w:val="007953C0"/>
    <w:rsid w:val="007954FC"/>
    <w:rsid w:val="00795551"/>
    <w:rsid w:val="007957CF"/>
    <w:rsid w:val="007959EE"/>
    <w:rsid w:val="00795AF2"/>
    <w:rsid w:val="00795DB1"/>
    <w:rsid w:val="00796164"/>
    <w:rsid w:val="0079657D"/>
    <w:rsid w:val="00796AC2"/>
    <w:rsid w:val="00796B4B"/>
    <w:rsid w:val="00796F38"/>
    <w:rsid w:val="0079714A"/>
    <w:rsid w:val="0079748E"/>
    <w:rsid w:val="00797667"/>
    <w:rsid w:val="00797A0A"/>
    <w:rsid w:val="00797B41"/>
    <w:rsid w:val="00797C18"/>
    <w:rsid w:val="00797E2A"/>
    <w:rsid w:val="00797FF7"/>
    <w:rsid w:val="007A05C2"/>
    <w:rsid w:val="007A05C4"/>
    <w:rsid w:val="007A0638"/>
    <w:rsid w:val="007A068B"/>
    <w:rsid w:val="007A0C8F"/>
    <w:rsid w:val="007A0D1E"/>
    <w:rsid w:val="007A0E78"/>
    <w:rsid w:val="007A0EA0"/>
    <w:rsid w:val="007A10D1"/>
    <w:rsid w:val="007A13C9"/>
    <w:rsid w:val="007A14CF"/>
    <w:rsid w:val="007A1586"/>
    <w:rsid w:val="007A19C9"/>
    <w:rsid w:val="007A1D80"/>
    <w:rsid w:val="007A1E20"/>
    <w:rsid w:val="007A1F52"/>
    <w:rsid w:val="007A2092"/>
    <w:rsid w:val="007A247A"/>
    <w:rsid w:val="007A29C5"/>
    <w:rsid w:val="007A2CCE"/>
    <w:rsid w:val="007A2D1A"/>
    <w:rsid w:val="007A2F02"/>
    <w:rsid w:val="007A312D"/>
    <w:rsid w:val="007A34C7"/>
    <w:rsid w:val="007A3748"/>
    <w:rsid w:val="007A3758"/>
    <w:rsid w:val="007A38E0"/>
    <w:rsid w:val="007A392B"/>
    <w:rsid w:val="007A3A2E"/>
    <w:rsid w:val="007A3A83"/>
    <w:rsid w:val="007A3D75"/>
    <w:rsid w:val="007A4204"/>
    <w:rsid w:val="007A440D"/>
    <w:rsid w:val="007A479F"/>
    <w:rsid w:val="007A4AA1"/>
    <w:rsid w:val="007A4BF1"/>
    <w:rsid w:val="007A5320"/>
    <w:rsid w:val="007A57B7"/>
    <w:rsid w:val="007A584E"/>
    <w:rsid w:val="007A5B1C"/>
    <w:rsid w:val="007A6091"/>
    <w:rsid w:val="007A61DE"/>
    <w:rsid w:val="007A63A5"/>
    <w:rsid w:val="007A6717"/>
    <w:rsid w:val="007A67D9"/>
    <w:rsid w:val="007A6A6B"/>
    <w:rsid w:val="007A71CE"/>
    <w:rsid w:val="007A73D9"/>
    <w:rsid w:val="007A78C3"/>
    <w:rsid w:val="007A7B65"/>
    <w:rsid w:val="007A7D3C"/>
    <w:rsid w:val="007B0481"/>
    <w:rsid w:val="007B0652"/>
    <w:rsid w:val="007B0736"/>
    <w:rsid w:val="007B0B3C"/>
    <w:rsid w:val="007B10CC"/>
    <w:rsid w:val="007B1157"/>
    <w:rsid w:val="007B1192"/>
    <w:rsid w:val="007B1890"/>
    <w:rsid w:val="007B1898"/>
    <w:rsid w:val="007B1C1F"/>
    <w:rsid w:val="007B1D03"/>
    <w:rsid w:val="007B2AA2"/>
    <w:rsid w:val="007B32D3"/>
    <w:rsid w:val="007B392E"/>
    <w:rsid w:val="007B3D2D"/>
    <w:rsid w:val="007B3FBF"/>
    <w:rsid w:val="007B4185"/>
    <w:rsid w:val="007B43F9"/>
    <w:rsid w:val="007B45FD"/>
    <w:rsid w:val="007B46F0"/>
    <w:rsid w:val="007B4B5D"/>
    <w:rsid w:val="007B520C"/>
    <w:rsid w:val="007B5AA8"/>
    <w:rsid w:val="007B5C52"/>
    <w:rsid w:val="007B5CE4"/>
    <w:rsid w:val="007B605B"/>
    <w:rsid w:val="007B6086"/>
    <w:rsid w:val="007B6279"/>
    <w:rsid w:val="007B6548"/>
    <w:rsid w:val="007B6717"/>
    <w:rsid w:val="007B674B"/>
    <w:rsid w:val="007B6BB3"/>
    <w:rsid w:val="007B6D96"/>
    <w:rsid w:val="007B716C"/>
    <w:rsid w:val="007B747B"/>
    <w:rsid w:val="007B7A7E"/>
    <w:rsid w:val="007B7ADD"/>
    <w:rsid w:val="007B7F57"/>
    <w:rsid w:val="007C00F2"/>
    <w:rsid w:val="007C032C"/>
    <w:rsid w:val="007C03C3"/>
    <w:rsid w:val="007C04E7"/>
    <w:rsid w:val="007C04FC"/>
    <w:rsid w:val="007C0995"/>
    <w:rsid w:val="007C0B66"/>
    <w:rsid w:val="007C0DAA"/>
    <w:rsid w:val="007C0DD5"/>
    <w:rsid w:val="007C0E94"/>
    <w:rsid w:val="007C0F42"/>
    <w:rsid w:val="007C1018"/>
    <w:rsid w:val="007C1398"/>
    <w:rsid w:val="007C1594"/>
    <w:rsid w:val="007C1BA1"/>
    <w:rsid w:val="007C1E1E"/>
    <w:rsid w:val="007C2074"/>
    <w:rsid w:val="007C213A"/>
    <w:rsid w:val="007C226F"/>
    <w:rsid w:val="007C2A2C"/>
    <w:rsid w:val="007C2A73"/>
    <w:rsid w:val="007C2CAA"/>
    <w:rsid w:val="007C2DB7"/>
    <w:rsid w:val="007C2DBA"/>
    <w:rsid w:val="007C2DBE"/>
    <w:rsid w:val="007C30E0"/>
    <w:rsid w:val="007C322E"/>
    <w:rsid w:val="007C32C3"/>
    <w:rsid w:val="007C35BC"/>
    <w:rsid w:val="007C3E24"/>
    <w:rsid w:val="007C410E"/>
    <w:rsid w:val="007C41AE"/>
    <w:rsid w:val="007C41EA"/>
    <w:rsid w:val="007C4250"/>
    <w:rsid w:val="007C42F5"/>
    <w:rsid w:val="007C449D"/>
    <w:rsid w:val="007C49E4"/>
    <w:rsid w:val="007C4B80"/>
    <w:rsid w:val="007C4D6D"/>
    <w:rsid w:val="007C4F7E"/>
    <w:rsid w:val="007C4FEE"/>
    <w:rsid w:val="007C5075"/>
    <w:rsid w:val="007C534C"/>
    <w:rsid w:val="007C59B6"/>
    <w:rsid w:val="007C5CB6"/>
    <w:rsid w:val="007C5E00"/>
    <w:rsid w:val="007C608D"/>
    <w:rsid w:val="007C6205"/>
    <w:rsid w:val="007C666B"/>
    <w:rsid w:val="007C68F6"/>
    <w:rsid w:val="007C6B06"/>
    <w:rsid w:val="007C6EAA"/>
    <w:rsid w:val="007C6F8D"/>
    <w:rsid w:val="007C755B"/>
    <w:rsid w:val="007C7951"/>
    <w:rsid w:val="007C7BBD"/>
    <w:rsid w:val="007C7CB2"/>
    <w:rsid w:val="007D005A"/>
    <w:rsid w:val="007D00B3"/>
    <w:rsid w:val="007D019A"/>
    <w:rsid w:val="007D052B"/>
    <w:rsid w:val="007D0554"/>
    <w:rsid w:val="007D0750"/>
    <w:rsid w:val="007D0B29"/>
    <w:rsid w:val="007D0B46"/>
    <w:rsid w:val="007D0B56"/>
    <w:rsid w:val="007D10BE"/>
    <w:rsid w:val="007D1A51"/>
    <w:rsid w:val="007D1A80"/>
    <w:rsid w:val="007D1B53"/>
    <w:rsid w:val="007D1C27"/>
    <w:rsid w:val="007D1C48"/>
    <w:rsid w:val="007D1DE1"/>
    <w:rsid w:val="007D1E2A"/>
    <w:rsid w:val="007D1E7C"/>
    <w:rsid w:val="007D1F33"/>
    <w:rsid w:val="007D1F63"/>
    <w:rsid w:val="007D234C"/>
    <w:rsid w:val="007D23B7"/>
    <w:rsid w:val="007D23C1"/>
    <w:rsid w:val="007D23DB"/>
    <w:rsid w:val="007D2497"/>
    <w:rsid w:val="007D24A8"/>
    <w:rsid w:val="007D2643"/>
    <w:rsid w:val="007D2670"/>
    <w:rsid w:val="007D2903"/>
    <w:rsid w:val="007D2962"/>
    <w:rsid w:val="007D2B1E"/>
    <w:rsid w:val="007D2B6D"/>
    <w:rsid w:val="007D326F"/>
    <w:rsid w:val="007D394D"/>
    <w:rsid w:val="007D3B8D"/>
    <w:rsid w:val="007D3E8F"/>
    <w:rsid w:val="007D3F5E"/>
    <w:rsid w:val="007D41FC"/>
    <w:rsid w:val="007D42FD"/>
    <w:rsid w:val="007D43BF"/>
    <w:rsid w:val="007D43E3"/>
    <w:rsid w:val="007D469E"/>
    <w:rsid w:val="007D47F2"/>
    <w:rsid w:val="007D4933"/>
    <w:rsid w:val="007D4947"/>
    <w:rsid w:val="007D4D99"/>
    <w:rsid w:val="007D5251"/>
    <w:rsid w:val="007D5568"/>
    <w:rsid w:val="007D5951"/>
    <w:rsid w:val="007D5CE2"/>
    <w:rsid w:val="007D5D5F"/>
    <w:rsid w:val="007D6A57"/>
    <w:rsid w:val="007D6BE9"/>
    <w:rsid w:val="007D6DA3"/>
    <w:rsid w:val="007D6FB9"/>
    <w:rsid w:val="007D70B9"/>
    <w:rsid w:val="007D73E8"/>
    <w:rsid w:val="007D74F9"/>
    <w:rsid w:val="007D773B"/>
    <w:rsid w:val="007D7AC8"/>
    <w:rsid w:val="007D7BF6"/>
    <w:rsid w:val="007D7DC9"/>
    <w:rsid w:val="007D7DD2"/>
    <w:rsid w:val="007E012C"/>
    <w:rsid w:val="007E02FC"/>
    <w:rsid w:val="007E046B"/>
    <w:rsid w:val="007E083D"/>
    <w:rsid w:val="007E08EC"/>
    <w:rsid w:val="007E09D5"/>
    <w:rsid w:val="007E0C13"/>
    <w:rsid w:val="007E0D47"/>
    <w:rsid w:val="007E0D53"/>
    <w:rsid w:val="007E0F6E"/>
    <w:rsid w:val="007E1072"/>
    <w:rsid w:val="007E1872"/>
    <w:rsid w:val="007E1894"/>
    <w:rsid w:val="007E1988"/>
    <w:rsid w:val="007E1A84"/>
    <w:rsid w:val="007E2128"/>
    <w:rsid w:val="007E2453"/>
    <w:rsid w:val="007E250F"/>
    <w:rsid w:val="007E2516"/>
    <w:rsid w:val="007E2601"/>
    <w:rsid w:val="007E28A3"/>
    <w:rsid w:val="007E2CB4"/>
    <w:rsid w:val="007E2D47"/>
    <w:rsid w:val="007E2D88"/>
    <w:rsid w:val="007E2EE7"/>
    <w:rsid w:val="007E30B1"/>
    <w:rsid w:val="007E3145"/>
    <w:rsid w:val="007E3189"/>
    <w:rsid w:val="007E32B5"/>
    <w:rsid w:val="007E3449"/>
    <w:rsid w:val="007E34E1"/>
    <w:rsid w:val="007E3509"/>
    <w:rsid w:val="007E38A2"/>
    <w:rsid w:val="007E3AD2"/>
    <w:rsid w:val="007E3ADC"/>
    <w:rsid w:val="007E3B82"/>
    <w:rsid w:val="007E3B99"/>
    <w:rsid w:val="007E3DA2"/>
    <w:rsid w:val="007E3E85"/>
    <w:rsid w:val="007E3F3A"/>
    <w:rsid w:val="007E41B7"/>
    <w:rsid w:val="007E42BF"/>
    <w:rsid w:val="007E4412"/>
    <w:rsid w:val="007E4629"/>
    <w:rsid w:val="007E4850"/>
    <w:rsid w:val="007E4A07"/>
    <w:rsid w:val="007E4C6A"/>
    <w:rsid w:val="007E5623"/>
    <w:rsid w:val="007E5641"/>
    <w:rsid w:val="007E57C2"/>
    <w:rsid w:val="007E5823"/>
    <w:rsid w:val="007E5894"/>
    <w:rsid w:val="007E5D3F"/>
    <w:rsid w:val="007E5DAF"/>
    <w:rsid w:val="007E5E77"/>
    <w:rsid w:val="007E5EB2"/>
    <w:rsid w:val="007E5F70"/>
    <w:rsid w:val="007E5FE9"/>
    <w:rsid w:val="007E6017"/>
    <w:rsid w:val="007E61A5"/>
    <w:rsid w:val="007E620D"/>
    <w:rsid w:val="007E64DF"/>
    <w:rsid w:val="007E6521"/>
    <w:rsid w:val="007E68C5"/>
    <w:rsid w:val="007E69B8"/>
    <w:rsid w:val="007E69F7"/>
    <w:rsid w:val="007E6B5E"/>
    <w:rsid w:val="007E6CC2"/>
    <w:rsid w:val="007E6D3C"/>
    <w:rsid w:val="007E6DA7"/>
    <w:rsid w:val="007E6E53"/>
    <w:rsid w:val="007E6F96"/>
    <w:rsid w:val="007E7076"/>
    <w:rsid w:val="007E70ED"/>
    <w:rsid w:val="007E71EB"/>
    <w:rsid w:val="007E7624"/>
    <w:rsid w:val="007E7A46"/>
    <w:rsid w:val="007F03E7"/>
    <w:rsid w:val="007F0402"/>
    <w:rsid w:val="007F0640"/>
    <w:rsid w:val="007F08E5"/>
    <w:rsid w:val="007F0A49"/>
    <w:rsid w:val="007F185C"/>
    <w:rsid w:val="007F1D02"/>
    <w:rsid w:val="007F1D21"/>
    <w:rsid w:val="007F1F87"/>
    <w:rsid w:val="007F205C"/>
    <w:rsid w:val="007F207F"/>
    <w:rsid w:val="007F20EC"/>
    <w:rsid w:val="007F20FF"/>
    <w:rsid w:val="007F23CD"/>
    <w:rsid w:val="007F2A93"/>
    <w:rsid w:val="007F34ED"/>
    <w:rsid w:val="007F3757"/>
    <w:rsid w:val="007F3DAD"/>
    <w:rsid w:val="007F4095"/>
    <w:rsid w:val="007F4322"/>
    <w:rsid w:val="007F44FA"/>
    <w:rsid w:val="007F4507"/>
    <w:rsid w:val="007F461B"/>
    <w:rsid w:val="007F4666"/>
    <w:rsid w:val="007F4ABB"/>
    <w:rsid w:val="007F4B66"/>
    <w:rsid w:val="007F5163"/>
    <w:rsid w:val="007F52A8"/>
    <w:rsid w:val="007F536C"/>
    <w:rsid w:val="007F56CA"/>
    <w:rsid w:val="007F5799"/>
    <w:rsid w:val="007F58F6"/>
    <w:rsid w:val="007F5949"/>
    <w:rsid w:val="007F5D22"/>
    <w:rsid w:val="007F5F6E"/>
    <w:rsid w:val="007F62D9"/>
    <w:rsid w:val="007F65C3"/>
    <w:rsid w:val="007F676B"/>
    <w:rsid w:val="007F6872"/>
    <w:rsid w:val="007F6BFE"/>
    <w:rsid w:val="007F6CCF"/>
    <w:rsid w:val="007F6FB5"/>
    <w:rsid w:val="007F78B7"/>
    <w:rsid w:val="007F7A5D"/>
    <w:rsid w:val="007F7B55"/>
    <w:rsid w:val="007F7BB8"/>
    <w:rsid w:val="007F7E07"/>
    <w:rsid w:val="007F7F40"/>
    <w:rsid w:val="007F7FC1"/>
    <w:rsid w:val="00800083"/>
    <w:rsid w:val="0080034F"/>
    <w:rsid w:val="00800783"/>
    <w:rsid w:val="0080085F"/>
    <w:rsid w:val="00800A7C"/>
    <w:rsid w:val="00800F17"/>
    <w:rsid w:val="008010A5"/>
    <w:rsid w:val="0080146B"/>
    <w:rsid w:val="00801742"/>
    <w:rsid w:val="00802004"/>
    <w:rsid w:val="00802102"/>
    <w:rsid w:val="00802213"/>
    <w:rsid w:val="00802990"/>
    <w:rsid w:val="00802CB2"/>
    <w:rsid w:val="00802D50"/>
    <w:rsid w:val="00802DA6"/>
    <w:rsid w:val="00802DD7"/>
    <w:rsid w:val="008030F3"/>
    <w:rsid w:val="00803113"/>
    <w:rsid w:val="00803121"/>
    <w:rsid w:val="008031E3"/>
    <w:rsid w:val="008032E5"/>
    <w:rsid w:val="008033D7"/>
    <w:rsid w:val="0080382E"/>
    <w:rsid w:val="0080395B"/>
    <w:rsid w:val="00803B80"/>
    <w:rsid w:val="00804000"/>
    <w:rsid w:val="008040E9"/>
    <w:rsid w:val="00804196"/>
    <w:rsid w:val="008046C8"/>
    <w:rsid w:val="00804999"/>
    <w:rsid w:val="008049BC"/>
    <w:rsid w:val="00804BD5"/>
    <w:rsid w:val="00804F36"/>
    <w:rsid w:val="008050B8"/>
    <w:rsid w:val="00805394"/>
    <w:rsid w:val="0080548F"/>
    <w:rsid w:val="0080551A"/>
    <w:rsid w:val="00805553"/>
    <w:rsid w:val="008055AB"/>
    <w:rsid w:val="008058DD"/>
    <w:rsid w:val="00805CA0"/>
    <w:rsid w:val="00805E96"/>
    <w:rsid w:val="00805F4C"/>
    <w:rsid w:val="0080619E"/>
    <w:rsid w:val="008065F7"/>
    <w:rsid w:val="00806687"/>
    <w:rsid w:val="008066DC"/>
    <w:rsid w:val="00806931"/>
    <w:rsid w:val="00806B0F"/>
    <w:rsid w:val="00806D0E"/>
    <w:rsid w:val="00806DAD"/>
    <w:rsid w:val="00806F62"/>
    <w:rsid w:val="008071CF"/>
    <w:rsid w:val="00807332"/>
    <w:rsid w:val="00807A1C"/>
    <w:rsid w:val="00807B78"/>
    <w:rsid w:val="00810261"/>
    <w:rsid w:val="0081039A"/>
    <w:rsid w:val="008108B4"/>
    <w:rsid w:val="008109B4"/>
    <w:rsid w:val="00810DC5"/>
    <w:rsid w:val="00810EF8"/>
    <w:rsid w:val="0081111B"/>
    <w:rsid w:val="0081115E"/>
    <w:rsid w:val="0081141D"/>
    <w:rsid w:val="008118D0"/>
    <w:rsid w:val="00811967"/>
    <w:rsid w:val="00811C35"/>
    <w:rsid w:val="00811CDE"/>
    <w:rsid w:val="00811CEA"/>
    <w:rsid w:val="00811D95"/>
    <w:rsid w:val="00811E2B"/>
    <w:rsid w:val="00811FCA"/>
    <w:rsid w:val="00812455"/>
    <w:rsid w:val="00812505"/>
    <w:rsid w:val="00812611"/>
    <w:rsid w:val="008126D5"/>
    <w:rsid w:val="0081283A"/>
    <w:rsid w:val="00812AAF"/>
    <w:rsid w:val="00812BD9"/>
    <w:rsid w:val="00812E28"/>
    <w:rsid w:val="00812F9D"/>
    <w:rsid w:val="008138D4"/>
    <w:rsid w:val="008138EE"/>
    <w:rsid w:val="00813AD8"/>
    <w:rsid w:val="00813CE4"/>
    <w:rsid w:val="008147EE"/>
    <w:rsid w:val="00814975"/>
    <w:rsid w:val="00814CC3"/>
    <w:rsid w:val="00814DDA"/>
    <w:rsid w:val="00814F4D"/>
    <w:rsid w:val="008151EB"/>
    <w:rsid w:val="00815508"/>
    <w:rsid w:val="00815EE4"/>
    <w:rsid w:val="008161EA"/>
    <w:rsid w:val="0081630A"/>
    <w:rsid w:val="00816595"/>
    <w:rsid w:val="0081659A"/>
    <w:rsid w:val="00816732"/>
    <w:rsid w:val="00816740"/>
    <w:rsid w:val="00816A39"/>
    <w:rsid w:val="00816A62"/>
    <w:rsid w:val="00816AE6"/>
    <w:rsid w:val="00816BD8"/>
    <w:rsid w:val="00816F38"/>
    <w:rsid w:val="00816F3B"/>
    <w:rsid w:val="00816F78"/>
    <w:rsid w:val="008170C3"/>
    <w:rsid w:val="008171E7"/>
    <w:rsid w:val="008173C9"/>
    <w:rsid w:val="00817D43"/>
    <w:rsid w:val="00817D4E"/>
    <w:rsid w:val="00817E7E"/>
    <w:rsid w:val="00820197"/>
    <w:rsid w:val="0082061D"/>
    <w:rsid w:val="00820B98"/>
    <w:rsid w:val="00820BA5"/>
    <w:rsid w:val="00820CA4"/>
    <w:rsid w:val="00820EFF"/>
    <w:rsid w:val="008211BE"/>
    <w:rsid w:val="00821219"/>
    <w:rsid w:val="00821425"/>
    <w:rsid w:val="0082144A"/>
    <w:rsid w:val="00821639"/>
    <w:rsid w:val="0082188C"/>
    <w:rsid w:val="00821B07"/>
    <w:rsid w:val="00821BDD"/>
    <w:rsid w:val="00822005"/>
    <w:rsid w:val="0082224A"/>
    <w:rsid w:val="00822789"/>
    <w:rsid w:val="008227E0"/>
    <w:rsid w:val="008228DD"/>
    <w:rsid w:val="00822D38"/>
    <w:rsid w:val="00822DAE"/>
    <w:rsid w:val="00822EAF"/>
    <w:rsid w:val="00822FB4"/>
    <w:rsid w:val="008234C4"/>
    <w:rsid w:val="00823521"/>
    <w:rsid w:val="00823705"/>
    <w:rsid w:val="00823886"/>
    <w:rsid w:val="00823BD5"/>
    <w:rsid w:val="00823DC9"/>
    <w:rsid w:val="0082444B"/>
    <w:rsid w:val="0082464B"/>
    <w:rsid w:val="00824651"/>
    <w:rsid w:val="00824779"/>
    <w:rsid w:val="00824C4F"/>
    <w:rsid w:val="00824CD7"/>
    <w:rsid w:val="00824EE4"/>
    <w:rsid w:val="00824F2D"/>
    <w:rsid w:val="00825065"/>
    <w:rsid w:val="00825197"/>
    <w:rsid w:val="00825334"/>
    <w:rsid w:val="00825482"/>
    <w:rsid w:val="0082584B"/>
    <w:rsid w:val="008258D9"/>
    <w:rsid w:val="00825903"/>
    <w:rsid w:val="00825AE5"/>
    <w:rsid w:val="00825B3D"/>
    <w:rsid w:val="00825C20"/>
    <w:rsid w:val="00825E1B"/>
    <w:rsid w:val="00825F95"/>
    <w:rsid w:val="00825FC4"/>
    <w:rsid w:val="00826309"/>
    <w:rsid w:val="00826464"/>
    <w:rsid w:val="00826521"/>
    <w:rsid w:val="00826CF9"/>
    <w:rsid w:val="00827042"/>
    <w:rsid w:val="008272B0"/>
    <w:rsid w:val="008272ED"/>
    <w:rsid w:val="008275B7"/>
    <w:rsid w:val="00827624"/>
    <w:rsid w:val="008279B3"/>
    <w:rsid w:val="00830147"/>
    <w:rsid w:val="00830150"/>
    <w:rsid w:val="00830785"/>
    <w:rsid w:val="00830F90"/>
    <w:rsid w:val="0083103D"/>
    <w:rsid w:val="00831146"/>
    <w:rsid w:val="008311D9"/>
    <w:rsid w:val="00831655"/>
    <w:rsid w:val="00831DA1"/>
    <w:rsid w:val="00831FBE"/>
    <w:rsid w:val="00832017"/>
    <w:rsid w:val="008321F2"/>
    <w:rsid w:val="008322E6"/>
    <w:rsid w:val="00832310"/>
    <w:rsid w:val="00832321"/>
    <w:rsid w:val="00832659"/>
    <w:rsid w:val="008326E7"/>
    <w:rsid w:val="008327E9"/>
    <w:rsid w:val="00832A22"/>
    <w:rsid w:val="00832B6B"/>
    <w:rsid w:val="00832BC5"/>
    <w:rsid w:val="00832D3D"/>
    <w:rsid w:val="00832DB5"/>
    <w:rsid w:val="00832F1E"/>
    <w:rsid w:val="00833005"/>
    <w:rsid w:val="00833195"/>
    <w:rsid w:val="008332DF"/>
    <w:rsid w:val="0083377E"/>
    <w:rsid w:val="00833A74"/>
    <w:rsid w:val="008344D2"/>
    <w:rsid w:val="00834AB2"/>
    <w:rsid w:val="00834C9B"/>
    <w:rsid w:val="00834D8D"/>
    <w:rsid w:val="00834E29"/>
    <w:rsid w:val="00834F51"/>
    <w:rsid w:val="008353AC"/>
    <w:rsid w:val="00835548"/>
    <w:rsid w:val="00835817"/>
    <w:rsid w:val="008359DE"/>
    <w:rsid w:val="00835B0F"/>
    <w:rsid w:val="00835BA2"/>
    <w:rsid w:val="00835D52"/>
    <w:rsid w:val="00835F2D"/>
    <w:rsid w:val="0083641C"/>
    <w:rsid w:val="008366DF"/>
    <w:rsid w:val="00836D34"/>
    <w:rsid w:val="00836F2D"/>
    <w:rsid w:val="00837080"/>
    <w:rsid w:val="008372B3"/>
    <w:rsid w:val="00837322"/>
    <w:rsid w:val="00837455"/>
    <w:rsid w:val="008376D4"/>
    <w:rsid w:val="008377D1"/>
    <w:rsid w:val="00837DAA"/>
    <w:rsid w:val="00837F64"/>
    <w:rsid w:val="0084044F"/>
    <w:rsid w:val="00840520"/>
    <w:rsid w:val="008405CC"/>
    <w:rsid w:val="0084064B"/>
    <w:rsid w:val="00840910"/>
    <w:rsid w:val="00840946"/>
    <w:rsid w:val="00840A98"/>
    <w:rsid w:val="00840E55"/>
    <w:rsid w:val="00840FBA"/>
    <w:rsid w:val="00841058"/>
    <w:rsid w:val="00841A3A"/>
    <w:rsid w:val="00841AB8"/>
    <w:rsid w:val="00841C4B"/>
    <w:rsid w:val="00842297"/>
    <w:rsid w:val="008422B4"/>
    <w:rsid w:val="008423EB"/>
    <w:rsid w:val="0084241F"/>
    <w:rsid w:val="008424D3"/>
    <w:rsid w:val="008424EE"/>
    <w:rsid w:val="0084254E"/>
    <w:rsid w:val="008426A8"/>
    <w:rsid w:val="00842964"/>
    <w:rsid w:val="00842D51"/>
    <w:rsid w:val="00842E70"/>
    <w:rsid w:val="00842E73"/>
    <w:rsid w:val="0084302C"/>
    <w:rsid w:val="008430CA"/>
    <w:rsid w:val="008431CB"/>
    <w:rsid w:val="00843306"/>
    <w:rsid w:val="008433D0"/>
    <w:rsid w:val="008435CE"/>
    <w:rsid w:val="00843724"/>
    <w:rsid w:val="00843ADB"/>
    <w:rsid w:val="00843C56"/>
    <w:rsid w:val="00843F65"/>
    <w:rsid w:val="0084407A"/>
    <w:rsid w:val="00844579"/>
    <w:rsid w:val="00844613"/>
    <w:rsid w:val="0084479D"/>
    <w:rsid w:val="0084527B"/>
    <w:rsid w:val="008457C9"/>
    <w:rsid w:val="00845B0A"/>
    <w:rsid w:val="00845FDE"/>
    <w:rsid w:val="008462F6"/>
    <w:rsid w:val="00846553"/>
    <w:rsid w:val="008467C9"/>
    <w:rsid w:val="008468DB"/>
    <w:rsid w:val="00846CE3"/>
    <w:rsid w:val="00846F75"/>
    <w:rsid w:val="00846F8D"/>
    <w:rsid w:val="00846FCD"/>
    <w:rsid w:val="0084707D"/>
    <w:rsid w:val="008470CA"/>
    <w:rsid w:val="008473A1"/>
    <w:rsid w:val="0084762F"/>
    <w:rsid w:val="00847933"/>
    <w:rsid w:val="008479BE"/>
    <w:rsid w:val="00847E2B"/>
    <w:rsid w:val="00850104"/>
    <w:rsid w:val="0085026E"/>
    <w:rsid w:val="008503F5"/>
    <w:rsid w:val="0085059B"/>
    <w:rsid w:val="008508A7"/>
    <w:rsid w:val="00850BEE"/>
    <w:rsid w:val="00850C99"/>
    <w:rsid w:val="00850F07"/>
    <w:rsid w:val="00850F3D"/>
    <w:rsid w:val="00851008"/>
    <w:rsid w:val="008510B2"/>
    <w:rsid w:val="00851114"/>
    <w:rsid w:val="0085154C"/>
    <w:rsid w:val="00851793"/>
    <w:rsid w:val="00851AE3"/>
    <w:rsid w:val="00851BB9"/>
    <w:rsid w:val="00851DAE"/>
    <w:rsid w:val="00851F23"/>
    <w:rsid w:val="008522DD"/>
    <w:rsid w:val="00852553"/>
    <w:rsid w:val="008526C2"/>
    <w:rsid w:val="0085284A"/>
    <w:rsid w:val="0085296F"/>
    <w:rsid w:val="00852F81"/>
    <w:rsid w:val="00853422"/>
    <w:rsid w:val="0085352D"/>
    <w:rsid w:val="00853607"/>
    <w:rsid w:val="00853803"/>
    <w:rsid w:val="0085382D"/>
    <w:rsid w:val="008538EF"/>
    <w:rsid w:val="00853D89"/>
    <w:rsid w:val="00853E81"/>
    <w:rsid w:val="008542AD"/>
    <w:rsid w:val="008544CE"/>
    <w:rsid w:val="00854637"/>
    <w:rsid w:val="008546A2"/>
    <w:rsid w:val="008547E9"/>
    <w:rsid w:val="00854828"/>
    <w:rsid w:val="008549AB"/>
    <w:rsid w:val="00854A04"/>
    <w:rsid w:val="008553BA"/>
    <w:rsid w:val="00855458"/>
    <w:rsid w:val="00855522"/>
    <w:rsid w:val="00855602"/>
    <w:rsid w:val="008556E9"/>
    <w:rsid w:val="0085573B"/>
    <w:rsid w:val="00855AD5"/>
    <w:rsid w:val="00855C9E"/>
    <w:rsid w:val="00855D3F"/>
    <w:rsid w:val="00855D70"/>
    <w:rsid w:val="00855DA4"/>
    <w:rsid w:val="00855EAF"/>
    <w:rsid w:val="00856008"/>
    <w:rsid w:val="0085646C"/>
    <w:rsid w:val="0085649C"/>
    <w:rsid w:val="00856A19"/>
    <w:rsid w:val="00856A77"/>
    <w:rsid w:val="00856AD9"/>
    <w:rsid w:val="00856ADD"/>
    <w:rsid w:val="00856DB5"/>
    <w:rsid w:val="00856F8D"/>
    <w:rsid w:val="00857078"/>
    <w:rsid w:val="00857118"/>
    <w:rsid w:val="00857298"/>
    <w:rsid w:val="00857313"/>
    <w:rsid w:val="008573FD"/>
    <w:rsid w:val="0085754A"/>
    <w:rsid w:val="00857683"/>
    <w:rsid w:val="00857B08"/>
    <w:rsid w:val="00857E23"/>
    <w:rsid w:val="00857FBF"/>
    <w:rsid w:val="00860586"/>
    <w:rsid w:val="008608AF"/>
    <w:rsid w:val="00860F64"/>
    <w:rsid w:val="008611A9"/>
    <w:rsid w:val="0086135E"/>
    <w:rsid w:val="008615C1"/>
    <w:rsid w:val="0086170D"/>
    <w:rsid w:val="008619C6"/>
    <w:rsid w:val="00861CEC"/>
    <w:rsid w:val="00861EBC"/>
    <w:rsid w:val="00861F23"/>
    <w:rsid w:val="008620B1"/>
    <w:rsid w:val="008621D4"/>
    <w:rsid w:val="008627EC"/>
    <w:rsid w:val="00862870"/>
    <w:rsid w:val="00862B99"/>
    <w:rsid w:val="00862BDF"/>
    <w:rsid w:val="00862CFE"/>
    <w:rsid w:val="00862D15"/>
    <w:rsid w:val="00862D43"/>
    <w:rsid w:val="00862E1F"/>
    <w:rsid w:val="0086312B"/>
    <w:rsid w:val="0086340E"/>
    <w:rsid w:val="00863448"/>
    <w:rsid w:val="00863806"/>
    <w:rsid w:val="008638EE"/>
    <w:rsid w:val="00863C8F"/>
    <w:rsid w:val="00863D1F"/>
    <w:rsid w:val="00863DCF"/>
    <w:rsid w:val="00863FC2"/>
    <w:rsid w:val="008640BD"/>
    <w:rsid w:val="008640E7"/>
    <w:rsid w:val="0086419E"/>
    <w:rsid w:val="00864214"/>
    <w:rsid w:val="0086422B"/>
    <w:rsid w:val="0086424C"/>
    <w:rsid w:val="0086426D"/>
    <w:rsid w:val="008645B2"/>
    <w:rsid w:val="00864706"/>
    <w:rsid w:val="00864B38"/>
    <w:rsid w:val="00865397"/>
    <w:rsid w:val="008656A2"/>
    <w:rsid w:val="00865702"/>
    <w:rsid w:val="00865A10"/>
    <w:rsid w:val="00865D1F"/>
    <w:rsid w:val="00865DB0"/>
    <w:rsid w:val="00865F98"/>
    <w:rsid w:val="008663AC"/>
    <w:rsid w:val="0086655D"/>
    <w:rsid w:val="00866A40"/>
    <w:rsid w:val="00866C1C"/>
    <w:rsid w:val="00866CA4"/>
    <w:rsid w:val="00866CF5"/>
    <w:rsid w:val="00866D8D"/>
    <w:rsid w:val="00867245"/>
    <w:rsid w:val="0086727B"/>
    <w:rsid w:val="0086733D"/>
    <w:rsid w:val="00867655"/>
    <w:rsid w:val="008679E6"/>
    <w:rsid w:val="008679F9"/>
    <w:rsid w:val="00867B8C"/>
    <w:rsid w:val="0087013E"/>
    <w:rsid w:val="008701FF"/>
    <w:rsid w:val="00870205"/>
    <w:rsid w:val="008703F0"/>
    <w:rsid w:val="008704E8"/>
    <w:rsid w:val="0087050B"/>
    <w:rsid w:val="00870548"/>
    <w:rsid w:val="0087054F"/>
    <w:rsid w:val="008705EF"/>
    <w:rsid w:val="00870B05"/>
    <w:rsid w:val="00870E56"/>
    <w:rsid w:val="00870E95"/>
    <w:rsid w:val="00870FA9"/>
    <w:rsid w:val="00870FF6"/>
    <w:rsid w:val="00871269"/>
    <w:rsid w:val="00871418"/>
    <w:rsid w:val="008715DF"/>
    <w:rsid w:val="0087163A"/>
    <w:rsid w:val="00871F13"/>
    <w:rsid w:val="00871F8F"/>
    <w:rsid w:val="008725E0"/>
    <w:rsid w:val="0087266D"/>
    <w:rsid w:val="00872D4B"/>
    <w:rsid w:val="00872DCA"/>
    <w:rsid w:val="00872F24"/>
    <w:rsid w:val="0087332B"/>
    <w:rsid w:val="008736F6"/>
    <w:rsid w:val="0087390E"/>
    <w:rsid w:val="00873981"/>
    <w:rsid w:val="008739A4"/>
    <w:rsid w:val="00873C25"/>
    <w:rsid w:val="00873E29"/>
    <w:rsid w:val="0087423D"/>
    <w:rsid w:val="008742C2"/>
    <w:rsid w:val="008750EB"/>
    <w:rsid w:val="008755E7"/>
    <w:rsid w:val="008757B0"/>
    <w:rsid w:val="00875A04"/>
    <w:rsid w:val="00875BC1"/>
    <w:rsid w:val="00875C91"/>
    <w:rsid w:val="00875DF6"/>
    <w:rsid w:val="008762F8"/>
    <w:rsid w:val="00876797"/>
    <w:rsid w:val="00876867"/>
    <w:rsid w:val="008769C9"/>
    <w:rsid w:val="00877259"/>
    <w:rsid w:val="0087736E"/>
    <w:rsid w:val="0087755E"/>
    <w:rsid w:val="008777AD"/>
    <w:rsid w:val="008777B3"/>
    <w:rsid w:val="00877861"/>
    <w:rsid w:val="00880008"/>
    <w:rsid w:val="0088012F"/>
    <w:rsid w:val="008802E3"/>
    <w:rsid w:val="008803BB"/>
    <w:rsid w:val="0088047B"/>
    <w:rsid w:val="00880BF5"/>
    <w:rsid w:val="00880E33"/>
    <w:rsid w:val="008811D9"/>
    <w:rsid w:val="00881294"/>
    <w:rsid w:val="0088129D"/>
    <w:rsid w:val="008813A3"/>
    <w:rsid w:val="00881727"/>
    <w:rsid w:val="008817AC"/>
    <w:rsid w:val="00881806"/>
    <w:rsid w:val="00881993"/>
    <w:rsid w:val="00881C9E"/>
    <w:rsid w:val="008821B1"/>
    <w:rsid w:val="00882254"/>
    <w:rsid w:val="008822C8"/>
    <w:rsid w:val="008822F8"/>
    <w:rsid w:val="008823E6"/>
    <w:rsid w:val="0088276C"/>
    <w:rsid w:val="008828DC"/>
    <w:rsid w:val="008828E5"/>
    <w:rsid w:val="00882DE7"/>
    <w:rsid w:val="0088317A"/>
    <w:rsid w:val="008832DF"/>
    <w:rsid w:val="00883396"/>
    <w:rsid w:val="0088378B"/>
    <w:rsid w:val="00883870"/>
    <w:rsid w:val="00883897"/>
    <w:rsid w:val="00883C88"/>
    <w:rsid w:val="00883CCE"/>
    <w:rsid w:val="00883D64"/>
    <w:rsid w:val="00883F46"/>
    <w:rsid w:val="008843FF"/>
    <w:rsid w:val="00884402"/>
    <w:rsid w:val="008844F9"/>
    <w:rsid w:val="00884543"/>
    <w:rsid w:val="008848C9"/>
    <w:rsid w:val="00884DCE"/>
    <w:rsid w:val="00885211"/>
    <w:rsid w:val="008853D5"/>
    <w:rsid w:val="008858D2"/>
    <w:rsid w:val="0088591E"/>
    <w:rsid w:val="0088598A"/>
    <w:rsid w:val="00885B45"/>
    <w:rsid w:val="00885C86"/>
    <w:rsid w:val="00885CB2"/>
    <w:rsid w:val="00885D40"/>
    <w:rsid w:val="00885E99"/>
    <w:rsid w:val="00885F00"/>
    <w:rsid w:val="008864AF"/>
    <w:rsid w:val="00886572"/>
    <w:rsid w:val="00886621"/>
    <w:rsid w:val="008866AC"/>
    <w:rsid w:val="008866E7"/>
    <w:rsid w:val="008869D3"/>
    <w:rsid w:val="00886C23"/>
    <w:rsid w:val="00886E22"/>
    <w:rsid w:val="0088714D"/>
    <w:rsid w:val="008872EF"/>
    <w:rsid w:val="008873EC"/>
    <w:rsid w:val="0088747B"/>
    <w:rsid w:val="0088748B"/>
    <w:rsid w:val="00887871"/>
    <w:rsid w:val="0088794D"/>
    <w:rsid w:val="00887A86"/>
    <w:rsid w:val="00887AB9"/>
    <w:rsid w:val="00887BA9"/>
    <w:rsid w:val="00887FEE"/>
    <w:rsid w:val="00890237"/>
    <w:rsid w:val="0089026D"/>
    <w:rsid w:val="0089038A"/>
    <w:rsid w:val="008904B9"/>
    <w:rsid w:val="0089056B"/>
    <w:rsid w:val="0089082F"/>
    <w:rsid w:val="00890B29"/>
    <w:rsid w:val="00890B60"/>
    <w:rsid w:val="00890C23"/>
    <w:rsid w:val="00890C3F"/>
    <w:rsid w:val="00890C80"/>
    <w:rsid w:val="008911F3"/>
    <w:rsid w:val="00891252"/>
    <w:rsid w:val="008913D0"/>
    <w:rsid w:val="00891967"/>
    <w:rsid w:val="00891B17"/>
    <w:rsid w:val="00891C59"/>
    <w:rsid w:val="00891D5E"/>
    <w:rsid w:val="00892098"/>
    <w:rsid w:val="00892197"/>
    <w:rsid w:val="00892230"/>
    <w:rsid w:val="008927ED"/>
    <w:rsid w:val="00892DB6"/>
    <w:rsid w:val="00892E4A"/>
    <w:rsid w:val="008932B4"/>
    <w:rsid w:val="008932F1"/>
    <w:rsid w:val="00893549"/>
    <w:rsid w:val="008947EC"/>
    <w:rsid w:val="00894807"/>
    <w:rsid w:val="0089482B"/>
    <w:rsid w:val="0089489F"/>
    <w:rsid w:val="00894B84"/>
    <w:rsid w:val="00894B9B"/>
    <w:rsid w:val="00894BA7"/>
    <w:rsid w:val="00894E0E"/>
    <w:rsid w:val="0089513C"/>
    <w:rsid w:val="0089523D"/>
    <w:rsid w:val="008952A8"/>
    <w:rsid w:val="0089535E"/>
    <w:rsid w:val="00895382"/>
    <w:rsid w:val="00895500"/>
    <w:rsid w:val="0089556E"/>
    <w:rsid w:val="008956E5"/>
    <w:rsid w:val="00895DA4"/>
    <w:rsid w:val="00895E05"/>
    <w:rsid w:val="00896559"/>
    <w:rsid w:val="008965A8"/>
    <w:rsid w:val="0089672A"/>
    <w:rsid w:val="008967AB"/>
    <w:rsid w:val="0089685A"/>
    <w:rsid w:val="008968F7"/>
    <w:rsid w:val="00896BFB"/>
    <w:rsid w:val="00896E08"/>
    <w:rsid w:val="00897064"/>
    <w:rsid w:val="0089708A"/>
    <w:rsid w:val="00897203"/>
    <w:rsid w:val="00897353"/>
    <w:rsid w:val="00897680"/>
    <w:rsid w:val="00897C7F"/>
    <w:rsid w:val="008A0053"/>
    <w:rsid w:val="008A04FF"/>
    <w:rsid w:val="008A098F"/>
    <w:rsid w:val="008A0AA3"/>
    <w:rsid w:val="008A0AF4"/>
    <w:rsid w:val="008A0C5B"/>
    <w:rsid w:val="008A1067"/>
    <w:rsid w:val="008A1450"/>
    <w:rsid w:val="008A15BA"/>
    <w:rsid w:val="008A15F5"/>
    <w:rsid w:val="008A1704"/>
    <w:rsid w:val="008A1A3D"/>
    <w:rsid w:val="008A1A69"/>
    <w:rsid w:val="008A1AAF"/>
    <w:rsid w:val="008A202A"/>
    <w:rsid w:val="008A2622"/>
    <w:rsid w:val="008A2694"/>
    <w:rsid w:val="008A2A34"/>
    <w:rsid w:val="008A2F0D"/>
    <w:rsid w:val="008A33BE"/>
    <w:rsid w:val="008A3530"/>
    <w:rsid w:val="008A3FC0"/>
    <w:rsid w:val="008A428C"/>
    <w:rsid w:val="008A4290"/>
    <w:rsid w:val="008A44F4"/>
    <w:rsid w:val="008A45BC"/>
    <w:rsid w:val="008A4B81"/>
    <w:rsid w:val="008A4CAE"/>
    <w:rsid w:val="008A4CB1"/>
    <w:rsid w:val="008A4F5C"/>
    <w:rsid w:val="008A5391"/>
    <w:rsid w:val="008A5425"/>
    <w:rsid w:val="008A56EA"/>
    <w:rsid w:val="008A58DC"/>
    <w:rsid w:val="008A5C14"/>
    <w:rsid w:val="008A6260"/>
    <w:rsid w:val="008A62A1"/>
    <w:rsid w:val="008A62A7"/>
    <w:rsid w:val="008A64DC"/>
    <w:rsid w:val="008A6518"/>
    <w:rsid w:val="008A65E2"/>
    <w:rsid w:val="008A6634"/>
    <w:rsid w:val="008A6932"/>
    <w:rsid w:val="008A69EB"/>
    <w:rsid w:val="008A6B2E"/>
    <w:rsid w:val="008A6C1B"/>
    <w:rsid w:val="008A6C7E"/>
    <w:rsid w:val="008A70DB"/>
    <w:rsid w:val="008A70E5"/>
    <w:rsid w:val="008A7219"/>
    <w:rsid w:val="008A7248"/>
    <w:rsid w:val="008A742A"/>
    <w:rsid w:val="008B0078"/>
    <w:rsid w:val="008B0210"/>
    <w:rsid w:val="008B0607"/>
    <w:rsid w:val="008B0A83"/>
    <w:rsid w:val="008B0B26"/>
    <w:rsid w:val="008B0D0F"/>
    <w:rsid w:val="008B0D38"/>
    <w:rsid w:val="008B0EF3"/>
    <w:rsid w:val="008B1440"/>
    <w:rsid w:val="008B16F7"/>
    <w:rsid w:val="008B18BC"/>
    <w:rsid w:val="008B1DFB"/>
    <w:rsid w:val="008B1EB8"/>
    <w:rsid w:val="008B2559"/>
    <w:rsid w:val="008B26B8"/>
    <w:rsid w:val="008B2787"/>
    <w:rsid w:val="008B2A69"/>
    <w:rsid w:val="008B2D34"/>
    <w:rsid w:val="008B2F79"/>
    <w:rsid w:val="008B30DC"/>
    <w:rsid w:val="008B359D"/>
    <w:rsid w:val="008B38CA"/>
    <w:rsid w:val="008B3A44"/>
    <w:rsid w:val="008B42B5"/>
    <w:rsid w:val="008B44D2"/>
    <w:rsid w:val="008B47FE"/>
    <w:rsid w:val="008B4956"/>
    <w:rsid w:val="008B4D45"/>
    <w:rsid w:val="008B4E0E"/>
    <w:rsid w:val="008B4F4C"/>
    <w:rsid w:val="008B569F"/>
    <w:rsid w:val="008B56D5"/>
    <w:rsid w:val="008B5768"/>
    <w:rsid w:val="008B5A6A"/>
    <w:rsid w:val="008B5AE2"/>
    <w:rsid w:val="008B5F3D"/>
    <w:rsid w:val="008B6250"/>
    <w:rsid w:val="008B6406"/>
    <w:rsid w:val="008B6590"/>
    <w:rsid w:val="008B6D2F"/>
    <w:rsid w:val="008B6D56"/>
    <w:rsid w:val="008B6F6A"/>
    <w:rsid w:val="008B6FD4"/>
    <w:rsid w:val="008B73EC"/>
    <w:rsid w:val="008B7628"/>
    <w:rsid w:val="008B762B"/>
    <w:rsid w:val="008B76B6"/>
    <w:rsid w:val="008B7FF2"/>
    <w:rsid w:val="008C0012"/>
    <w:rsid w:val="008C0090"/>
    <w:rsid w:val="008C00DA"/>
    <w:rsid w:val="008C0191"/>
    <w:rsid w:val="008C06FC"/>
    <w:rsid w:val="008C0AEE"/>
    <w:rsid w:val="008C0BC4"/>
    <w:rsid w:val="008C0E43"/>
    <w:rsid w:val="008C0FAF"/>
    <w:rsid w:val="008C10DE"/>
    <w:rsid w:val="008C10F9"/>
    <w:rsid w:val="008C13CF"/>
    <w:rsid w:val="008C1916"/>
    <w:rsid w:val="008C1ABB"/>
    <w:rsid w:val="008C1E24"/>
    <w:rsid w:val="008C1F9A"/>
    <w:rsid w:val="008C2085"/>
    <w:rsid w:val="008C2574"/>
    <w:rsid w:val="008C2597"/>
    <w:rsid w:val="008C2C86"/>
    <w:rsid w:val="008C2D5F"/>
    <w:rsid w:val="008C2EA3"/>
    <w:rsid w:val="008C2F3A"/>
    <w:rsid w:val="008C3081"/>
    <w:rsid w:val="008C30E6"/>
    <w:rsid w:val="008C36D0"/>
    <w:rsid w:val="008C3A2D"/>
    <w:rsid w:val="008C3B74"/>
    <w:rsid w:val="008C3BF4"/>
    <w:rsid w:val="008C3FE4"/>
    <w:rsid w:val="008C4141"/>
    <w:rsid w:val="008C4229"/>
    <w:rsid w:val="008C4394"/>
    <w:rsid w:val="008C4670"/>
    <w:rsid w:val="008C47EA"/>
    <w:rsid w:val="008C54EA"/>
    <w:rsid w:val="008C5822"/>
    <w:rsid w:val="008C5848"/>
    <w:rsid w:val="008C5E9B"/>
    <w:rsid w:val="008C5F35"/>
    <w:rsid w:val="008C608A"/>
    <w:rsid w:val="008C61FE"/>
    <w:rsid w:val="008C62B8"/>
    <w:rsid w:val="008C649F"/>
    <w:rsid w:val="008C6567"/>
    <w:rsid w:val="008C6995"/>
    <w:rsid w:val="008C6D2E"/>
    <w:rsid w:val="008C70B5"/>
    <w:rsid w:val="008C70C4"/>
    <w:rsid w:val="008C7201"/>
    <w:rsid w:val="008C735A"/>
    <w:rsid w:val="008C76E5"/>
    <w:rsid w:val="008C77F8"/>
    <w:rsid w:val="008C7A21"/>
    <w:rsid w:val="008C7A5C"/>
    <w:rsid w:val="008C7AC8"/>
    <w:rsid w:val="008C7BC4"/>
    <w:rsid w:val="008D00DC"/>
    <w:rsid w:val="008D0119"/>
    <w:rsid w:val="008D014F"/>
    <w:rsid w:val="008D043C"/>
    <w:rsid w:val="008D065C"/>
    <w:rsid w:val="008D0704"/>
    <w:rsid w:val="008D0835"/>
    <w:rsid w:val="008D089C"/>
    <w:rsid w:val="008D0BC7"/>
    <w:rsid w:val="008D0C86"/>
    <w:rsid w:val="008D0CAB"/>
    <w:rsid w:val="008D0DC0"/>
    <w:rsid w:val="008D0EA0"/>
    <w:rsid w:val="008D16AA"/>
    <w:rsid w:val="008D1936"/>
    <w:rsid w:val="008D1984"/>
    <w:rsid w:val="008D1C26"/>
    <w:rsid w:val="008D1D97"/>
    <w:rsid w:val="008D22A7"/>
    <w:rsid w:val="008D23FD"/>
    <w:rsid w:val="008D26B4"/>
    <w:rsid w:val="008D2754"/>
    <w:rsid w:val="008D2C64"/>
    <w:rsid w:val="008D3089"/>
    <w:rsid w:val="008D30A0"/>
    <w:rsid w:val="008D3104"/>
    <w:rsid w:val="008D330A"/>
    <w:rsid w:val="008D33EE"/>
    <w:rsid w:val="008D371B"/>
    <w:rsid w:val="008D3788"/>
    <w:rsid w:val="008D3FCC"/>
    <w:rsid w:val="008D407B"/>
    <w:rsid w:val="008D43F1"/>
    <w:rsid w:val="008D45C6"/>
    <w:rsid w:val="008D4679"/>
    <w:rsid w:val="008D4797"/>
    <w:rsid w:val="008D4A35"/>
    <w:rsid w:val="008D4B30"/>
    <w:rsid w:val="008D4C70"/>
    <w:rsid w:val="008D50E9"/>
    <w:rsid w:val="008D52E1"/>
    <w:rsid w:val="008D539C"/>
    <w:rsid w:val="008D541C"/>
    <w:rsid w:val="008D5C3B"/>
    <w:rsid w:val="008D5DB9"/>
    <w:rsid w:val="008D5EFB"/>
    <w:rsid w:val="008D6017"/>
    <w:rsid w:val="008D61FB"/>
    <w:rsid w:val="008D627B"/>
    <w:rsid w:val="008D642E"/>
    <w:rsid w:val="008D672B"/>
    <w:rsid w:val="008D6DAA"/>
    <w:rsid w:val="008D6F36"/>
    <w:rsid w:val="008D743C"/>
    <w:rsid w:val="008D7707"/>
    <w:rsid w:val="008D7AA6"/>
    <w:rsid w:val="008D7B92"/>
    <w:rsid w:val="008D7BAE"/>
    <w:rsid w:val="008D7FB1"/>
    <w:rsid w:val="008E033D"/>
    <w:rsid w:val="008E049E"/>
    <w:rsid w:val="008E05E5"/>
    <w:rsid w:val="008E0662"/>
    <w:rsid w:val="008E08A2"/>
    <w:rsid w:val="008E0A76"/>
    <w:rsid w:val="008E0C0E"/>
    <w:rsid w:val="008E0C22"/>
    <w:rsid w:val="008E0DE1"/>
    <w:rsid w:val="008E0ED6"/>
    <w:rsid w:val="008E10A2"/>
    <w:rsid w:val="008E1353"/>
    <w:rsid w:val="008E1AA0"/>
    <w:rsid w:val="008E1FF8"/>
    <w:rsid w:val="008E20BB"/>
    <w:rsid w:val="008E2145"/>
    <w:rsid w:val="008E231D"/>
    <w:rsid w:val="008E266B"/>
    <w:rsid w:val="008E2EE0"/>
    <w:rsid w:val="008E2F0A"/>
    <w:rsid w:val="008E2F66"/>
    <w:rsid w:val="008E30E6"/>
    <w:rsid w:val="008E3281"/>
    <w:rsid w:val="008E34AA"/>
    <w:rsid w:val="008E36B9"/>
    <w:rsid w:val="008E3967"/>
    <w:rsid w:val="008E3B4E"/>
    <w:rsid w:val="008E3C3F"/>
    <w:rsid w:val="008E3DE3"/>
    <w:rsid w:val="008E3DEE"/>
    <w:rsid w:val="008E41A0"/>
    <w:rsid w:val="008E4233"/>
    <w:rsid w:val="008E4237"/>
    <w:rsid w:val="008E4364"/>
    <w:rsid w:val="008E4439"/>
    <w:rsid w:val="008E47E6"/>
    <w:rsid w:val="008E4894"/>
    <w:rsid w:val="008E4DEB"/>
    <w:rsid w:val="008E5022"/>
    <w:rsid w:val="008E538E"/>
    <w:rsid w:val="008E5CEB"/>
    <w:rsid w:val="008E627E"/>
    <w:rsid w:val="008E63DE"/>
    <w:rsid w:val="008E6541"/>
    <w:rsid w:val="008E66CE"/>
    <w:rsid w:val="008E6EFE"/>
    <w:rsid w:val="008E700E"/>
    <w:rsid w:val="008E708F"/>
    <w:rsid w:val="008E749C"/>
    <w:rsid w:val="008E7A4F"/>
    <w:rsid w:val="008E7A8B"/>
    <w:rsid w:val="008E7AE5"/>
    <w:rsid w:val="008E7CAF"/>
    <w:rsid w:val="008E7E53"/>
    <w:rsid w:val="008F00DB"/>
    <w:rsid w:val="008F0117"/>
    <w:rsid w:val="008F01D7"/>
    <w:rsid w:val="008F0550"/>
    <w:rsid w:val="008F05C1"/>
    <w:rsid w:val="008F066D"/>
    <w:rsid w:val="008F0887"/>
    <w:rsid w:val="008F08CA"/>
    <w:rsid w:val="008F09C4"/>
    <w:rsid w:val="008F0A5D"/>
    <w:rsid w:val="008F0BCE"/>
    <w:rsid w:val="008F0E8E"/>
    <w:rsid w:val="008F1152"/>
    <w:rsid w:val="008F12BA"/>
    <w:rsid w:val="008F16E6"/>
    <w:rsid w:val="008F1A6E"/>
    <w:rsid w:val="008F1BE7"/>
    <w:rsid w:val="008F1BEB"/>
    <w:rsid w:val="008F2097"/>
    <w:rsid w:val="008F209E"/>
    <w:rsid w:val="008F25B0"/>
    <w:rsid w:val="008F260D"/>
    <w:rsid w:val="008F29E0"/>
    <w:rsid w:val="008F2D50"/>
    <w:rsid w:val="008F2E16"/>
    <w:rsid w:val="008F313D"/>
    <w:rsid w:val="008F323B"/>
    <w:rsid w:val="008F3572"/>
    <w:rsid w:val="008F3609"/>
    <w:rsid w:val="008F3B15"/>
    <w:rsid w:val="008F3C3F"/>
    <w:rsid w:val="008F3C4A"/>
    <w:rsid w:val="008F4101"/>
    <w:rsid w:val="008F4273"/>
    <w:rsid w:val="008F4369"/>
    <w:rsid w:val="008F4627"/>
    <w:rsid w:val="008F498E"/>
    <w:rsid w:val="008F4BF9"/>
    <w:rsid w:val="008F4CC1"/>
    <w:rsid w:val="008F4DBE"/>
    <w:rsid w:val="008F4E0C"/>
    <w:rsid w:val="008F503D"/>
    <w:rsid w:val="008F52B4"/>
    <w:rsid w:val="008F563C"/>
    <w:rsid w:val="008F5C3D"/>
    <w:rsid w:val="008F5CB3"/>
    <w:rsid w:val="008F5CBA"/>
    <w:rsid w:val="008F5EC8"/>
    <w:rsid w:val="008F6272"/>
    <w:rsid w:val="008F62CE"/>
    <w:rsid w:val="008F62EA"/>
    <w:rsid w:val="008F6597"/>
    <w:rsid w:val="008F66CC"/>
    <w:rsid w:val="008F6751"/>
    <w:rsid w:val="008F678F"/>
    <w:rsid w:val="008F6C92"/>
    <w:rsid w:val="008F6E76"/>
    <w:rsid w:val="008F6EF6"/>
    <w:rsid w:val="008F6FFC"/>
    <w:rsid w:val="008F7403"/>
    <w:rsid w:val="008F7801"/>
    <w:rsid w:val="008F78D1"/>
    <w:rsid w:val="008F799D"/>
    <w:rsid w:val="008F7B5C"/>
    <w:rsid w:val="008F7C4D"/>
    <w:rsid w:val="008F7FE7"/>
    <w:rsid w:val="0090020D"/>
    <w:rsid w:val="009002A0"/>
    <w:rsid w:val="0090042C"/>
    <w:rsid w:val="009005B9"/>
    <w:rsid w:val="0090084C"/>
    <w:rsid w:val="0090089D"/>
    <w:rsid w:val="009008E1"/>
    <w:rsid w:val="009009AB"/>
    <w:rsid w:val="00900FA8"/>
    <w:rsid w:val="00901391"/>
    <w:rsid w:val="0090148F"/>
    <w:rsid w:val="009018CB"/>
    <w:rsid w:val="00901A5A"/>
    <w:rsid w:val="00901A73"/>
    <w:rsid w:val="00901D4B"/>
    <w:rsid w:val="00901DD6"/>
    <w:rsid w:val="0090205F"/>
    <w:rsid w:val="00902212"/>
    <w:rsid w:val="0090221C"/>
    <w:rsid w:val="009022A3"/>
    <w:rsid w:val="0090240E"/>
    <w:rsid w:val="00902515"/>
    <w:rsid w:val="00902668"/>
    <w:rsid w:val="0090295F"/>
    <w:rsid w:val="00902ABD"/>
    <w:rsid w:val="00902C58"/>
    <w:rsid w:val="00902D49"/>
    <w:rsid w:val="00902E4A"/>
    <w:rsid w:val="00902F79"/>
    <w:rsid w:val="0090353B"/>
    <w:rsid w:val="009035C8"/>
    <w:rsid w:val="00903A08"/>
    <w:rsid w:val="00903B95"/>
    <w:rsid w:val="009042BF"/>
    <w:rsid w:val="009044D5"/>
    <w:rsid w:val="00904664"/>
    <w:rsid w:val="00904802"/>
    <w:rsid w:val="00904829"/>
    <w:rsid w:val="00904B0B"/>
    <w:rsid w:val="00904B68"/>
    <w:rsid w:val="00904F0F"/>
    <w:rsid w:val="00904F66"/>
    <w:rsid w:val="00905051"/>
    <w:rsid w:val="00905109"/>
    <w:rsid w:val="009051DB"/>
    <w:rsid w:val="009054EE"/>
    <w:rsid w:val="00905780"/>
    <w:rsid w:val="00905D90"/>
    <w:rsid w:val="00905E82"/>
    <w:rsid w:val="00905F18"/>
    <w:rsid w:val="009060B1"/>
    <w:rsid w:val="009060F6"/>
    <w:rsid w:val="00906175"/>
    <w:rsid w:val="009061FD"/>
    <w:rsid w:val="00906274"/>
    <w:rsid w:val="009062E1"/>
    <w:rsid w:val="0090644C"/>
    <w:rsid w:val="00906579"/>
    <w:rsid w:val="00906622"/>
    <w:rsid w:val="009069A0"/>
    <w:rsid w:val="00906B49"/>
    <w:rsid w:val="00906E45"/>
    <w:rsid w:val="009072F9"/>
    <w:rsid w:val="0090737D"/>
    <w:rsid w:val="0090739F"/>
    <w:rsid w:val="0090755A"/>
    <w:rsid w:val="00907791"/>
    <w:rsid w:val="00907DA0"/>
    <w:rsid w:val="00907FC5"/>
    <w:rsid w:val="00910107"/>
    <w:rsid w:val="00910110"/>
    <w:rsid w:val="0091015F"/>
    <w:rsid w:val="0091042E"/>
    <w:rsid w:val="009113BE"/>
    <w:rsid w:val="00911797"/>
    <w:rsid w:val="009118ED"/>
    <w:rsid w:val="00911B09"/>
    <w:rsid w:val="00911E22"/>
    <w:rsid w:val="009121C5"/>
    <w:rsid w:val="009121E2"/>
    <w:rsid w:val="00912789"/>
    <w:rsid w:val="00912A4C"/>
    <w:rsid w:val="00912C18"/>
    <w:rsid w:val="00913043"/>
    <w:rsid w:val="009130F8"/>
    <w:rsid w:val="009133FC"/>
    <w:rsid w:val="00913FEF"/>
    <w:rsid w:val="00914195"/>
    <w:rsid w:val="00914536"/>
    <w:rsid w:val="00914FD0"/>
    <w:rsid w:val="0091526A"/>
    <w:rsid w:val="0091533B"/>
    <w:rsid w:val="00915348"/>
    <w:rsid w:val="00915470"/>
    <w:rsid w:val="00915487"/>
    <w:rsid w:val="0091568E"/>
    <w:rsid w:val="00915B2D"/>
    <w:rsid w:val="00915EC3"/>
    <w:rsid w:val="00916026"/>
    <w:rsid w:val="0091604B"/>
    <w:rsid w:val="00916099"/>
    <w:rsid w:val="00916195"/>
    <w:rsid w:val="00916208"/>
    <w:rsid w:val="0091624C"/>
    <w:rsid w:val="009164EA"/>
    <w:rsid w:val="0091664A"/>
    <w:rsid w:val="009166B4"/>
    <w:rsid w:val="00916C96"/>
    <w:rsid w:val="00916DD9"/>
    <w:rsid w:val="00916FC8"/>
    <w:rsid w:val="009170A6"/>
    <w:rsid w:val="00917252"/>
    <w:rsid w:val="0091729A"/>
    <w:rsid w:val="0091766C"/>
    <w:rsid w:val="00917B0C"/>
    <w:rsid w:val="00917C05"/>
    <w:rsid w:val="00917D08"/>
    <w:rsid w:val="00917E34"/>
    <w:rsid w:val="00917F32"/>
    <w:rsid w:val="00920039"/>
    <w:rsid w:val="0092019E"/>
    <w:rsid w:val="009201C6"/>
    <w:rsid w:val="0092033C"/>
    <w:rsid w:val="009203E5"/>
    <w:rsid w:val="00920491"/>
    <w:rsid w:val="009204B7"/>
    <w:rsid w:val="0092084E"/>
    <w:rsid w:val="00920D02"/>
    <w:rsid w:val="00920EA7"/>
    <w:rsid w:val="009210DE"/>
    <w:rsid w:val="00921155"/>
    <w:rsid w:val="00921193"/>
    <w:rsid w:val="00921AB8"/>
    <w:rsid w:val="00921BAE"/>
    <w:rsid w:val="00921C29"/>
    <w:rsid w:val="00921D45"/>
    <w:rsid w:val="009224E5"/>
    <w:rsid w:val="009227B8"/>
    <w:rsid w:val="0092297E"/>
    <w:rsid w:val="00922B33"/>
    <w:rsid w:val="00922E08"/>
    <w:rsid w:val="00922EE0"/>
    <w:rsid w:val="00923023"/>
    <w:rsid w:val="00923147"/>
    <w:rsid w:val="00923347"/>
    <w:rsid w:val="00923958"/>
    <w:rsid w:val="009239B2"/>
    <w:rsid w:val="00923B1D"/>
    <w:rsid w:val="00923B93"/>
    <w:rsid w:val="00923D11"/>
    <w:rsid w:val="00923E20"/>
    <w:rsid w:val="00923FB9"/>
    <w:rsid w:val="00924214"/>
    <w:rsid w:val="00924283"/>
    <w:rsid w:val="009244E0"/>
    <w:rsid w:val="00924575"/>
    <w:rsid w:val="0092484D"/>
    <w:rsid w:val="0092496D"/>
    <w:rsid w:val="00924AA9"/>
    <w:rsid w:val="00925046"/>
    <w:rsid w:val="0092521B"/>
    <w:rsid w:val="00925368"/>
    <w:rsid w:val="00925426"/>
    <w:rsid w:val="00925912"/>
    <w:rsid w:val="009259C0"/>
    <w:rsid w:val="00925A6C"/>
    <w:rsid w:val="00925C7D"/>
    <w:rsid w:val="00925E4B"/>
    <w:rsid w:val="009261F7"/>
    <w:rsid w:val="0092622C"/>
    <w:rsid w:val="0092645F"/>
    <w:rsid w:val="009266DA"/>
    <w:rsid w:val="00926704"/>
    <w:rsid w:val="00926A15"/>
    <w:rsid w:val="00927308"/>
    <w:rsid w:val="0092736E"/>
    <w:rsid w:val="0092747C"/>
    <w:rsid w:val="00927564"/>
    <w:rsid w:val="00927A31"/>
    <w:rsid w:val="00927C61"/>
    <w:rsid w:val="009304D5"/>
    <w:rsid w:val="00930507"/>
    <w:rsid w:val="0093055C"/>
    <w:rsid w:val="0093068B"/>
    <w:rsid w:val="00930A0D"/>
    <w:rsid w:val="00930A45"/>
    <w:rsid w:val="00930BAF"/>
    <w:rsid w:val="00930C36"/>
    <w:rsid w:val="00930D75"/>
    <w:rsid w:val="0093139F"/>
    <w:rsid w:val="009315DC"/>
    <w:rsid w:val="00931705"/>
    <w:rsid w:val="00931820"/>
    <w:rsid w:val="009319FA"/>
    <w:rsid w:val="00931B44"/>
    <w:rsid w:val="00931C02"/>
    <w:rsid w:val="00931CD9"/>
    <w:rsid w:val="00931DF1"/>
    <w:rsid w:val="00931E4B"/>
    <w:rsid w:val="0093206C"/>
    <w:rsid w:val="00932395"/>
    <w:rsid w:val="00932406"/>
    <w:rsid w:val="0093252D"/>
    <w:rsid w:val="00932B6D"/>
    <w:rsid w:val="0093314D"/>
    <w:rsid w:val="0093357F"/>
    <w:rsid w:val="00933609"/>
    <w:rsid w:val="009337D8"/>
    <w:rsid w:val="00933AA3"/>
    <w:rsid w:val="00933E42"/>
    <w:rsid w:val="00933EAD"/>
    <w:rsid w:val="00933EDE"/>
    <w:rsid w:val="00934580"/>
    <w:rsid w:val="00934DA1"/>
    <w:rsid w:val="00934DC2"/>
    <w:rsid w:val="00934DFD"/>
    <w:rsid w:val="00934EE0"/>
    <w:rsid w:val="00934F4E"/>
    <w:rsid w:val="00934FBB"/>
    <w:rsid w:val="00934FE2"/>
    <w:rsid w:val="00935220"/>
    <w:rsid w:val="00935519"/>
    <w:rsid w:val="00935544"/>
    <w:rsid w:val="0093578F"/>
    <w:rsid w:val="00935D8B"/>
    <w:rsid w:val="00935DB1"/>
    <w:rsid w:val="00935E8C"/>
    <w:rsid w:val="00935F7E"/>
    <w:rsid w:val="009361F1"/>
    <w:rsid w:val="0093628A"/>
    <w:rsid w:val="009362A7"/>
    <w:rsid w:val="00936718"/>
    <w:rsid w:val="00936762"/>
    <w:rsid w:val="00936CA7"/>
    <w:rsid w:val="00936E2A"/>
    <w:rsid w:val="00937040"/>
    <w:rsid w:val="00937185"/>
    <w:rsid w:val="00937276"/>
    <w:rsid w:val="00937468"/>
    <w:rsid w:val="0093748D"/>
    <w:rsid w:val="0093796C"/>
    <w:rsid w:val="00937EE7"/>
    <w:rsid w:val="0094016D"/>
    <w:rsid w:val="0094056A"/>
    <w:rsid w:val="00940A0A"/>
    <w:rsid w:val="00940AAA"/>
    <w:rsid w:val="00940F75"/>
    <w:rsid w:val="00940F7F"/>
    <w:rsid w:val="00940FF7"/>
    <w:rsid w:val="009411EA"/>
    <w:rsid w:val="0094152B"/>
    <w:rsid w:val="009417CB"/>
    <w:rsid w:val="00941905"/>
    <w:rsid w:val="00941922"/>
    <w:rsid w:val="00941AAC"/>
    <w:rsid w:val="00941ACD"/>
    <w:rsid w:val="00941D08"/>
    <w:rsid w:val="00941EAE"/>
    <w:rsid w:val="009420F4"/>
    <w:rsid w:val="0094218C"/>
    <w:rsid w:val="0094219B"/>
    <w:rsid w:val="00942275"/>
    <w:rsid w:val="00942281"/>
    <w:rsid w:val="009428E3"/>
    <w:rsid w:val="00943302"/>
    <w:rsid w:val="009433AA"/>
    <w:rsid w:val="009437A6"/>
    <w:rsid w:val="00943884"/>
    <w:rsid w:val="009439AF"/>
    <w:rsid w:val="00943B3F"/>
    <w:rsid w:val="00943BE4"/>
    <w:rsid w:val="00943FEF"/>
    <w:rsid w:val="009441CB"/>
    <w:rsid w:val="0094424E"/>
    <w:rsid w:val="009443AE"/>
    <w:rsid w:val="009447DC"/>
    <w:rsid w:val="009449EB"/>
    <w:rsid w:val="009451DB"/>
    <w:rsid w:val="00945BB6"/>
    <w:rsid w:val="00945E4A"/>
    <w:rsid w:val="00945E84"/>
    <w:rsid w:val="009460A1"/>
    <w:rsid w:val="00946334"/>
    <w:rsid w:val="00946491"/>
    <w:rsid w:val="009468E8"/>
    <w:rsid w:val="00946BC5"/>
    <w:rsid w:val="00946D66"/>
    <w:rsid w:val="00946E8B"/>
    <w:rsid w:val="0094716A"/>
    <w:rsid w:val="00947200"/>
    <w:rsid w:val="0094729E"/>
    <w:rsid w:val="009474AF"/>
    <w:rsid w:val="009476BF"/>
    <w:rsid w:val="0094794C"/>
    <w:rsid w:val="00947B07"/>
    <w:rsid w:val="00947C93"/>
    <w:rsid w:val="00947CAE"/>
    <w:rsid w:val="0095000D"/>
    <w:rsid w:val="009501CF"/>
    <w:rsid w:val="009502B4"/>
    <w:rsid w:val="009502EB"/>
    <w:rsid w:val="00950382"/>
    <w:rsid w:val="009505F3"/>
    <w:rsid w:val="009506A4"/>
    <w:rsid w:val="00950742"/>
    <w:rsid w:val="009507EE"/>
    <w:rsid w:val="009509D0"/>
    <w:rsid w:val="00950A2E"/>
    <w:rsid w:val="00950C95"/>
    <w:rsid w:val="00951001"/>
    <w:rsid w:val="0095120E"/>
    <w:rsid w:val="009513AB"/>
    <w:rsid w:val="009515F7"/>
    <w:rsid w:val="009516B3"/>
    <w:rsid w:val="00951745"/>
    <w:rsid w:val="00951BFB"/>
    <w:rsid w:val="00951DA7"/>
    <w:rsid w:val="00951F2F"/>
    <w:rsid w:val="00952294"/>
    <w:rsid w:val="0095248C"/>
    <w:rsid w:val="009525D1"/>
    <w:rsid w:val="00952A42"/>
    <w:rsid w:val="00952A77"/>
    <w:rsid w:val="00952C77"/>
    <w:rsid w:val="00952D46"/>
    <w:rsid w:val="0095317D"/>
    <w:rsid w:val="00953188"/>
    <w:rsid w:val="009537AC"/>
    <w:rsid w:val="00953969"/>
    <w:rsid w:val="009539EA"/>
    <w:rsid w:val="00953B83"/>
    <w:rsid w:val="00953BE3"/>
    <w:rsid w:val="00953F81"/>
    <w:rsid w:val="00953F98"/>
    <w:rsid w:val="00954053"/>
    <w:rsid w:val="00954303"/>
    <w:rsid w:val="0095470A"/>
    <w:rsid w:val="00954AB1"/>
    <w:rsid w:val="00954B6D"/>
    <w:rsid w:val="00954D98"/>
    <w:rsid w:val="00954E6B"/>
    <w:rsid w:val="00954ED0"/>
    <w:rsid w:val="00954F25"/>
    <w:rsid w:val="0095507F"/>
    <w:rsid w:val="009550AD"/>
    <w:rsid w:val="00955C34"/>
    <w:rsid w:val="00955EE3"/>
    <w:rsid w:val="009560A9"/>
    <w:rsid w:val="009561AB"/>
    <w:rsid w:val="009562DB"/>
    <w:rsid w:val="00956386"/>
    <w:rsid w:val="009568DE"/>
    <w:rsid w:val="00956CAF"/>
    <w:rsid w:val="00956ED5"/>
    <w:rsid w:val="00957041"/>
    <w:rsid w:val="00957067"/>
    <w:rsid w:val="009574EF"/>
    <w:rsid w:val="009579A3"/>
    <w:rsid w:val="00957D27"/>
    <w:rsid w:val="00957D90"/>
    <w:rsid w:val="00957DE8"/>
    <w:rsid w:val="00960018"/>
    <w:rsid w:val="00960180"/>
    <w:rsid w:val="00960495"/>
    <w:rsid w:val="0096061B"/>
    <w:rsid w:val="00960BF7"/>
    <w:rsid w:val="009611AE"/>
    <w:rsid w:val="009613D1"/>
    <w:rsid w:val="00961532"/>
    <w:rsid w:val="0096163E"/>
    <w:rsid w:val="00961DAE"/>
    <w:rsid w:val="009620CE"/>
    <w:rsid w:val="00962223"/>
    <w:rsid w:val="00962432"/>
    <w:rsid w:val="009624D6"/>
    <w:rsid w:val="0096252A"/>
    <w:rsid w:val="00962794"/>
    <w:rsid w:val="00962850"/>
    <w:rsid w:val="00963354"/>
    <w:rsid w:val="00963742"/>
    <w:rsid w:val="00963776"/>
    <w:rsid w:val="00963B24"/>
    <w:rsid w:val="00963DD1"/>
    <w:rsid w:val="00964132"/>
    <w:rsid w:val="009643F7"/>
    <w:rsid w:val="00964429"/>
    <w:rsid w:val="009644CD"/>
    <w:rsid w:val="009644D2"/>
    <w:rsid w:val="00964CC7"/>
    <w:rsid w:val="00964D63"/>
    <w:rsid w:val="009651B8"/>
    <w:rsid w:val="0096537A"/>
    <w:rsid w:val="009657DA"/>
    <w:rsid w:val="0096594C"/>
    <w:rsid w:val="009659A9"/>
    <w:rsid w:val="009659FF"/>
    <w:rsid w:val="00965F13"/>
    <w:rsid w:val="00966125"/>
    <w:rsid w:val="0096628A"/>
    <w:rsid w:val="00966AB7"/>
    <w:rsid w:val="00966FE6"/>
    <w:rsid w:val="009671FD"/>
    <w:rsid w:val="009672C1"/>
    <w:rsid w:val="00967629"/>
    <w:rsid w:val="00967861"/>
    <w:rsid w:val="00967998"/>
    <w:rsid w:val="00967F4B"/>
    <w:rsid w:val="0097009F"/>
    <w:rsid w:val="009702F6"/>
    <w:rsid w:val="00970C6B"/>
    <w:rsid w:val="00970C94"/>
    <w:rsid w:val="0097109A"/>
    <w:rsid w:val="009712CF"/>
    <w:rsid w:val="009712DE"/>
    <w:rsid w:val="00971406"/>
    <w:rsid w:val="00971715"/>
    <w:rsid w:val="009718A3"/>
    <w:rsid w:val="009718CF"/>
    <w:rsid w:val="00971A46"/>
    <w:rsid w:val="00971BE4"/>
    <w:rsid w:val="00971CE4"/>
    <w:rsid w:val="00971DD7"/>
    <w:rsid w:val="00971FDB"/>
    <w:rsid w:val="00972043"/>
    <w:rsid w:val="009725BE"/>
    <w:rsid w:val="0097262D"/>
    <w:rsid w:val="009728FA"/>
    <w:rsid w:val="00972D1E"/>
    <w:rsid w:val="009739BD"/>
    <w:rsid w:val="00973E99"/>
    <w:rsid w:val="00974072"/>
    <w:rsid w:val="009741F9"/>
    <w:rsid w:val="00974288"/>
    <w:rsid w:val="00974989"/>
    <w:rsid w:val="00974DA1"/>
    <w:rsid w:val="00975486"/>
    <w:rsid w:val="00975544"/>
    <w:rsid w:val="009757D8"/>
    <w:rsid w:val="00975865"/>
    <w:rsid w:val="00975912"/>
    <w:rsid w:val="00975D2D"/>
    <w:rsid w:val="0097611A"/>
    <w:rsid w:val="00976542"/>
    <w:rsid w:val="0097656B"/>
    <w:rsid w:val="009768BB"/>
    <w:rsid w:val="009769F9"/>
    <w:rsid w:val="00976AD3"/>
    <w:rsid w:val="00976BB2"/>
    <w:rsid w:val="00976D04"/>
    <w:rsid w:val="0097701B"/>
    <w:rsid w:val="0097725A"/>
    <w:rsid w:val="0097757E"/>
    <w:rsid w:val="009776FF"/>
    <w:rsid w:val="0097776B"/>
    <w:rsid w:val="00977B76"/>
    <w:rsid w:val="00977D33"/>
    <w:rsid w:val="00977EE2"/>
    <w:rsid w:val="00977F97"/>
    <w:rsid w:val="00977FC4"/>
    <w:rsid w:val="009800A2"/>
    <w:rsid w:val="0098023C"/>
    <w:rsid w:val="00980437"/>
    <w:rsid w:val="009806C0"/>
    <w:rsid w:val="0098080C"/>
    <w:rsid w:val="0098090C"/>
    <w:rsid w:val="00980A3D"/>
    <w:rsid w:val="00980A6A"/>
    <w:rsid w:val="00980D0B"/>
    <w:rsid w:val="00980EC1"/>
    <w:rsid w:val="009810A1"/>
    <w:rsid w:val="0098124E"/>
    <w:rsid w:val="009815F7"/>
    <w:rsid w:val="00981603"/>
    <w:rsid w:val="0098197C"/>
    <w:rsid w:val="009819B3"/>
    <w:rsid w:val="00981C38"/>
    <w:rsid w:val="00981EBF"/>
    <w:rsid w:val="00982840"/>
    <w:rsid w:val="00982965"/>
    <w:rsid w:val="00982A5C"/>
    <w:rsid w:val="00982BC1"/>
    <w:rsid w:val="00982DCF"/>
    <w:rsid w:val="00982E74"/>
    <w:rsid w:val="00982EC9"/>
    <w:rsid w:val="009832F3"/>
    <w:rsid w:val="00983310"/>
    <w:rsid w:val="009833C4"/>
    <w:rsid w:val="00983928"/>
    <w:rsid w:val="00983A6E"/>
    <w:rsid w:val="00984085"/>
    <w:rsid w:val="0098409D"/>
    <w:rsid w:val="00984193"/>
    <w:rsid w:val="00984245"/>
    <w:rsid w:val="009842F9"/>
    <w:rsid w:val="0098439C"/>
    <w:rsid w:val="0098450E"/>
    <w:rsid w:val="00984565"/>
    <w:rsid w:val="009846DC"/>
    <w:rsid w:val="00984772"/>
    <w:rsid w:val="00984784"/>
    <w:rsid w:val="009848D3"/>
    <w:rsid w:val="009849F2"/>
    <w:rsid w:val="00984A27"/>
    <w:rsid w:val="00984E74"/>
    <w:rsid w:val="009850ED"/>
    <w:rsid w:val="009851B2"/>
    <w:rsid w:val="009851EA"/>
    <w:rsid w:val="009851F1"/>
    <w:rsid w:val="00985314"/>
    <w:rsid w:val="009853E4"/>
    <w:rsid w:val="0098552E"/>
    <w:rsid w:val="0098587E"/>
    <w:rsid w:val="0098595D"/>
    <w:rsid w:val="00985B0E"/>
    <w:rsid w:val="00985B63"/>
    <w:rsid w:val="00985EB9"/>
    <w:rsid w:val="00986231"/>
    <w:rsid w:val="009866C0"/>
    <w:rsid w:val="009867B0"/>
    <w:rsid w:val="009868BF"/>
    <w:rsid w:val="00986C37"/>
    <w:rsid w:val="00986DD2"/>
    <w:rsid w:val="0098744A"/>
    <w:rsid w:val="00987871"/>
    <w:rsid w:val="0098798E"/>
    <w:rsid w:val="00987D35"/>
    <w:rsid w:val="00990379"/>
    <w:rsid w:val="0099038E"/>
    <w:rsid w:val="00990626"/>
    <w:rsid w:val="00990804"/>
    <w:rsid w:val="0099090F"/>
    <w:rsid w:val="00990972"/>
    <w:rsid w:val="00990BED"/>
    <w:rsid w:val="00990DFD"/>
    <w:rsid w:val="00991049"/>
    <w:rsid w:val="00991217"/>
    <w:rsid w:val="009912D1"/>
    <w:rsid w:val="009913ED"/>
    <w:rsid w:val="0099195F"/>
    <w:rsid w:val="00991C4C"/>
    <w:rsid w:val="00991F6D"/>
    <w:rsid w:val="00992096"/>
    <w:rsid w:val="0099212E"/>
    <w:rsid w:val="009923DD"/>
    <w:rsid w:val="0099257C"/>
    <w:rsid w:val="0099295A"/>
    <w:rsid w:val="00992A8D"/>
    <w:rsid w:val="00992D76"/>
    <w:rsid w:val="00992D9B"/>
    <w:rsid w:val="00992DC1"/>
    <w:rsid w:val="00993342"/>
    <w:rsid w:val="009934C4"/>
    <w:rsid w:val="0099358B"/>
    <w:rsid w:val="009936A4"/>
    <w:rsid w:val="009937CE"/>
    <w:rsid w:val="00993A95"/>
    <w:rsid w:val="009940B8"/>
    <w:rsid w:val="0099432B"/>
    <w:rsid w:val="0099438D"/>
    <w:rsid w:val="009944A1"/>
    <w:rsid w:val="0099455C"/>
    <w:rsid w:val="00994567"/>
    <w:rsid w:val="00994CDE"/>
    <w:rsid w:val="00994DEB"/>
    <w:rsid w:val="00994E7D"/>
    <w:rsid w:val="00994F58"/>
    <w:rsid w:val="00994FC7"/>
    <w:rsid w:val="009954D8"/>
    <w:rsid w:val="00995611"/>
    <w:rsid w:val="00995725"/>
    <w:rsid w:val="0099589E"/>
    <w:rsid w:val="0099596C"/>
    <w:rsid w:val="00995BAF"/>
    <w:rsid w:val="00995BC5"/>
    <w:rsid w:val="00995C0E"/>
    <w:rsid w:val="00995DF3"/>
    <w:rsid w:val="00995E7D"/>
    <w:rsid w:val="00996136"/>
    <w:rsid w:val="009961D6"/>
    <w:rsid w:val="00996259"/>
    <w:rsid w:val="009962C3"/>
    <w:rsid w:val="00996C93"/>
    <w:rsid w:val="00996CD4"/>
    <w:rsid w:val="00996D8A"/>
    <w:rsid w:val="00996EA4"/>
    <w:rsid w:val="00997127"/>
    <w:rsid w:val="00997293"/>
    <w:rsid w:val="00997471"/>
    <w:rsid w:val="00997580"/>
    <w:rsid w:val="009977D1"/>
    <w:rsid w:val="00997989"/>
    <w:rsid w:val="009A0039"/>
    <w:rsid w:val="009A0A96"/>
    <w:rsid w:val="009A0B8A"/>
    <w:rsid w:val="009A0BF2"/>
    <w:rsid w:val="009A0DBC"/>
    <w:rsid w:val="009A0F25"/>
    <w:rsid w:val="009A109A"/>
    <w:rsid w:val="009A14BF"/>
    <w:rsid w:val="009A1A03"/>
    <w:rsid w:val="009A1A8E"/>
    <w:rsid w:val="009A1B3A"/>
    <w:rsid w:val="009A1E31"/>
    <w:rsid w:val="009A2076"/>
    <w:rsid w:val="009A21D8"/>
    <w:rsid w:val="009A21EF"/>
    <w:rsid w:val="009A23D8"/>
    <w:rsid w:val="009A25FE"/>
    <w:rsid w:val="009A2637"/>
    <w:rsid w:val="009A2808"/>
    <w:rsid w:val="009A28B9"/>
    <w:rsid w:val="009A28CE"/>
    <w:rsid w:val="009A2AF2"/>
    <w:rsid w:val="009A2B80"/>
    <w:rsid w:val="009A2D57"/>
    <w:rsid w:val="009A2DA0"/>
    <w:rsid w:val="009A313B"/>
    <w:rsid w:val="009A359D"/>
    <w:rsid w:val="009A36D0"/>
    <w:rsid w:val="009A370B"/>
    <w:rsid w:val="009A3799"/>
    <w:rsid w:val="009A37F4"/>
    <w:rsid w:val="009A391F"/>
    <w:rsid w:val="009A3949"/>
    <w:rsid w:val="009A39C7"/>
    <w:rsid w:val="009A3EEB"/>
    <w:rsid w:val="009A400D"/>
    <w:rsid w:val="009A4013"/>
    <w:rsid w:val="009A42CB"/>
    <w:rsid w:val="009A4436"/>
    <w:rsid w:val="009A4636"/>
    <w:rsid w:val="009A4880"/>
    <w:rsid w:val="009A4930"/>
    <w:rsid w:val="009A4A14"/>
    <w:rsid w:val="009A4ACD"/>
    <w:rsid w:val="009A4BF9"/>
    <w:rsid w:val="009A4C15"/>
    <w:rsid w:val="009A4D88"/>
    <w:rsid w:val="009A51FC"/>
    <w:rsid w:val="009A52C6"/>
    <w:rsid w:val="009A56E3"/>
    <w:rsid w:val="009A57A6"/>
    <w:rsid w:val="009A5830"/>
    <w:rsid w:val="009A5C94"/>
    <w:rsid w:val="009A615C"/>
    <w:rsid w:val="009A62AA"/>
    <w:rsid w:val="009A6496"/>
    <w:rsid w:val="009A653F"/>
    <w:rsid w:val="009A6BC3"/>
    <w:rsid w:val="009A6BF9"/>
    <w:rsid w:val="009A6D24"/>
    <w:rsid w:val="009A6E88"/>
    <w:rsid w:val="009A6E9C"/>
    <w:rsid w:val="009A70A8"/>
    <w:rsid w:val="009A7192"/>
    <w:rsid w:val="009A723B"/>
    <w:rsid w:val="009A768D"/>
    <w:rsid w:val="009A77EB"/>
    <w:rsid w:val="009A7896"/>
    <w:rsid w:val="009A7E67"/>
    <w:rsid w:val="009B017D"/>
    <w:rsid w:val="009B01D0"/>
    <w:rsid w:val="009B0288"/>
    <w:rsid w:val="009B053B"/>
    <w:rsid w:val="009B062E"/>
    <w:rsid w:val="009B06CA"/>
    <w:rsid w:val="009B0760"/>
    <w:rsid w:val="009B0899"/>
    <w:rsid w:val="009B0A51"/>
    <w:rsid w:val="009B0A68"/>
    <w:rsid w:val="009B15B0"/>
    <w:rsid w:val="009B1CCA"/>
    <w:rsid w:val="009B1D69"/>
    <w:rsid w:val="009B1E52"/>
    <w:rsid w:val="009B1F8C"/>
    <w:rsid w:val="009B21ED"/>
    <w:rsid w:val="009B2269"/>
    <w:rsid w:val="009B245E"/>
    <w:rsid w:val="009B2528"/>
    <w:rsid w:val="009B27FF"/>
    <w:rsid w:val="009B2A9C"/>
    <w:rsid w:val="009B2B71"/>
    <w:rsid w:val="009B2DCC"/>
    <w:rsid w:val="009B2E99"/>
    <w:rsid w:val="009B2F6F"/>
    <w:rsid w:val="009B30E1"/>
    <w:rsid w:val="009B330F"/>
    <w:rsid w:val="009B335D"/>
    <w:rsid w:val="009B3698"/>
    <w:rsid w:val="009B3806"/>
    <w:rsid w:val="009B39F8"/>
    <w:rsid w:val="009B3EDE"/>
    <w:rsid w:val="009B444D"/>
    <w:rsid w:val="009B466A"/>
    <w:rsid w:val="009B46B3"/>
    <w:rsid w:val="009B4E6C"/>
    <w:rsid w:val="009B4F51"/>
    <w:rsid w:val="009B531C"/>
    <w:rsid w:val="009B532B"/>
    <w:rsid w:val="009B54AA"/>
    <w:rsid w:val="009B5814"/>
    <w:rsid w:val="009B58A0"/>
    <w:rsid w:val="009B59E3"/>
    <w:rsid w:val="009B5B15"/>
    <w:rsid w:val="009B5F2A"/>
    <w:rsid w:val="009B64CA"/>
    <w:rsid w:val="009B6A8D"/>
    <w:rsid w:val="009B6DEF"/>
    <w:rsid w:val="009B6E7A"/>
    <w:rsid w:val="009B6E84"/>
    <w:rsid w:val="009B6EA6"/>
    <w:rsid w:val="009B7103"/>
    <w:rsid w:val="009B7440"/>
    <w:rsid w:val="009B7455"/>
    <w:rsid w:val="009B7698"/>
    <w:rsid w:val="009B779C"/>
    <w:rsid w:val="009B7954"/>
    <w:rsid w:val="009B7A22"/>
    <w:rsid w:val="009B7AF1"/>
    <w:rsid w:val="009B7B0C"/>
    <w:rsid w:val="009B7EB4"/>
    <w:rsid w:val="009C03F9"/>
    <w:rsid w:val="009C0856"/>
    <w:rsid w:val="009C0C07"/>
    <w:rsid w:val="009C0E08"/>
    <w:rsid w:val="009C0FF6"/>
    <w:rsid w:val="009C1127"/>
    <w:rsid w:val="009C123D"/>
    <w:rsid w:val="009C1713"/>
    <w:rsid w:val="009C18A7"/>
    <w:rsid w:val="009C1BA5"/>
    <w:rsid w:val="009C1C83"/>
    <w:rsid w:val="009C1CC2"/>
    <w:rsid w:val="009C1D52"/>
    <w:rsid w:val="009C1DB6"/>
    <w:rsid w:val="009C1FEA"/>
    <w:rsid w:val="009C22BC"/>
    <w:rsid w:val="009C23AA"/>
    <w:rsid w:val="009C2467"/>
    <w:rsid w:val="009C2ABF"/>
    <w:rsid w:val="009C2B05"/>
    <w:rsid w:val="009C306D"/>
    <w:rsid w:val="009C3123"/>
    <w:rsid w:val="009C37CA"/>
    <w:rsid w:val="009C3A36"/>
    <w:rsid w:val="009C3D2E"/>
    <w:rsid w:val="009C4104"/>
    <w:rsid w:val="009C432E"/>
    <w:rsid w:val="009C44BA"/>
    <w:rsid w:val="009C4822"/>
    <w:rsid w:val="009C4897"/>
    <w:rsid w:val="009C4A02"/>
    <w:rsid w:val="009C4AB0"/>
    <w:rsid w:val="009C4AC1"/>
    <w:rsid w:val="009C4B7A"/>
    <w:rsid w:val="009C4BDE"/>
    <w:rsid w:val="009C505D"/>
    <w:rsid w:val="009C52E7"/>
    <w:rsid w:val="009C5303"/>
    <w:rsid w:val="009C5518"/>
    <w:rsid w:val="009C563C"/>
    <w:rsid w:val="009C5655"/>
    <w:rsid w:val="009C59E6"/>
    <w:rsid w:val="009C59F6"/>
    <w:rsid w:val="009C62A7"/>
    <w:rsid w:val="009C6464"/>
    <w:rsid w:val="009C6769"/>
    <w:rsid w:val="009C6C5D"/>
    <w:rsid w:val="009C72E0"/>
    <w:rsid w:val="009C7534"/>
    <w:rsid w:val="009C7816"/>
    <w:rsid w:val="009C793B"/>
    <w:rsid w:val="009C7960"/>
    <w:rsid w:val="009C7D16"/>
    <w:rsid w:val="009C7F54"/>
    <w:rsid w:val="009C7FA2"/>
    <w:rsid w:val="009D0077"/>
    <w:rsid w:val="009D0189"/>
    <w:rsid w:val="009D0854"/>
    <w:rsid w:val="009D0923"/>
    <w:rsid w:val="009D0A17"/>
    <w:rsid w:val="009D0C43"/>
    <w:rsid w:val="009D1015"/>
    <w:rsid w:val="009D1073"/>
    <w:rsid w:val="009D1630"/>
    <w:rsid w:val="009D1858"/>
    <w:rsid w:val="009D193E"/>
    <w:rsid w:val="009D1B26"/>
    <w:rsid w:val="009D1F33"/>
    <w:rsid w:val="009D2657"/>
    <w:rsid w:val="009D26C9"/>
    <w:rsid w:val="009D2761"/>
    <w:rsid w:val="009D30B7"/>
    <w:rsid w:val="009D3462"/>
    <w:rsid w:val="009D3870"/>
    <w:rsid w:val="009D3B9B"/>
    <w:rsid w:val="009D3C76"/>
    <w:rsid w:val="009D3E0E"/>
    <w:rsid w:val="009D3F79"/>
    <w:rsid w:val="009D415D"/>
    <w:rsid w:val="009D437F"/>
    <w:rsid w:val="009D4592"/>
    <w:rsid w:val="009D4A78"/>
    <w:rsid w:val="009D4E24"/>
    <w:rsid w:val="009D4F46"/>
    <w:rsid w:val="009D4FCE"/>
    <w:rsid w:val="009D57B4"/>
    <w:rsid w:val="009D5BFF"/>
    <w:rsid w:val="009D5CAF"/>
    <w:rsid w:val="009D6005"/>
    <w:rsid w:val="009D6118"/>
    <w:rsid w:val="009D65B7"/>
    <w:rsid w:val="009D68CC"/>
    <w:rsid w:val="009D68E6"/>
    <w:rsid w:val="009D6D64"/>
    <w:rsid w:val="009D6D8B"/>
    <w:rsid w:val="009D6E01"/>
    <w:rsid w:val="009D6FA5"/>
    <w:rsid w:val="009D70FC"/>
    <w:rsid w:val="009D7192"/>
    <w:rsid w:val="009D7253"/>
    <w:rsid w:val="009D7492"/>
    <w:rsid w:val="009D7539"/>
    <w:rsid w:val="009D7593"/>
    <w:rsid w:val="009D7707"/>
    <w:rsid w:val="009D79F0"/>
    <w:rsid w:val="009D7A97"/>
    <w:rsid w:val="009D7AFE"/>
    <w:rsid w:val="009D7B98"/>
    <w:rsid w:val="009D7D99"/>
    <w:rsid w:val="009E001D"/>
    <w:rsid w:val="009E01B1"/>
    <w:rsid w:val="009E027E"/>
    <w:rsid w:val="009E0AF2"/>
    <w:rsid w:val="009E0BA5"/>
    <w:rsid w:val="009E0D41"/>
    <w:rsid w:val="009E0DEA"/>
    <w:rsid w:val="009E0E08"/>
    <w:rsid w:val="009E175F"/>
    <w:rsid w:val="009E193D"/>
    <w:rsid w:val="009E1C89"/>
    <w:rsid w:val="009E1E2E"/>
    <w:rsid w:val="009E1EAE"/>
    <w:rsid w:val="009E1F00"/>
    <w:rsid w:val="009E200E"/>
    <w:rsid w:val="009E20B9"/>
    <w:rsid w:val="009E2459"/>
    <w:rsid w:val="009E2803"/>
    <w:rsid w:val="009E29AB"/>
    <w:rsid w:val="009E2D14"/>
    <w:rsid w:val="009E2DB5"/>
    <w:rsid w:val="009E2DD7"/>
    <w:rsid w:val="009E3058"/>
    <w:rsid w:val="009E3267"/>
    <w:rsid w:val="009E3883"/>
    <w:rsid w:val="009E3B03"/>
    <w:rsid w:val="009E3F94"/>
    <w:rsid w:val="009E42F5"/>
    <w:rsid w:val="009E44C4"/>
    <w:rsid w:val="009E474E"/>
    <w:rsid w:val="009E4A28"/>
    <w:rsid w:val="009E52A0"/>
    <w:rsid w:val="009E5359"/>
    <w:rsid w:val="009E5614"/>
    <w:rsid w:val="009E56FE"/>
    <w:rsid w:val="009E6497"/>
    <w:rsid w:val="009E672B"/>
    <w:rsid w:val="009E6749"/>
    <w:rsid w:val="009E6850"/>
    <w:rsid w:val="009E68B3"/>
    <w:rsid w:val="009E6D9C"/>
    <w:rsid w:val="009E6DB7"/>
    <w:rsid w:val="009E6EA2"/>
    <w:rsid w:val="009E6EA9"/>
    <w:rsid w:val="009E7204"/>
    <w:rsid w:val="009E733A"/>
    <w:rsid w:val="009E743B"/>
    <w:rsid w:val="009E756F"/>
    <w:rsid w:val="009E768C"/>
    <w:rsid w:val="009E791E"/>
    <w:rsid w:val="009E7B89"/>
    <w:rsid w:val="009F01DA"/>
    <w:rsid w:val="009F0630"/>
    <w:rsid w:val="009F07B5"/>
    <w:rsid w:val="009F0B09"/>
    <w:rsid w:val="009F0BF7"/>
    <w:rsid w:val="009F0C09"/>
    <w:rsid w:val="009F0EA3"/>
    <w:rsid w:val="009F112B"/>
    <w:rsid w:val="009F133C"/>
    <w:rsid w:val="009F1359"/>
    <w:rsid w:val="009F14F5"/>
    <w:rsid w:val="009F16C0"/>
    <w:rsid w:val="009F177E"/>
    <w:rsid w:val="009F192B"/>
    <w:rsid w:val="009F197B"/>
    <w:rsid w:val="009F1989"/>
    <w:rsid w:val="009F1A56"/>
    <w:rsid w:val="009F1CF2"/>
    <w:rsid w:val="009F26D2"/>
    <w:rsid w:val="009F2C20"/>
    <w:rsid w:val="009F2C23"/>
    <w:rsid w:val="009F2CAA"/>
    <w:rsid w:val="009F2FA3"/>
    <w:rsid w:val="009F2FF1"/>
    <w:rsid w:val="009F317A"/>
    <w:rsid w:val="009F31B1"/>
    <w:rsid w:val="009F3547"/>
    <w:rsid w:val="009F388E"/>
    <w:rsid w:val="009F392E"/>
    <w:rsid w:val="009F44EF"/>
    <w:rsid w:val="009F45A6"/>
    <w:rsid w:val="009F461D"/>
    <w:rsid w:val="009F4762"/>
    <w:rsid w:val="009F4BB1"/>
    <w:rsid w:val="009F4C14"/>
    <w:rsid w:val="009F5396"/>
    <w:rsid w:val="009F5677"/>
    <w:rsid w:val="009F57DF"/>
    <w:rsid w:val="009F5B68"/>
    <w:rsid w:val="009F5D45"/>
    <w:rsid w:val="009F6173"/>
    <w:rsid w:val="009F62FD"/>
    <w:rsid w:val="009F6458"/>
    <w:rsid w:val="009F6698"/>
    <w:rsid w:val="009F683B"/>
    <w:rsid w:val="009F6909"/>
    <w:rsid w:val="009F6918"/>
    <w:rsid w:val="009F6A3D"/>
    <w:rsid w:val="009F6CEB"/>
    <w:rsid w:val="009F6E41"/>
    <w:rsid w:val="009F6F3D"/>
    <w:rsid w:val="009F703F"/>
    <w:rsid w:val="009F713D"/>
    <w:rsid w:val="009F7564"/>
    <w:rsid w:val="009F75B4"/>
    <w:rsid w:val="009F78A7"/>
    <w:rsid w:val="009F793B"/>
    <w:rsid w:val="009F7B6B"/>
    <w:rsid w:val="009F7C08"/>
    <w:rsid w:val="009F7E16"/>
    <w:rsid w:val="00A00AC6"/>
    <w:rsid w:val="00A00B19"/>
    <w:rsid w:val="00A00EEA"/>
    <w:rsid w:val="00A0100A"/>
    <w:rsid w:val="00A016DD"/>
    <w:rsid w:val="00A0194B"/>
    <w:rsid w:val="00A01F09"/>
    <w:rsid w:val="00A02104"/>
    <w:rsid w:val="00A02195"/>
    <w:rsid w:val="00A022FD"/>
    <w:rsid w:val="00A0238D"/>
    <w:rsid w:val="00A0248C"/>
    <w:rsid w:val="00A027A5"/>
    <w:rsid w:val="00A02A8C"/>
    <w:rsid w:val="00A03394"/>
    <w:rsid w:val="00A037F2"/>
    <w:rsid w:val="00A03B43"/>
    <w:rsid w:val="00A03C50"/>
    <w:rsid w:val="00A03E06"/>
    <w:rsid w:val="00A04556"/>
    <w:rsid w:val="00A047F6"/>
    <w:rsid w:val="00A0481E"/>
    <w:rsid w:val="00A04FAF"/>
    <w:rsid w:val="00A05574"/>
    <w:rsid w:val="00A05845"/>
    <w:rsid w:val="00A05AB0"/>
    <w:rsid w:val="00A05D06"/>
    <w:rsid w:val="00A06318"/>
    <w:rsid w:val="00A06C58"/>
    <w:rsid w:val="00A06EFB"/>
    <w:rsid w:val="00A06FE4"/>
    <w:rsid w:val="00A072BE"/>
    <w:rsid w:val="00A07545"/>
    <w:rsid w:val="00A07615"/>
    <w:rsid w:val="00A076C1"/>
    <w:rsid w:val="00A079D8"/>
    <w:rsid w:val="00A079E7"/>
    <w:rsid w:val="00A07A78"/>
    <w:rsid w:val="00A07C44"/>
    <w:rsid w:val="00A07D79"/>
    <w:rsid w:val="00A07FED"/>
    <w:rsid w:val="00A10163"/>
    <w:rsid w:val="00A106D1"/>
    <w:rsid w:val="00A10787"/>
    <w:rsid w:val="00A1081E"/>
    <w:rsid w:val="00A10A0D"/>
    <w:rsid w:val="00A10CE3"/>
    <w:rsid w:val="00A1122D"/>
    <w:rsid w:val="00A11660"/>
    <w:rsid w:val="00A1184C"/>
    <w:rsid w:val="00A11B21"/>
    <w:rsid w:val="00A11B65"/>
    <w:rsid w:val="00A124C6"/>
    <w:rsid w:val="00A124FE"/>
    <w:rsid w:val="00A12673"/>
    <w:rsid w:val="00A12809"/>
    <w:rsid w:val="00A1308F"/>
    <w:rsid w:val="00A130E0"/>
    <w:rsid w:val="00A134DC"/>
    <w:rsid w:val="00A13514"/>
    <w:rsid w:val="00A135F2"/>
    <w:rsid w:val="00A137DB"/>
    <w:rsid w:val="00A13A52"/>
    <w:rsid w:val="00A13B13"/>
    <w:rsid w:val="00A13C15"/>
    <w:rsid w:val="00A13C66"/>
    <w:rsid w:val="00A13DB2"/>
    <w:rsid w:val="00A14482"/>
    <w:rsid w:val="00A146ED"/>
    <w:rsid w:val="00A14804"/>
    <w:rsid w:val="00A1483B"/>
    <w:rsid w:val="00A14A36"/>
    <w:rsid w:val="00A14B13"/>
    <w:rsid w:val="00A14EB9"/>
    <w:rsid w:val="00A14F79"/>
    <w:rsid w:val="00A152EB"/>
    <w:rsid w:val="00A15660"/>
    <w:rsid w:val="00A156D9"/>
    <w:rsid w:val="00A159E6"/>
    <w:rsid w:val="00A15E8E"/>
    <w:rsid w:val="00A15EB8"/>
    <w:rsid w:val="00A15EFC"/>
    <w:rsid w:val="00A16079"/>
    <w:rsid w:val="00A16115"/>
    <w:rsid w:val="00A168B1"/>
    <w:rsid w:val="00A16EC6"/>
    <w:rsid w:val="00A1702C"/>
    <w:rsid w:val="00A171C2"/>
    <w:rsid w:val="00A17465"/>
    <w:rsid w:val="00A17713"/>
    <w:rsid w:val="00A17A0F"/>
    <w:rsid w:val="00A17DCD"/>
    <w:rsid w:val="00A17DF0"/>
    <w:rsid w:val="00A20147"/>
    <w:rsid w:val="00A201CD"/>
    <w:rsid w:val="00A20957"/>
    <w:rsid w:val="00A209CC"/>
    <w:rsid w:val="00A20A96"/>
    <w:rsid w:val="00A20B6C"/>
    <w:rsid w:val="00A20CC3"/>
    <w:rsid w:val="00A2105A"/>
    <w:rsid w:val="00A21280"/>
    <w:rsid w:val="00A212C8"/>
    <w:rsid w:val="00A21300"/>
    <w:rsid w:val="00A213A0"/>
    <w:rsid w:val="00A21487"/>
    <w:rsid w:val="00A219D6"/>
    <w:rsid w:val="00A21E30"/>
    <w:rsid w:val="00A21F04"/>
    <w:rsid w:val="00A22089"/>
    <w:rsid w:val="00A2215A"/>
    <w:rsid w:val="00A22771"/>
    <w:rsid w:val="00A227BB"/>
    <w:rsid w:val="00A2289D"/>
    <w:rsid w:val="00A229DB"/>
    <w:rsid w:val="00A22D50"/>
    <w:rsid w:val="00A22E0E"/>
    <w:rsid w:val="00A22E5E"/>
    <w:rsid w:val="00A22FC5"/>
    <w:rsid w:val="00A231DB"/>
    <w:rsid w:val="00A2343A"/>
    <w:rsid w:val="00A23861"/>
    <w:rsid w:val="00A23B90"/>
    <w:rsid w:val="00A24270"/>
    <w:rsid w:val="00A24493"/>
    <w:rsid w:val="00A24558"/>
    <w:rsid w:val="00A2467E"/>
    <w:rsid w:val="00A24ABC"/>
    <w:rsid w:val="00A24E18"/>
    <w:rsid w:val="00A24FB0"/>
    <w:rsid w:val="00A251AE"/>
    <w:rsid w:val="00A253F8"/>
    <w:rsid w:val="00A254E4"/>
    <w:rsid w:val="00A25698"/>
    <w:rsid w:val="00A2599D"/>
    <w:rsid w:val="00A25D1B"/>
    <w:rsid w:val="00A25EBF"/>
    <w:rsid w:val="00A25F01"/>
    <w:rsid w:val="00A25F87"/>
    <w:rsid w:val="00A25FAB"/>
    <w:rsid w:val="00A2613C"/>
    <w:rsid w:val="00A26292"/>
    <w:rsid w:val="00A262D4"/>
    <w:rsid w:val="00A26511"/>
    <w:rsid w:val="00A26BB7"/>
    <w:rsid w:val="00A26CB3"/>
    <w:rsid w:val="00A26D7A"/>
    <w:rsid w:val="00A26E46"/>
    <w:rsid w:val="00A2700E"/>
    <w:rsid w:val="00A2746B"/>
    <w:rsid w:val="00A2763E"/>
    <w:rsid w:val="00A276C8"/>
    <w:rsid w:val="00A27991"/>
    <w:rsid w:val="00A27CA3"/>
    <w:rsid w:val="00A27E83"/>
    <w:rsid w:val="00A30148"/>
    <w:rsid w:val="00A30340"/>
    <w:rsid w:val="00A303DA"/>
    <w:rsid w:val="00A30698"/>
    <w:rsid w:val="00A306BE"/>
    <w:rsid w:val="00A308B6"/>
    <w:rsid w:val="00A309B4"/>
    <w:rsid w:val="00A30D54"/>
    <w:rsid w:val="00A3146B"/>
    <w:rsid w:val="00A3149F"/>
    <w:rsid w:val="00A314A5"/>
    <w:rsid w:val="00A315C6"/>
    <w:rsid w:val="00A316B0"/>
    <w:rsid w:val="00A31849"/>
    <w:rsid w:val="00A31994"/>
    <w:rsid w:val="00A319A6"/>
    <w:rsid w:val="00A31AAC"/>
    <w:rsid w:val="00A31F61"/>
    <w:rsid w:val="00A31F75"/>
    <w:rsid w:val="00A324E4"/>
    <w:rsid w:val="00A32C2B"/>
    <w:rsid w:val="00A32E32"/>
    <w:rsid w:val="00A32E83"/>
    <w:rsid w:val="00A332CF"/>
    <w:rsid w:val="00A33666"/>
    <w:rsid w:val="00A336BD"/>
    <w:rsid w:val="00A33A70"/>
    <w:rsid w:val="00A33C4E"/>
    <w:rsid w:val="00A33CB3"/>
    <w:rsid w:val="00A33DAB"/>
    <w:rsid w:val="00A33E6F"/>
    <w:rsid w:val="00A33EAA"/>
    <w:rsid w:val="00A33EF0"/>
    <w:rsid w:val="00A343BC"/>
    <w:rsid w:val="00A34CDB"/>
    <w:rsid w:val="00A3505E"/>
    <w:rsid w:val="00A352BB"/>
    <w:rsid w:val="00A3533D"/>
    <w:rsid w:val="00A35563"/>
    <w:rsid w:val="00A35A8B"/>
    <w:rsid w:val="00A35C20"/>
    <w:rsid w:val="00A35C80"/>
    <w:rsid w:val="00A35CEB"/>
    <w:rsid w:val="00A35D92"/>
    <w:rsid w:val="00A3609A"/>
    <w:rsid w:val="00A36113"/>
    <w:rsid w:val="00A3622B"/>
    <w:rsid w:val="00A36442"/>
    <w:rsid w:val="00A364C1"/>
    <w:rsid w:val="00A366D9"/>
    <w:rsid w:val="00A368E3"/>
    <w:rsid w:val="00A368FC"/>
    <w:rsid w:val="00A3691B"/>
    <w:rsid w:val="00A375D2"/>
    <w:rsid w:val="00A3760E"/>
    <w:rsid w:val="00A37743"/>
    <w:rsid w:val="00A378B9"/>
    <w:rsid w:val="00A37A2D"/>
    <w:rsid w:val="00A37A3C"/>
    <w:rsid w:val="00A37E5E"/>
    <w:rsid w:val="00A37E82"/>
    <w:rsid w:val="00A37FAD"/>
    <w:rsid w:val="00A37FE4"/>
    <w:rsid w:val="00A40452"/>
    <w:rsid w:val="00A4062F"/>
    <w:rsid w:val="00A40698"/>
    <w:rsid w:val="00A40885"/>
    <w:rsid w:val="00A408CB"/>
    <w:rsid w:val="00A40A17"/>
    <w:rsid w:val="00A40AEF"/>
    <w:rsid w:val="00A40C73"/>
    <w:rsid w:val="00A40FD3"/>
    <w:rsid w:val="00A4117C"/>
    <w:rsid w:val="00A41338"/>
    <w:rsid w:val="00A413F7"/>
    <w:rsid w:val="00A41555"/>
    <w:rsid w:val="00A4161C"/>
    <w:rsid w:val="00A4186B"/>
    <w:rsid w:val="00A418E9"/>
    <w:rsid w:val="00A41E33"/>
    <w:rsid w:val="00A41E8D"/>
    <w:rsid w:val="00A4202B"/>
    <w:rsid w:val="00A4276C"/>
    <w:rsid w:val="00A42B74"/>
    <w:rsid w:val="00A42CBC"/>
    <w:rsid w:val="00A42F07"/>
    <w:rsid w:val="00A43874"/>
    <w:rsid w:val="00A43AAE"/>
    <w:rsid w:val="00A43C8C"/>
    <w:rsid w:val="00A43E68"/>
    <w:rsid w:val="00A442C9"/>
    <w:rsid w:val="00A44382"/>
    <w:rsid w:val="00A444D1"/>
    <w:rsid w:val="00A445D5"/>
    <w:rsid w:val="00A45493"/>
    <w:rsid w:val="00A454E1"/>
    <w:rsid w:val="00A455F1"/>
    <w:rsid w:val="00A4561B"/>
    <w:rsid w:val="00A456BE"/>
    <w:rsid w:val="00A45733"/>
    <w:rsid w:val="00A45A31"/>
    <w:rsid w:val="00A45A4D"/>
    <w:rsid w:val="00A45B37"/>
    <w:rsid w:val="00A45D77"/>
    <w:rsid w:val="00A46111"/>
    <w:rsid w:val="00A46304"/>
    <w:rsid w:val="00A46344"/>
    <w:rsid w:val="00A464B4"/>
    <w:rsid w:val="00A46533"/>
    <w:rsid w:val="00A4663E"/>
    <w:rsid w:val="00A46E16"/>
    <w:rsid w:val="00A46E33"/>
    <w:rsid w:val="00A46F07"/>
    <w:rsid w:val="00A4718B"/>
    <w:rsid w:val="00A4768C"/>
    <w:rsid w:val="00A47783"/>
    <w:rsid w:val="00A477FD"/>
    <w:rsid w:val="00A479F8"/>
    <w:rsid w:val="00A47B2F"/>
    <w:rsid w:val="00A47CE0"/>
    <w:rsid w:val="00A47D11"/>
    <w:rsid w:val="00A501C9"/>
    <w:rsid w:val="00A504E3"/>
    <w:rsid w:val="00A50801"/>
    <w:rsid w:val="00A5083C"/>
    <w:rsid w:val="00A5093E"/>
    <w:rsid w:val="00A50A4F"/>
    <w:rsid w:val="00A50DAC"/>
    <w:rsid w:val="00A51059"/>
    <w:rsid w:val="00A5106F"/>
    <w:rsid w:val="00A517FD"/>
    <w:rsid w:val="00A51834"/>
    <w:rsid w:val="00A51910"/>
    <w:rsid w:val="00A51A7A"/>
    <w:rsid w:val="00A522D1"/>
    <w:rsid w:val="00A522EB"/>
    <w:rsid w:val="00A52661"/>
    <w:rsid w:val="00A526B1"/>
    <w:rsid w:val="00A526C3"/>
    <w:rsid w:val="00A52737"/>
    <w:rsid w:val="00A52835"/>
    <w:rsid w:val="00A52AE6"/>
    <w:rsid w:val="00A52F3A"/>
    <w:rsid w:val="00A530AE"/>
    <w:rsid w:val="00A531E9"/>
    <w:rsid w:val="00A53353"/>
    <w:rsid w:val="00A537D7"/>
    <w:rsid w:val="00A539CB"/>
    <w:rsid w:val="00A53AC7"/>
    <w:rsid w:val="00A53AF0"/>
    <w:rsid w:val="00A53D26"/>
    <w:rsid w:val="00A53EDA"/>
    <w:rsid w:val="00A53F59"/>
    <w:rsid w:val="00A540AE"/>
    <w:rsid w:val="00A5420E"/>
    <w:rsid w:val="00A5424D"/>
    <w:rsid w:val="00A5493D"/>
    <w:rsid w:val="00A54A9D"/>
    <w:rsid w:val="00A54C02"/>
    <w:rsid w:val="00A54C6A"/>
    <w:rsid w:val="00A54C71"/>
    <w:rsid w:val="00A54E49"/>
    <w:rsid w:val="00A54E4D"/>
    <w:rsid w:val="00A5506A"/>
    <w:rsid w:val="00A55185"/>
    <w:rsid w:val="00A556B1"/>
    <w:rsid w:val="00A5579B"/>
    <w:rsid w:val="00A557CB"/>
    <w:rsid w:val="00A5584B"/>
    <w:rsid w:val="00A55EFA"/>
    <w:rsid w:val="00A55F00"/>
    <w:rsid w:val="00A56187"/>
    <w:rsid w:val="00A56276"/>
    <w:rsid w:val="00A562DB"/>
    <w:rsid w:val="00A56634"/>
    <w:rsid w:val="00A56663"/>
    <w:rsid w:val="00A5668D"/>
    <w:rsid w:val="00A5673B"/>
    <w:rsid w:val="00A56AE0"/>
    <w:rsid w:val="00A56FE3"/>
    <w:rsid w:val="00A57120"/>
    <w:rsid w:val="00A572A1"/>
    <w:rsid w:val="00A572E2"/>
    <w:rsid w:val="00A5749E"/>
    <w:rsid w:val="00A57999"/>
    <w:rsid w:val="00A57A13"/>
    <w:rsid w:val="00A57B65"/>
    <w:rsid w:val="00A57BE1"/>
    <w:rsid w:val="00A57C4E"/>
    <w:rsid w:val="00A57DD9"/>
    <w:rsid w:val="00A60364"/>
    <w:rsid w:val="00A60395"/>
    <w:rsid w:val="00A6047F"/>
    <w:rsid w:val="00A60571"/>
    <w:rsid w:val="00A605F4"/>
    <w:rsid w:val="00A60709"/>
    <w:rsid w:val="00A6075C"/>
    <w:rsid w:val="00A607C0"/>
    <w:rsid w:val="00A60BF0"/>
    <w:rsid w:val="00A60C92"/>
    <w:rsid w:val="00A60D47"/>
    <w:rsid w:val="00A61165"/>
    <w:rsid w:val="00A6141F"/>
    <w:rsid w:val="00A615A2"/>
    <w:rsid w:val="00A619D1"/>
    <w:rsid w:val="00A61BDE"/>
    <w:rsid w:val="00A62025"/>
    <w:rsid w:val="00A6239F"/>
    <w:rsid w:val="00A624A6"/>
    <w:rsid w:val="00A62D05"/>
    <w:rsid w:val="00A62DDE"/>
    <w:rsid w:val="00A630E9"/>
    <w:rsid w:val="00A6320B"/>
    <w:rsid w:val="00A6326A"/>
    <w:rsid w:val="00A63458"/>
    <w:rsid w:val="00A63603"/>
    <w:rsid w:val="00A63823"/>
    <w:rsid w:val="00A6393D"/>
    <w:rsid w:val="00A63B7F"/>
    <w:rsid w:val="00A63C7A"/>
    <w:rsid w:val="00A64163"/>
    <w:rsid w:val="00A641A8"/>
    <w:rsid w:val="00A6438C"/>
    <w:rsid w:val="00A64406"/>
    <w:rsid w:val="00A64835"/>
    <w:rsid w:val="00A649CC"/>
    <w:rsid w:val="00A64D98"/>
    <w:rsid w:val="00A64E37"/>
    <w:rsid w:val="00A64EA1"/>
    <w:rsid w:val="00A64F65"/>
    <w:rsid w:val="00A65411"/>
    <w:rsid w:val="00A654E4"/>
    <w:rsid w:val="00A65502"/>
    <w:rsid w:val="00A65746"/>
    <w:rsid w:val="00A658FF"/>
    <w:rsid w:val="00A65CBD"/>
    <w:rsid w:val="00A65EE5"/>
    <w:rsid w:val="00A65F94"/>
    <w:rsid w:val="00A6613D"/>
    <w:rsid w:val="00A6672A"/>
    <w:rsid w:val="00A66856"/>
    <w:rsid w:val="00A66AC3"/>
    <w:rsid w:val="00A66B63"/>
    <w:rsid w:val="00A66BF4"/>
    <w:rsid w:val="00A66E30"/>
    <w:rsid w:val="00A66E7A"/>
    <w:rsid w:val="00A66F6A"/>
    <w:rsid w:val="00A67018"/>
    <w:rsid w:val="00A6774B"/>
    <w:rsid w:val="00A67B18"/>
    <w:rsid w:val="00A67C58"/>
    <w:rsid w:val="00A67CD0"/>
    <w:rsid w:val="00A67DAB"/>
    <w:rsid w:val="00A67E2D"/>
    <w:rsid w:val="00A67E6A"/>
    <w:rsid w:val="00A67F76"/>
    <w:rsid w:val="00A7005E"/>
    <w:rsid w:val="00A701A1"/>
    <w:rsid w:val="00A701F6"/>
    <w:rsid w:val="00A706AF"/>
    <w:rsid w:val="00A709A9"/>
    <w:rsid w:val="00A716E6"/>
    <w:rsid w:val="00A71884"/>
    <w:rsid w:val="00A71B87"/>
    <w:rsid w:val="00A71C9D"/>
    <w:rsid w:val="00A71DF3"/>
    <w:rsid w:val="00A71FAE"/>
    <w:rsid w:val="00A7216C"/>
    <w:rsid w:val="00A72436"/>
    <w:rsid w:val="00A724B0"/>
    <w:rsid w:val="00A72524"/>
    <w:rsid w:val="00A7287B"/>
    <w:rsid w:val="00A728D6"/>
    <w:rsid w:val="00A72DD9"/>
    <w:rsid w:val="00A72FB5"/>
    <w:rsid w:val="00A73165"/>
    <w:rsid w:val="00A731D0"/>
    <w:rsid w:val="00A73202"/>
    <w:rsid w:val="00A732A5"/>
    <w:rsid w:val="00A733F0"/>
    <w:rsid w:val="00A737BD"/>
    <w:rsid w:val="00A737F6"/>
    <w:rsid w:val="00A738A4"/>
    <w:rsid w:val="00A739BD"/>
    <w:rsid w:val="00A73A02"/>
    <w:rsid w:val="00A73C76"/>
    <w:rsid w:val="00A741DF"/>
    <w:rsid w:val="00A74238"/>
    <w:rsid w:val="00A7443A"/>
    <w:rsid w:val="00A7467C"/>
    <w:rsid w:val="00A747CF"/>
    <w:rsid w:val="00A7498E"/>
    <w:rsid w:val="00A74D97"/>
    <w:rsid w:val="00A74E8A"/>
    <w:rsid w:val="00A74EC8"/>
    <w:rsid w:val="00A74EE4"/>
    <w:rsid w:val="00A7525A"/>
    <w:rsid w:val="00A75633"/>
    <w:rsid w:val="00A7588A"/>
    <w:rsid w:val="00A75A46"/>
    <w:rsid w:val="00A75CA3"/>
    <w:rsid w:val="00A75F11"/>
    <w:rsid w:val="00A75F19"/>
    <w:rsid w:val="00A75FAA"/>
    <w:rsid w:val="00A761B1"/>
    <w:rsid w:val="00A76342"/>
    <w:rsid w:val="00A766CE"/>
    <w:rsid w:val="00A76A66"/>
    <w:rsid w:val="00A76A86"/>
    <w:rsid w:val="00A76B56"/>
    <w:rsid w:val="00A76B75"/>
    <w:rsid w:val="00A7714C"/>
    <w:rsid w:val="00A771A6"/>
    <w:rsid w:val="00A774A3"/>
    <w:rsid w:val="00A7789F"/>
    <w:rsid w:val="00A8001E"/>
    <w:rsid w:val="00A80111"/>
    <w:rsid w:val="00A8012A"/>
    <w:rsid w:val="00A80413"/>
    <w:rsid w:val="00A804B2"/>
    <w:rsid w:val="00A80603"/>
    <w:rsid w:val="00A80820"/>
    <w:rsid w:val="00A80A4A"/>
    <w:rsid w:val="00A80BF1"/>
    <w:rsid w:val="00A80C13"/>
    <w:rsid w:val="00A80CA4"/>
    <w:rsid w:val="00A80CAD"/>
    <w:rsid w:val="00A80D29"/>
    <w:rsid w:val="00A810D6"/>
    <w:rsid w:val="00A81118"/>
    <w:rsid w:val="00A8120E"/>
    <w:rsid w:val="00A816EB"/>
    <w:rsid w:val="00A81745"/>
    <w:rsid w:val="00A818AB"/>
    <w:rsid w:val="00A81CBC"/>
    <w:rsid w:val="00A8213A"/>
    <w:rsid w:val="00A8248F"/>
    <w:rsid w:val="00A827CD"/>
    <w:rsid w:val="00A8299D"/>
    <w:rsid w:val="00A82B81"/>
    <w:rsid w:val="00A82E81"/>
    <w:rsid w:val="00A83135"/>
    <w:rsid w:val="00A83184"/>
    <w:rsid w:val="00A8322D"/>
    <w:rsid w:val="00A8349F"/>
    <w:rsid w:val="00A836C4"/>
    <w:rsid w:val="00A838D9"/>
    <w:rsid w:val="00A8399C"/>
    <w:rsid w:val="00A83D3D"/>
    <w:rsid w:val="00A8410E"/>
    <w:rsid w:val="00A843A9"/>
    <w:rsid w:val="00A84792"/>
    <w:rsid w:val="00A847C9"/>
    <w:rsid w:val="00A848FD"/>
    <w:rsid w:val="00A84A77"/>
    <w:rsid w:val="00A84DE8"/>
    <w:rsid w:val="00A84EE3"/>
    <w:rsid w:val="00A85083"/>
    <w:rsid w:val="00A853F6"/>
    <w:rsid w:val="00A857C8"/>
    <w:rsid w:val="00A85B77"/>
    <w:rsid w:val="00A85E75"/>
    <w:rsid w:val="00A86067"/>
    <w:rsid w:val="00A86337"/>
    <w:rsid w:val="00A86711"/>
    <w:rsid w:val="00A86722"/>
    <w:rsid w:val="00A867F6"/>
    <w:rsid w:val="00A8690C"/>
    <w:rsid w:val="00A869E4"/>
    <w:rsid w:val="00A86D77"/>
    <w:rsid w:val="00A872B9"/>
    <w:rsid w:val="00A87463"/>
    <w:rsid w:val="00A8749D"/>
    <w:rsid w:val="00A87774"/>
    <w:rsid w:val="00A878D2"/>
    <w:rsid w:val="00A878E5"/>
    <w:rsid w:val="00A87AE5"/>
    <w:rsid w:val="00A903E0"/>
    <w:rsid w:val="00A90619"/>
    <w:rsid w:val="00A9070A"/>
    <w:rsid w:val="00A90742"/>
    <w:rsid w:val="00A909FF"/>
    <w:rsid w:val="00A90EC3"/>
    <w:rsid w:val="00A911E5"/>
    <w:rsid w:val="00A91240"/>
    <w:rsid w:val="00A912D1"/>
    <w:rsid w:val="00A91773"/>
    <w:rsid w:val="00A91B0C"/>
    <w:rsid w:val="00A91D8E"/>
    <w:rsid w:val="00A91ED7"/>
    <w:rsid w:val="00A91EE0"/>
    <w:rsid w:val="00A9234D"/>
    <w:rsid w:val="00A923C1"/>
    <w:rsid w:val="00A924A7"/>
    <w:rsid w:val="00A92555"/>
    <w:rsid w:val="00A926C9"/>
    <w:rsid w:val="00A92AB2"/>
    <w:rsid w:val="00A92C86"/>
    <w:rsid w:val="00A931A4"/>
    <w:rsid w:val="00A931B3"/>
    <w:rsid w:val="00A931EA"/>
    <w:rsid w:val="00A93351"/>
    <w:rsid w:val="00A93524"/>
    <w:rsid w:val="00A935F2"/>
    <w:rsid w:val="00A939D5"/>
    <w:rsid w:val="00A93A65"/>
    <w:rsid w:val="00A93FF8"/>
    <w:rsid w:val="00A9405D"/>
    <w:rsid w:val="00A941AA"/>
    <w:rsid w:val="00A94360"/>
    <w:rsid w:val="00A9465A"/>
    <w:rsid w:val="00A94670"/>
    <w:rsid w:val="00A94EAD"/>
    <w:rsid w:val="00A94F26"/>
    <w:rsid w:val="00A95334"/>
    <w:rsid w:val="00A95405"/>
    <w:rsid w:val="00A95465"/>
    <w:rsid w:val="00A954B2"/>
    <w:rsid w:val="00A954F1"/>
    <w:rsid w:val="00A955BA"/>
    <w:rsid w:val="00A9571F"/>
    <w:rsid w:val="00A95759"/>
    <w:rsid w:val="00A9594F"/>
    <w:rsid w:val="00A95BAC"/>
    <w:rsid w:val="00A95CFD"/>
    <w:rsid w:val="00A95F70"/>
    <w:rsid w:val="00A9602C"/>
    <w:rsid w:val="00A96245"/>
    <w:rsid w:val="00A964A4"/>
    <w:rsid w:val="00A9651F"/>
    <w:rsid w:val="00A965A1"/>
    <w:rsid w:val="00A96B0C"/>
    <w:rsid w:val="00A96C02"/>
    <w:rsid w:val="00A9701F"/>
    <w:rsid w:val="00A971DB"/>
    <w:rsid w:val="00A9738D"/>
    <w:rsid w:val="00A974DA"/>
    <w:rsid w:val="00A974E1"/>
    <w:rsid w:val="00A975EC"/>
    <w:rsid w:val="00A97829"/>
    <w:rsid w:val="00A978DF"/>
    <w:rsid w:val="00A97A1A"/>
    <w:rsid w:val="00A97B32"/>
    <w:rsid w:val="00A97EC3"/>
    <w:rsid w:val="00AA0233"/>
    <w:rsid w:val="00AA0691"/>
    <w:rsid w:val="00AA0922"/>
    <w:rsid w:val="00AA0C02"/>
    <w:rsid w:val="00AA0C51"/>
    <w:rsid w:val="00AA0DA6"/>
    <w:rsid w:val="00AA0E56"/>
    <w:rsid w:val="00AA127C"/>
    <w:rsid w:val="00AA1512"/>
    <w:rsid w:val="00AA15DC"/>
    <w:rsid w:val="00AA18B5"/>
    <w:rsid w:val="00AA1C7C"/>
    <w:rsid w:val="00AA1CB4"/>
    <w:rsid w:val="00AA2084"/>
    <w:rsid w:val="00AA22D1"/>
    <w:rsid w:val="00AA2955"/>
    <w:rsid w:val="00AA2BC6"/>
    <w:rsid w:val="00AA2DE3"/>
    <w:rsid w:val="00AA2E6B"/>
    <w:rsid w:val="00AA2EE5"/>
    <w:rsid w:val="00AA3743"/>
    <w:rsid w:val="00AA41ED"/>
    <w:rsid w:val="00AA4264"/>
    <w:rsid w:val="00AA426B"/>
    <w:rsid w:val="00AA44CC"/>
    <w:rsid w:val="00AA454D"/>
    <w:rsid w:val="00AA45D1"/>
    <w:rsid w:val="00AA47D5"/>
    <w:rsid w:val="00AA4B62"/>
    <w:rsid w:val="00AA4EC4"/>
    <w:rsid w:val="00AA5284"/>
    <w:rsid w:val="00AA5395"/>
    <w:rsid w:val="00AA543C"/>
    <w:rsid w:val="00AA5557"/>
    <w:rsid w:val="00AA5759"/>
    <w:rsid w:val="00AA5C06"/>
    <w:rsid w:val="00AA6250"/>
    <w:rsid w:val="00AA62DB"/>
    <w:rsid w:val="00AA689B"/>
    <w:rsid w:val="00AA6A13"/>
    <w:rsid w:val="00AA6A52"/>
    <w:rsid w:val="00AA6B23"/>
    <w:rsid w:val="00AA6C60"/>
    <w:rsid w:val="00AA6C90"/>
    <w:rsid w:val="00AA71E3"/>
    <w:rsid w:val="00AA7302"/>
    <w:rsid w:val="00AA730C"/>
    <w:rsid w:val="00AA7755"/>
    <w:rsid w:val="00AA78E3"/>
    <w:rsid w:val="00AA7B56"/>
    <w:rsid w:val="00AA7BA6"/>
    <w:rsid w:val="00AA7BFE"/>
    <w:rsid w:val="00AA7C40"/>
    <w:rsid w:val="00AA7CFC"/>
    <w:rsid w:val="00AA7D26"/>
    <w:rsid w:val="00AA7D94"/>
    <w:rsid w:val="00AB065D"/>
    <w:rsid w:val="00AB0746"/>
    <w:rsid w:val="00AB0DA2"/>
    <w:rsid w:val="00AB106E"/>
    <w:rsid w:val="00AB1166"/>
    <w:rsid w:val="00AB130D"/>
    <w:rsid w:val="00AB13AF"/>
    <w:rsid w:val="00AB14C1"/>
    <w:rsid w:val="00AB1630"/>
    <w:rsid w:val="00AB1895"/>
    <w:rsid w:val="00AB1D63"/>
    <w:rsid w:val="00AB1DE0"/>
    <w:rsid w:val="00AB1DE7"/>
    <w:rsid w:val="00AB1F06"/>
    <w:rsid w:val="00AB20B7"/>
    <w:rsid w:val="00AB24FA"/>
    <w:rsid w:val="00AB2A72"/>
    <w:rsid w:val="00AB2A93"/>
    <w:rsid w:val="00AB2A94"/>
    <w:rsid w:val="00AB2BDA"/>
    <w:rsid w:val="00AB2E20"/>
    <w:rsid w:val="00AB304F"/>
    <w:rsid w:val="00AB3103"/>
    <w:rsid w:val="00AB323F"/>
    <w:rsid w:val="00AB364C"/>
    <w:rsid w:val="00AB3669"/>
    <w:rsid w:val="00AB37CB"/>
    <w:rsid w:val="00AB3B42"/>
    <w:rsid w:val="00AB405A"/>
    <w:rsid w:val="00AB406A"/>
    <w:rsid w:val="00AB47E3"/>
    <w:rsid w:val="00AB4BAF"/>
    <w:rsid w:val="00AB4EAE"/>
    <w:rsid w:val="00AB4EC7"/>
    <w:rsid w:val="00AB4F20"/>
    <w:rsid w:val="00AB5274"/>
    <w:rsid w:val="00AB5D14"/>
    <w:rsid w:val="00AB5D66"/>
    <w:rsid w:val="00AB5FCF"/>
    <w:rsid w:val="00AB6216"/>
    <w:rsid w:val="00AB6448"/>
    <w:rsid w:val="00AB66E7"/>
    <w:rsid w:val="00AB68E4"/>
    <w:rsid w:val="00AB6A0F"/>
    <w:rsid w:val="00AB6A2B"/>
    <w:rsid w:val="00AB6A84"/>
    <w:rsid w:val="00AB6B38"/>
    <w:rsid w:val="00AB6C24"/>
    <w:rsid w:val="00AB6C95"/>
    <w:rsid w:val="00AB6D80"/>
    <w:rsid w:val="00AB6DC9"/>
    <w:rsid w:val="00AB6E3B"/>
    <w:rsid w:val="00AB6EC0"/>
    <w:rsid w:val="00AB6ED4"/>
    <w:rsid w:val="00AB6F9B"/>
    <w:rsid w:val="00AB6FA3"/>
    <w:rsid w:val="00AB7160"/>
    <w:rsid w:val="00AB732E"/>
    <w:rsid w:val="00AB7381"/>
    <w:rsid w:val="00AB7725"/>
    <w:rsid w:val="00AB7ABB"/>
    <w:rsid w:val="00AB7DE0"/>
    <w:rsid w:val="00AC019F"/>
    <w:rsid w:val="00AC01AF"/>
    <w:rsid w:val="00AC01E9"/>
    <w:rsid w:val="00AC0431"/>
    <w:rsid w:val="00AC065F"/>
    <w:rsid w:val="00AC0763"/>
    <w:rsid w:val="00AC08E1"/>
    <w:rsid w:val="00AC0CCF"/>
    <w:rsid w:val="00AC0D69"/>
    <w:rsid w:val="00AC1161"/>
    <w:rsid w:val="00AC154F"/>
    <w:rsid w:val="00AC1626"/>
    <w:rsid w:val="00AC1752"/>
    <w:rsid w:val="00AC1A47"/>
    <w:rsid w:val="00AC1B9A"/>
    <w:rsid w:val="00AC1BF0"/>
    <w:rsid w:val="00AC20B1"/>
    <w:rsid w:val="00AC24C2"/>
    <w:rsid w:val="00AC289D"/>
    <w:rsid w:val="00AC2BF5"/>
    <w:rsid w:val="00AC2F3D"/>
    <w:rsid w:val="00AC3244"/>
    <w:rsid w:val="00AC3400"/>
    <w:rsid w:val="00AC3417"/>
    <w:rsid w:val="00AC346E"/>
    <w:rsid w:val="00AC3D53"/>
    <w:rsid w:val="00AC4071"/>
    <w:rsid w:val="00AC4466"/>
    <w:rsid w:val="00AC464C"/>
    <w:rsid w:val="00AC4DE1"/>
    <w:rsid w:val="00AC4E53"/>
    <w:rsid w:val="00AC4EAF"/>
    <w:rsid w:val="00AC538B"/>
    <w:rsid w:val="00AC572D"/>
    <w:rsid w:val="00AC5734"/>
    <w:rsid w:val="00AC59CC"/>
    <w:rsid w:val="00AC5C25"/>
    <w:rsid w:val="00AC5C80"/>
    <w:rsid w:val="00AC5FA2"/>
    <w:rsid w:val="00AC6279"/>
    <w:rsid w:val="00AC62AE"/>
    <w:rsid w:val="00AC63E4"/>
    <w:rsid w:val="00AC6454"/>
    <w:rsid w:val="00AC64E4"/>
    <w:rsid w:val="00AC653A"/>
    <w:rsid w:val="00AC660E"/>
    <w:rsid w:val="00AC66EE"/>
    <w:rsid w:val="00AC68DD"/>
    <w:rsid w:val="00AC6902"/>
    <w:rsid w:val="00AC6BCF"/>
    <w:rsid w:val="00AC6EF2"/>
    <w:rsid w:val="00AC7190"/>
    <w:rsid w:val="00AC71A7"/>
    <w:rsid w:val="00AC7253"/>
    <w:rsid w:val="00AC76CE"/>
    <w:rsid w:val="00AC7724"/>
    <w:rsid w:val="00AC79D6"/>
    <w:rsid w:val="00AC7C7E"/>
    <w:rsid w:val="00AC7D51"/>
    <w:rsid w:val="00AC7D6C"/>
    <w:rsid w:val="00AC7F76"/>
    <w:rsid w:val="00AD00A5"/>
    <w:rsid w:val="00AD050D"/>
    <w:rsid w:val="00AD061E"/>
    <w:rsid w:val="00AD09EA"/>
    <w:rsid w:val="00AD0A18"/>
    <w:rsid w:val="00AD0EF7"/>
    <w:rsid w:val="00AD1284"/>
    <w:rsid w:val="00AD1550"/>
    <w:rsid w:val="00AD159E"/>
    <w:rsid w:val="00AD19A5"/>
    <w:rsid w:val="00AD1E8E"/>
    <w:rsid w:val="00AD1F4E"/>
    <w:rsid w:val="00AD2024"/>
    <w:rsid w:val="00AD205D"/>
    <w:rsid w:val="00AD2127"/>
    <w:rsid w:val="00AD2321"/>
    <w:rsid w:val="00AD2433"/>
    <w:rsid w:val="00AD25A3"/>
    <w:rsid w:val="00AD269B"/>
    <w:rsid w:val="00AD2A11"/>
    <w:rsid w:val="00AD2A9E"/>
    <w:rsid w:val="00AD30A2"/>
    <w:rsid w:val="00AD330A"/>
    <w:rsid w:val="00AD33F1"/>
    <w:rsid w:val="00AD36F0"/>
    <w:rsid w:val="00AD39D4"/>
    <w:rsid w:val="00AD3AF5"/>
    <w:rsid w:val="00AD41BB"/>
    <w:rsid w:val="00AD42B7"/>
    <w:rsid w:val="00AD4914"/>
    <w:rsid w:val="00AD4B1B"/>
    <w:rsid w:val="00AD4F7A"/>
    <w:rsid w:val="00AD5102"/>
    <w:rsid w:val="00AD5193"/>
    <w:rsid w:val="00AD5625"/>
    <w:rsid w:val="00AD5CEB"/>
    <w:rsid w:val="00AD5E17"/>
    <w:rsid w:val="00AD5E48"/>
    <w:rsid w:val="00AD5ED2"/>
    <w:rsid w:val="00AD5FCD"/>
    <w:rsid w:val="00AD6410"/>
    <w:rsid w:val="00AD657E"/>
    <w:rsid w:val="00AD65E9"/>
    <w:rsid w:val="00AD6828"/>
    <w:rsid w:val="00AD6908"/>
    <w:rsid w:val="00AD6BD0"/>
    <w:rsid w:val="00AD6F61"/>
    <w:rsid w:val="00AD703F"/>
    <w:rsid w:val="00AD717F"/>
    <w:rsid w:val="00AD7393"/>
    <w:rsid w:val="00AD74D9"/>
    <w:rsid w:val="00AD7574"/>
    <w:rsid w:val="00AD779A"/>
    <w:rsid w:val="00AD78AB"/>
    <w:rsid w:val="00AD7B20"/>
    <w:rsid w:val="00AE02BB"/>
    <w:rsid w:val="00AE02C3"/>
    <w:rsid w:val="00AE09E8"/>
    <w:rsid w:val="00AE0B69"/>
    <w:rsid w:val="00AE0ECC"/>
    <w:rsid w:val="00AE0F00"/>
    <w:rsid w:val="00AE10CF"/>
    <w:rsid w:val="00AE1349"/>
    <w:rsid w:val="00AE15A9"/>
    <w:rsid w:val="00AE19EC"/>
    <w:rsid w:val="00AE1A7C"/>
    <w:rsid w:val="00AE1CAF"/>
    <w:rsid w:val="00AE1CDE"/>
    <w:rsid w:val="00AE1D23"/>
    <w:rsid w:val="00AE1D79"/>
    <w:rsid w:val="00AE1FAB"/>
    <w:rsid w:val="00AE22FB"/>
    <w:rsid w:val="00AE234F"/>
    <w:rsid w:val="00AE289F"/>
    <w:rsid w:val="00AE2C16"/>
    <w:rsid w:val="00AE2CE9"/>
    <w:rsid w:val="00AE2DB3"/>
    <w:rsid w:val="00AE2F97"/>
    <w:rsid w:val="00AE310A"/>
    <w:rsid w:val="00AE3375"/>
    <w:rsid w:val="00AE387A"/>
    <w:rsid w:val="00AE42BD"/>
    <w:rsid w:val="00AE4AA9"/>
    <w:rsid w:val="00AE4B2D"/>
    <w:rsid w:val="00AE4CDC"/>
    <w:rsid w:val="00AE544B"/>
    <w:rsid w:val="00AE5681"/>
    <w:rsid w:val="00AE56F5"/>
    <w:rsid w:val="00AE5850"/>
    <w:rsid w:val="00AE644E"/>
    <w:rsid w:val="00AE6F26"/>
    <w:rsid w:val="00AE6F90"/>
    <w:rsid w:val="00AE7182"/>
    <w:rsid w:val="00AE71E9"/>
    <w:rsid w:val="00AE737C"/>
    <w:rsid w:val="00AE78D8"/>
    <w:rsid w:val="00AE7D55"/>
    <w:rsid w:val="00AF009E"/>
    <w:rsid w:val="00AF024D"/>
    <w:rsid w:val="00AF0603"/>
    <w:rsid w:val="00AF06CF"/>
    <w:rsid w:val="00AF0B5F"/>
    <w:rsid w:val="00AF124B"/>
    <w:rsid w:val="00AF187C"/>
    <w:rsid w:val="00AF1B52"/>
    <w:rsid w:val="00AF1C60"/>
    <w:rsid w:val="00AF2524"/>
    <w:rsid w:val="00AF255A"/>
    <w:rsid w:val="00AF2A43"/>
    <w:rsid w:val="00AF2E80"/>
    <w:rsid w:val="00AF3563"/>
    <w:rsid w:val="00AF3582"/>
    <w:rsid w:val="00AF3955"/>
    <w:rsid w:val="00AF395B"/>
    <w:rsid w:val="00AF3BA9"/>
    <w:rsid w:val="00AF3BB8"/>
    <w:rsid w:val="00AF3C70"/>
    <w:rsid w:val="00AF3C7B"/>
    <w:rsid w:val="00AF419C"/>
    <w:rsid w:val="00AF431D"/>
    <w:rsid w:val="00AF44F9"/>
    <w:rsid w:val="00AF48EE"/>
    <w:rsid w:val="00AF4A11"/>
    <w:rsid w:val="00AF4B0E"/>
    <w:rsid w:val="00AF4B31"/>
    <w:rsid w:val="00AF4B85"/>
    <w:rsid w:val="00AF4C50"/>
    <w:rsid w:val="00AF4CFF"/>
    <w:rsid w:val="00AF4E1C"/>
    <w:rsid w:val="00AF4F4E"/>
    <w:rsid w:val="00AF5012"/>
    <w:rsid w:val="00AF5031"/>
    <w:rsid w:val="00AF5666"/>
    <w:rsid w:val="00AF5A10"/>
    <w:rsid w:val="00AF5BBA"/>
    <w:rsid w:val="00AF5ED6"/>
    <w:rsid w:val="00AF5EDD"/>
    <w:rsid w:val="00AF6164"/>
    <w:rsid w:val="00AF65B4"/>
    <w:rsid w:val="00AF70BC"/>
    <w:rsid w:val="00AF7455"/>
    <w:rsid w:val="00AF748C"/>
    <w:rsid w:val="00AF77E3"/>
    <w:rsid w:val="00AF7803"/>
    <w:rsid w:val="00AF7A40"/>
    <w:rsid w:val="00AF7B0D"/>
    <w:rsid w:val="00AF7B85"/>
    <w:rsid w:val="00AF7D20"/>
    <w:rsid w:val="00B002A8"/>
    <w:rsid w:val="00B006D7"/>
    <w:rsid w:val="00B00840"/>
    <w:rsid w:val="00B01140"/>
    <w:rsid w:val="00B01DF5"/>
    <w:rsid w:val="00B01F8D"/>
    <w:rsid w:val="00B0204A"/>
    <w:rsid w:val="00B0253B"/>
    <w:rsid w:val="00B025CC"/>
    <w:rsid w:val="00B02844"/>
    <w:rsid w:val="00B02C23"/>
    <w:rsid w:val="00B02E53"/>
    <w:rsid w:val="00B02F26"/>
    <w:rsid w:val="00B0339A"/>
    <w:rsid w:val="00B034CD"/>
    <w:rsid w:val="00B03DFE"/>
    <w:rsid w:val="00B03EA2"/>
    <w:rsid w:val="00B042EB"/>
    <w:rsid w:val="00B043BD"/>
    <w:rsid w:val="00B046AC"/>
    <w:rsid w:val="00B0475A"/>
    <w:rsid w:val="00B04A5A"/>
    <w:rsid w:val="00B05228"/>
    <w:rsid w:val="00B057C4"/>
    <w:rsid w:val="00B05969"/>
    <w:rsid w:val="00B05FF4"/>
    <w:rsid w:val="00B0613A"/>
    <w:rsid w:val="00B0634C"/>
    <w:rsid w:val="00B066A8"/>
    <w:rsid w:val="00B06A06"/>
    <w:rsid w:val="00B06A88"/>
    <w:rsid w:val="00B06B06"/>
    <w:rsid w:val="00B06C4C"/>
    <w:rsid w:val="00B074E0"/>
    <w:rsid w:val="00B07555"/>
    <w:rsid w:val="00B07A2A"/>
    <w:rsid w:val="00B10212"/>
    <w:rsid w:val="00B1036E"/>
    <w:rsid w:val="00B103AA"/>
    <w:rsid w:val="00B1056C"/>
    <w:rsid w:val="00B108B5"/>
    <w:rsid w:val="00B10988"/>
    <w:rsid w:val="00B10BC1"/>
    <w:rsid w:val="00B10D0E"/>
    <w:rsid w:val="00B111BE"/>
    <w:rsid w:val="00B1124D"/>
    <w:rsid w:val="00B11490"/>
    <w:rsid w:val="00B11724"/>
    <w:rsid w:val="00B11A40"/>
    <w:rsid w:val="00B11C31"/>
    <w:rsid w:val="00B121B6"/>
    <w:rsid w:val="00B12424"/>
    <w:rsid w:val="00B124F4"/>
    <w:rsid w:val="00B12921"/>
    <w:rsid w:val="00B12C87"/>
    <w:rsid w:val="00B12F6D"/>
    <w:rsid w:val="00B132E0"/>
    <w:rsid w:val="00B133D9"/>
    <w:rsid w:val="00B13499"/>
    <w:rsid w:val="00B135BE"/>
    <w:rsid w:val="00B13715"/>
    <w:rsid w:val="00B1385A"/>
    <w:rsid w:val="00B1387E"/>
    <w:rsid w:val="00B138E1"/>
    <w:rsid w:val="00B13979"/>
    <w:rsid w:val="00B13999"/>
    <w:rsid w:val="00B13A66"/>
    <w:rsid w:val="00B13B80"/>
    <w:rsid w:val="00B13BAE"/>
    <w:rsid w:val="00B13C9C"/>
    <w:rsid w:val="00B13DF5"/>
    <w:rsid w:val="00B13F27"/>
    <w:rsid w:val="00B1405A"/>
    <w:rsid w:val="00B14328"/>
    <w:rsid w:val="00B1454E"/>
    <w:rsid w:val="00B14680"/>
    <w:rsid w:val="00B14696"/>
    <w:rsid w:val="00B146AA"/>
    <w:rsid w:val="00B147CD"/>
    <w:rsid w:val="00B147F5"/>
    <w:rsid w:val="00B14CFE"/>
    <w:rsid w:val="00B15155"/>
    <w:rsid w:val="00B152A9"/>
    <w:rsid w:val="00B1540B"/>
    <w:rsid w:val="00B15763"/>
    <w:rsid w:val="00B1590B"/>
    <w:rsid w:val="00B15DF7"/>
    <w:rsid w:val="00B16415"/>
    <w:rsid w:val="00B1649D"/>
    <w:rsid w:val="00B164BA"/>
    <w:rsid w:val="00B1693E"/>
    <w:rsid w:val="00B16C26"/>
    <w:rsid w:val="00B16F68"/>
    <w:rsid w:val="00B17053"/>
    <w:rsid w:val="00B1720D"/>
    <w:rsid w:val="00B1728B"/>
    <w:rsid w:val="00B17648"/>
    <w:rsid w:val="00B179FA"/>
    <w:rsid w:val="00B17C2A"/>
    <w:rsid w:val="00B17CC1"/>
    <w:rsid w:val="00B20125"/>
    <w:rsid w:val="00B201D9"/>
    <w:rsid w:val="00B202B8"/>
    <w:rsid w:val="00B204F7"/>
    <w:rsid w:val="00B20708"/>
    <w:rsid w:val="00B20A39"/>
    <w:rsid w:val="00B20EE8"/>
    <w:rsid w:val="00B2110D"/>
    <w:rsid w:val="00B21BB0"/>
    <w:rsid w:val="00B21BBA"/>
    <w:rsid w:val="00B21FB6"/>
    <w:rsid w:val="00B2219D"/>
    <w:rsid w:val="00B2227B"/>
    <w:rsid w:val="00B22363"/>
    <w:rsid w:val="00B224EB"/>
    <w:rsid w:val="00B228A2"/>
    <w:rsid w:val="00B229FD"/>
    <w:rsid w:val="00B22F59"/>
    <w:rsid w:val="00B23111"/>
    <w:rsid w:val="00B23549"/>
    <w:rsid w:val="00B237B4"/>
    <w:rsid w:val="00B239B2"/>
    <w:rsid w:val="00B23BB7"/>
    <w:rsid w:val="00B23DED"/>
    <w:rsid w:val="00B24643"/>
    <w:rsid w:val="00B24793"/>
    <w:rsid w:val="00B24A27"/>
    <w:rsid w:val="00B24CEF"/>
    <w:rsid w:val="00B24D19"/>
    <w:rsid w:val="00B24FFF"/>
    <w:rsid w:val="00B251AD"/>
    <w:rsid w:val="00B255F1"/>
    <w:rsid w:val="00B25654"/>
    <w:rsid w:val="00B258ED"/>
    <w:rsid w:val="00B262C6"/>
    <w:rsid w:val="00B2700E"/>
    <w:rsid w:val="00B2710E"/>
    <w:rsid w:val="00B271A5"/>
    <w:rsid w:val="00B27289"/>
    <w:rsid w:val="00B27363"/>
    <w:rsid w:val="00B2736A"/>
    <w:rsid w:val="00B273A2"/>
    <w:rsid w:val="00B273D9"/>
    <w:rsid w:val="00B274DD"/>
    <w:rsid w:val="00B27733"/>
    <w:rsid w:val="00B2796A"/>
    <w:rsid w:val="00B27C0A"/>
    <w:rsid w:val="00B27F03"/>
    <w:rsid w:val="00B27F1A"/>
    <w:rsid w:val="00B27FCB"/>
    <w:rsid w:val="00B30047"/>
    <w:rsid w:val="00B300B7"/>
    <w:rsid w:val="00B300C9"/>
    <w:rsid w:val="00B303C3"/>
    <w:rsid w:val="00B30415"/>
    <w:rsid w:val="00B3050C"/>
    <w:rsid w:val="00B3077E"/>
    <w:rsid w:val="00B30F3D"/>
    <w:rsid w:val="00B30F45"/>
    <w:rsid w:val="00B310EB"/>
    <w:rsid w:val="00B3136B"/>
    <w:rsid w:val="00B315B9"/>
    <w:rsid w:val="00B31683"/>
    <w:rsid w:val="00B31AD4"/>
    <w:rsid w:val="00B31F22"/>
    <w:rsid w:val="00B31F46"/>
    <w:rsid w:val="00B32121"/>
    <w:rsid w:val="00B3215B"/>
    <w:rsid w:val="00B32610"/>
    <w:rsid w:val="00B327EF"/>
    <w:rsid w:val="00B32ABB"/>
    <w:rsid w:val="00B32C86"/>
    <w:rsid w:val="00B32ED6"/>
    <w:rsid w:val="00B32F50"/>
    <w:rsid w:val="00B3319E"/>
    <w:rsid w:val="00B33369"/>
    <w:rsid w:val="00B33B06"/>
    <w:rsid w:val="00B33CAE"/>
    <w:rsid w:val="00B3413D"/>
    <w:rsid w:val="00B3416D"/>
    <w:rsid w:val="00B34668"/>
    <w:rsid w:val="00B34D0A"/>
    <w:rsid w:val="00B34DA7"/>
    <w:rsid w:val="00B34E86"/>
    <w:rsid w:val="00B34EDD"/>
    <w:rsid w:val="00B35003"/>
    <w:rsid w:val="00B3511C"/>
    <w:rsid w:val="00B35138"/>
    <w:rsid w:val="00B3516C"/>
    <w:rsid w:val="00B35558"/>
    <w:rsid w:val="00B35F7A"/>
    <w:rsid w:val="00B36C3F"/>
    <w:rsid w:val="00B36C82"/>
    <w:rsid w:val="00B37101"/>
    <w:rsid w:val="00B372B5"/>
    <w:rsid w:val="00B372BA"/>
    <w:rsid w:val="00B3778F"/>
    <w:rsid w:val="00B3792C"/>
    <w:rsid w:val="00B40172"/>
    <w:rsid w:val="00B40405"/>
    <w:rsid w:val="00B40488"/>
    <w:rsid w:val="00B40552"/>
    <w:rsid w:val="00B40CB6"/>
    <w:rsid w:val="00B41007"/>
    <w:rsid w:val="00B414C9"/>
    <w:rsid w:val="00B418CC"/>
    <w:rsid w:val="00B41982"/>
    <w:rsid w:val="00B41B40"/>
    <w:rsid w:val="00B41EE6"/>
    <w:rsid w:val="00B42566"/>
    <w:rsid w:val="00B425EA"/>
    <w:rsid w:val="00B42778"/>
    <w:rsid w:val="00B4289E"/>
    <w:rsid w:val="00B42CB3"/>
    <w:rsid w:val="00B42D81"/>
    <w:rsid w:val="00B4356A"/>
    <w:rsid w:val="00B436A0"/>
    <w:rsid w:val="00B43DE5"/>
    <w:rsid w:val="00B43F1C"/>
    <w:rsid w:val="00B441CA"/>
    <w:rsid w:val="00B442FB"/>
    <w:rsid w:val="00B443DA"/>
    <w:rsid w:val="00B4446C"/>
    <w:rsid w:val="00B446A4"/>
    <w:rsid w:val="00B44901"/>
    <w:rsid w:val="00B449B3"/>
    <w:rsid w:val="00B44A15"/>
    <w:rsid w:val="00B44AF8"/>
    <w:rsid w:val="00B44C5C"/>
    <w:rsid w:val="00B44DB8"/>
    <w:rsid w:val="00B44F27"/>
    <w:rsid w:val="00B44FF2"/>
    <w:rsid w:val="00B450AD"/>
    <w:rsid w:val="00B451ED"/>
    <w:rsid w:val="00B45244"/>
    <w:rsid w:val="00B452DC"/>
    <w:rsid w:val="00B455A2"/>
    <w:rsid w:val="00B4611E"/>
    <w:rsid w:val="00B46197"/>
    <w:rsid w:val="00B4619C"/>
    <w:rsid w:val="00B466B2"/>
    <w:rsid w:val="00B469A2"/>
    <w:rsid w:val="00B46B95"/>
    <w:rsid w:val="00B46D6E"/>
    <w:rsid w:val="00B473D4"/>
    <w:rsid w:val="00B47AFE"/>
    <w:rsid w:val="00B47B1C"/>
    <w:rsid w:val="00B50328"/>
    <w:rsid w:val="00B50475"/>
    <w:rsid w:val="00B50557"/>
    <w:rsid w:val="00B50747"/>
    <w:rsid w:val="00B50755"/>
    <w:rsid w:val="00B50917"/>
    <w:rsid w:val="00B50B38"/>
    <w:rsid w:val="00B50EA4"/>
    <w:rsid w:val="00B51055"/>
    <w:rsid w:val="00B51073"/>
    <w:rsid w:val="00B510D5"/>
    <w:rsid w:val="00B51540"/>
    <w:rsid w:val="00B51943"/>
    <w:rsid w:val="00B5198C"/>
    <w:rsid w:val="00B527F7"/>
    <w:rsid w:val="00B52932"/>
    <w:rsid w:val="00B52A75"/>
    <w:rsid w:val="00B52A76"/>
    <w:rsid w:val="00B52F8F"/>
    <w:rsid w:val="00B53063"/>
    <w:rsid w:val="00B5379B"/>
    <w:rsid w:val="00B538CD"/>
    <w:rsid w:val="00B539B4"/>
    <w:rsid w:val="00B53A36"/>
    <w:rsid w:val="00B53AA1"/>
    <w:rsid w:val="00B53CC5"/>
    <w:rsid w:val="00B54001"/>
    <w:rsid w:val="00B542E8"/>
    <w:rsid w:val="00B543FA"/>
    <w:rsid w:val="00B5489B"/>
    <w:rsid w:val="00B54A48"/>
    <w:rsid w:val="00B54BBE"/>
    <w:rsid w:val="00B54D67"/>
    <w:rsid w:val="00B54F07"/>
    <w:rsid w:val="00B552E5"/>
    <w:rsid w:val="00B555A0"/>
    <w:rsid w:val="00B55677"/>
    <w:rsid w:val="00B55C9C"/>
    <w:rsid w:val="00B56255"/>
    <w:rsid w:val="00B56758"/>
    <w:rsid w:val="00B5687B"/>
    <w:rsid w:val="00B56D08"/>
    <w:rsid w:val="00B56F8F"/>
    <w:rsid w:val="00B574C5"/>
    <w:rsid w:val="00B57B14"/>
    <w:rsid w:val="00B57F19"/>
    <w:rsid w:val="00B608A1"/>
    <w:rsid w:val="00B60968"/>
    <w:rsid w:val="00B60BA1"/>
    <w:rsid w:val="00B60E20"/>
    <w:rsid w:val="00B61071"/>
    <w:rsid w:val="00B61286"/>
    <w:rsid w:val="00B61618"/>
    <w:rsid w:val="00B61848"/>
    <w:rsid w:val="00B6193E"/>
    <w:rsid w:val="00B61964"/>
    <w:rsid w:val="00B61BA9"/>
    <w:rsid w:val="00B61BB3"/>
    <w:rsid w:val="00B625E3"/>
    <w:rsid w:val="00B62621"/>
    <w:rsid w:val="00B627D5"/>
    <w:rsid w:val="00B62A6B"/>
    <w:rsid w:val="00B62D7F"/>
    <w:rsid w:val="00B62DB9"/>
    <w:rsid w:val="00B62EA6"/>
    <w:rsid w:val="00B630D8"/>
    <w:rsid w:val="00B631D7"/>
    <w:rsid w:val="00B63428"/>
    <w:rsid w:val="00B63622"/>
    <w:rsid w:val="00B63AA0"/>
    <w:rsid w:val="00B640E5"/>
    <w:rsid w:val="00B642CB"/>
    <w:rsid w:val="00B642F2"/>
    <w:rsid w:val="00B645A0"/>
    <w:rsid w:val="00B64902"/>
    <w:rsid w:val="00B6518A"/>
    <w:rsid w:val="00B65266"/>
    <w:rsid w:val="00B654E6"/>
    <w:rsid w:val="00B65713"/>
    <w:rsid w:val="00B657F8"/>
    <w:rsid w:val="00B65934"/>
    <w:rsid w:val="00B65B29"/>
    <w:rsid w:val="00B65B5F"/>
    <w:rsid w:val="00B65B6D"/>
    <w:rsid w:val="00B65F63"/>
    <w:rsid w:val="00B66069"/>
    <w:rsid w:val="00B660C6"/>
    <w:rsid w:val="00B66206"/>
    <w:rsid w:val="00B662C9"/>
    <w:rsid w:val="00B66800"/>
    <w:rsid w:val="00B6691A"/>
    <w:rsid w:val="00B672B4"/>
    <w:rsid w:val="00B674DB"/>
    <w:rsid w:val="00B67858"/>
    <w:rsid w:val="00B679AD"/>
    <w:rsid w:val="00B67A02"/>
    <w:rsid w:val="00B67A0E"/>
    <w:rsid w:val="00B67A19"/>
    <w:rsid w:val="00B67AD5"/>
    <w:rsid w:val="00B7022B"/>
    <w:rsid w:val="00B70319"/>
    <w:rsid w:val="00B7077E"/>
    <w:rsid w:val="00B70798"/>
    <w:rsid w:val="00B70BEF"/>
    <w:rsid w:val="00B70CA1"/>
    <w:rsid w:val="00B70DFA"/>
    <w:rsid w:val="00B71496"/>
    <w:rsid w:val="00B71498"/>
    <w:rsid w:val="00B7174B"/>
    <w:rsid w:val="00B719FC"/>
    <w:rsid w:val="00B71C9E"/>
    <w:rsid w:val="00B71D94"/>
    <w:rsid w:val="00B71F51"/>
    <w:rsid w:val="00B72110"/>
    <w:rsid w:val="00B7234F"/>
    <w:rsid w:val="00B723CA"/>
    <w:rsid w:val="00B72441"/>
    <w:rsid w:val="00B72679"/>
    <w:rsid w:val="00B72871"/>
    <w:rsid w:val="00B7291F"/>
    <w:rsid w:val="00B72ADE"/>
    <w:rsid w:val="00B72BA3"/>
    <w:rsid w:val="00B72C96"/>
    <w:rsid w:val="00B72E2A"/>
    <w:rsid w:val="00B731B4"/>
    <w:rsid w:val="00B7321A"/>
    <w:rsid w:val="00B733D6"/>
    <w:rsid w:val="00B733D8"/>
    <w:rsid w:val="00B733DB"/>
    <w:rsid w:val="00B735E4"/>
    <w:rsid w:val="00B737F3"/>
    <w:rsid w:val="00B73B4F"/>
    <w:rsid w:val="00B73DB2"/>
    <w:rsid w:val="00B73E04"/>
    <w:rsid w:val="00B73E78"/>
    <w:rsid w:val="00B73F4F"/>
    <w:rsid w:val="00B740BE"/>
    <w:rsid w:val="00B742A6"/>
    <w:rsid w:val="00B74497"/>
    <w:rsid w:val="00B746B3"/>
    <w:rsid w:val="00B747A0"/>
    <w:rsid w:val="00B7486E"/>
    <w:rsid w:val="00B7493D"/>
    <w:rsid w:val="00B74B87"/>
    <w:rsid w:val="00B74BD0"/>
    <w:rsid w:val="00B74C50"/>
    <w:rsid w:val="00B7506A"/>
    <w:rsid w:val="00B7510F"/>
    <w:rsid w:val="00B751F6"/>
    <w:rsid w:val="00B752A3"/>
    <w:rsid w:val="00B75C1C"/>
    <w:rsid w:val="00B75F30"/>
    <w:rsid w:val="00B7602E"/>
    <w:rsid w:val="00B7608D"/>
    <w:rsid w:val="00B76666"/>
    <w:rsid w:val="00B767FA"/>
    <w:rsid w:val="00B7683D"/>
    <w:rsid w:val="00B768E3"/>
    <w:rsid w:val="00B772D2"/>
    <w:rsid w:val="00B773D9"/>
    <w:rsid w:val="00B77474"/>
    <w:rsid w:val="00B77504"/>
    <w:rsid w:val="00B77A35"/>
    <w:rsid w:val="00B77C64"/>
    <w:rsid w:val="00B77D55"/>
    <w:rsid w:val="00B77DC6"/>
    <w:rsid w:val="00B77E5B"/>
    <w:rsid w:val="00B77F41"/>
    <w:rsid w:val="00B80038"/>
    <w:rsid w:val="00B801FB"/>
    <w:rsid w:val="00B80337"/>
    <w:rsid w:val="00B803E3"/>
    <w:rsid w:val="00B804CC"/>
    <w:rsid w:val="00B8055C"/>
    <w:rsid w:val="00B806F0"/>
    <w:rsid w:val="00B80AC3"/>
    <w:rsid w:val="00B80C0E"/>
    <w:rsid w:val="00B8110A"/>
    <w:rsid w:val="00B81148"/>
    <w:rsid w:val="00B8115C"/>
    <w:rsid w:val="00B81351"/>
    <w:rsid w:val="00B813C0"/>
    <w:rsid w:val="00B813DF"/>
    <w:rsid w:val="00B81478"/>
    <w:rsid w:val="00B81984"/>
    <w:rsid w:val="00B81B55"/>
    <w:rsid w:val="00B81CE5"/>
    <w:rsid w:val="00B8204A"/>
    <w:rsid w:val="00B82243"/>
    <w:rsid w:val="00B82397"/>
    <w:rsid w:val="00B8243E"/>
    <w:rsid w:val="00B82497"/>
    <w:rsid w:val="00B8309B"/>
    <w:rsid w:val="00B83393"/>
    <w:rsid w:val="00B83548"/>
    <w:rsid w:val="00B83587"/>
    <w:rsid w:val="00B83A72"/>
    <w:rsid w:val="00B84013"/>
    <w:rsid w:val="00B84093"/>
    <w:rsid w:val="00B844EA"/>
    <w:rsid w:val="00B84688"/>
    <w:rsid w:val="00B8505F"/>
    <w:rsid w:val="00B8520D"/>
    <w:rsid w:val="00B85335"/>
    <w:rsid w:val="00B854A9"/>
    <w:rsid w:val="00B8557F"/>
    <w:rsid w:val="00B85AAD"/>
    <w:rsid w:val="00B85DCE"/>
    <w:rsid w:val="00B85F05"/>
    <w:rsid w:val="00B85FB6"/>
    <w:rsid w:val="00B86019"/>
    <w:rsid w:val="00B86044"/>
    <w:rsid w:val="00B862F7"/>
    <w:rsid w:val="00B8647E"/>
    <w:rsid w:val="00B864AF"/>
    <w:rsid w:val="00B87046"/>
    <w:rsid w:val="00B872B3"/>
    <w:rsid w:val="00B8761D"/>
    <w:rsid w:val="00B87659"/>
    <w:rsid w:val="00B876E3"/>
    <w:rsid w:val="00B878DE"/>
    <w:rsid w:val="00B90349"/>
    <w:rsid w:val="00B905E0"/>
    <w:rsid w:val="00B90C59"/>
    <w:rsid w:val="00B90E66"/>
    <w:rsid w:val="00B91193"/>
    <w:rsid w:val="00B91390"/>
    <w:rsid w:val="00B913EF"/>
    <w:rsid w:val="00B91514"/>
    <w:rsid w:val="00B91767"/>
    <w:rsid w:val="00B918CE"/>
    <w:rsid w:val="00B91A0D"/>
    <w:rsid w:val="00B91CCC"/>
    <w:rsid w:val="00B91DDB"/>
    <w:rsid w:val="00B921CA"/>
    <w:rsid w:val="00B92426"/>
    <w:rsid w:val="00B9268C"/>
    <w:rsid w:val="00B9283B"/>
    <w:rsid w:val="00B92BE8"/>
    <w:rsid w:val="00B92C50"/>
    <w:rsid w:val="00B92E5C"/>
    <w:rsid w:val="00B931FB"/>
    <w:rsid w:val="00B932F4"/>
    <w:rsid w:val="00B9336F"/>
    <w:rsid w:val="00B93614"/>
    <w:rsid w:val="00B93FD1"/>
    <w:rsid w:val="00B94EB0"/>
    <w:rsid w:val="00B951FB"/>
    <w:rsid w:val="00B9559E"/>
    <w:rsid w:val="00B956B8"/>
    <w:rsid w:val="00B958EC"/>
    <w:rsid w:val="00B95AD7"/>
    <w:rsid w:val="00B95B29"/>
    <w:rsid w:val="00B95BD1"/>
    <w:rsid w:val="00B95C49"/>
    <w:rsid w:val="00B96139"/>
    <w:rsid w:val="00B96403"/>
    <w:rsid w:val="00B9647A"/>
    <w:rsid w:val="00B96620"/>
    <w:rsid w:val="00B96707"/>
    <w:rsid w:val="00B96A1A"/>
    <w:rsid w:val="00B96C41"/>
    <w:rsid w:val="00B97394"/>
    <w:rsid w:val="00B974ED"/>
    <w:rsid w:val="00B97956"/>
    <w:rsid w:val="00B97A00"/>
    <w:rsid w:val="00B97A1E"/>
    <w:rsid w:val="00B97AA2"/>
    <w:rsid w:val="00B97AF9"/>
    <w:rsid w:val="00B97BEE"/>
    <w:rsid w:val="00BA0176"/>
    <w:rsid w:val="00BA0280"/>
    <w:rsid w:val="00BA07C4"/>
    <w:rsid w:val="00BA0AF5"/>
    <w:rsid w:val="00BA0D15"/>
    <w:rsid w:val="00BA1191"/>
    <w:rsid w:val="00BA1294"/>
    <w:rsid w:val="00BA1313"/>
    <w:rsid w:val="00BA153A"/>
    <w:rsid w:val="00BA164D"/>
    <w:rsid w:val="00BA17A6"/>
    <w:rsid w:val="00BA1AB6"/>
    <w:rsid w:val="00BA1B3A"/>
    <w:rsid w:val="00BA1B6B"/>
    <w:rsid w:val="00BA1D5D"/>
    <w:rsid w:val="00BA1E00"/>
    <w:rsid w:val="00BA1E41"/>
    <w:rsid w:val="00BA2036"/>
    <w:rsid w:val="00BA2317"/>
    <w:rsid w:val="00BA24BD"/>
    <w:rsid w:val="00BA26B8"/>
    <w:rsid w:val="00BA2DF2"/>
    <w:rsid w:val="00BA32A0"/>
    <w:rsid w:val="00BA32E6"/>
    <w:rsid w:val="00BA39B0"/>
    <w:rsid w:val="00BA3EFE"/>
    <w:rsid w:val="00BA4AC8"/>
    <w:rsid w:val="00BA4D80"/>
    <w:rsid w:val="00BA4E41"/>
    <w:rsid w:val="00BA4EE1"/>
    <w:rsid w:val="00BA5082"/>
    <w:rsid w:val="00BA5089"/>
    <w:rsid w:val="00BA5113"/>
    <w:rsid w:val="00BA5248"/>
    <w:rsid w:val="00BA5367"/>
    <w:rsid w:val="00BA598B"/>
    <w:rsid w:val="00BA59F4"/>
    <w:rsid w:val="00BA5A0C"/>
    <w:rsid w:val="00BA5AA5"/>
    <w:rsid w:val="00BA5C6B"/>
    <w:rsid w:val="00BA5ECE"/>
    <w:rsid w:val="00BA5F11"/>
    <w:rsid w:val="00BA5FDE"/>
    <w:rsid w:val="00BA6235"/>
    <w:rsid w:val="00BA6454"/>
    <w:rsid w:val="00BA64D2"/>
    <w:rsid w:val="00BA6772"/>
    <w:rsid w:val="00BA6B90"/>
    <w:rsid w:val="00BA6F9B"/>
    <w:rsid w:val="00BA6FA3"/>
    <w:rsid w:val="00BA72C4"/>
    <w:rsid w:val="00BA73B0"/>
    <w:rsid w:val="00BA754D"/>
    <w:rsid w:val="00BA77F6"/>
    <w:rsid w:val="00BA7921"/>
    <w:rsid w:val="00BA7A54"/>
    <w:rsid w:val="00BB0097"/>
    <w:rsid w:val="00BB0378"/>
    <w:rsid w:val="00BB03B2"/>
    <w:rsid w:val="00BB05D9"/>
    <w:rsid w:val="00BB0610"/>
    <w:rsid w:val="00BB06DB"/>
    <w:rsid w:val="00BB0A90"/>
    <w:rsid w:val="00BB0AEF"/>
    <w:rsid w:val="00BB0CB3"/>
    <w:rsid w:val="00BB0D54"/>
    <w:rsid w:val="00BB0DBF"/>
    <w:rsid w:val="00BB0F9F"/>
    <w:rsid w:val="00BB14A8"/>
    <w:rsid w:val="00BB15D5"/>
    <w:rsid w:val="00BB2263"/>
    <w:rsid w:val="00BB22CF"/>
    <w:rsid w:val="00BB2495"/>
    <w:rsid w:val="00BB25D0"/>
    <w:rsid w:val="00BB26D6"/>
    <w:rsid w:val="00BB27CC"/>
    <w:rsid w:val="00BB2AAC"/>
    <w:rsid w:val="00BB2AB4"/>
    <w:rsid w:val="00BB2CDA"/>
    <w:rsid w:val="00BB341E"/>
    <w:rsid w:val="00BB37C5"/>
    <w:rsid w:val="00BB3A06"/>
    <w:rsid w:val="00BB3A9F"/>
    <w:rsid w:val="00BB3C61"/>
    <w:rsid w:val="00BB3CED"/>
    <w:rsid w:val="00BB3D17"/>
    <w:rsid w:val="00BB3FA0"/>
    <w:rsid w:val="00BB46D1"/>
    <w:rsid w:val="00BB4736"/>
    <w:rsid w:val="00BB4837"/>
    <w:rsid w:val="00BB50ED"/>
    <w:rsid w:val="00BB52F5"/>
    <w:rsid w:val="00BB55FD"/>
    <w:rsid w:val="00BB6186"/>
    <w:rsid w:val="00BB618C"/>
    <w:rsid w:val="00BB622E"/>
    <w:rsid w:val="00BB6360"/>
    <w:rsid w:val="00BB6773"/>
    <w:rsid w:val="00BB67C4"/>
    <w:rsid w:val="00BB67E7"/>
    <w:rsid w:val="00BB6A0F"/>
    <w:rsid w:val="00BB6F1E"/>
    <w:rsid w:val="00BB72C6"/>
    <w:rsid w:val="00BB767E"/>
    <w:rsid w:val="00BB76B2"/>
    <w:rsid w:val="00BB787E"/>
    <w:rsid w:val="00BB7F3D"/>
    <w:rsid w:val="00BC04CD"/>
    <w:rsid w:val="00BC0687"/>
    <w:rsid w:val="00BC0A99"/>
    <w:rsid w:val="00BC0DD8"/>
    <w:rsid w:val="00BC0F0C"/>
    <w:rsid w:val="00BC10B7"/>
    <w:rsid w:val="00BC1145"/>
    <w:rsid w:val="00BC1520"/>
    <w:rsid w:val="00BC1E2A"/>
    <w:rsid w:val="00BC231C"/>
    <w:rsid w:val="00BC2BF3"/>
    <w:rsid w:val="00BC2C7C"/>
    <w:rsid w:val="00BC31BA"/>
    <w:rsid w:val="00BC31E2"/>
    <w:rsid w:val="00BC3213"/>
    <w:rsid w:val="00BC36A2"/>
    <w:rsid w:val="00BC377A"/>
    <w:rsid w:val="00BC39FF"/>
    <w:rsid w:val="00BC3AD9"/>
    <w:rsid w:val="00BC3D78"/>
    <w:rsid w:val="00BC3E8A"/>
    <w:rsid w:val="00BC3FAB"/>
    <w:rsid w:val="00BC4353"/>
    <w:rsid w:val="00BC436A"/>
    <w:rsid w:val="00BC44C1"/>
    <w:rsid w:val="00BC44F7"/>
    <w:rsid w:val="00BC4738"/>
    <w:rsid w:val="00BC49ED"/>
    <w:rsid w:val="00BC4B11"/>
    <w:rsid w:val="00BC4B26"/>
    <w:rsid w:val="00BC4D40"/>
    <w:rsid w:val="00BC4E0D"/>
    <w:rsid w:val="00BC51FF"/>
    <w:rsid w:val="00BC5470"/>
    <w:rsid w:val="00BC565B"/>
    <w:rsid w:val="00BC56F5"/>
    <w:rsid w:val="00BC599B"/>
    <w:rsid w:val="00BC5A09"/>
    <w:rsid w:val="00BC5CC2"/>
    <w:rsid w:val="00BC5D77"/>
    <w:rsid w:val="00BC5DD7"/>
    <w:rsid w:val="00BC62F1"/>
    <w:rsid w:val="00BC6434"/>
    <w:rsid w:val="00BC6782"/>
    <w:rsid w:val="00BC6D6D"/>
    <w:rsid w:val="00BC6EBE"/>
    <w:rsid w:val="00BC7296"/>
    <w:rsid w:val="00BC75AE"/>
    <w:rsid w:val="00BC763B"/>
    <w:rsid w:val="00BC771B"/>
    <w:rsid w:val="00BC791A"/>
    <w:rsid w:val="00BC7B53"/>
    <w:rsid w:val="00BC7BEC"/>
    <w:rsid w:val="00BC7D18"/>
    <w:rsid w:val="00BC7DF3"/>
    <w:rsid w:val="00BC7EAF"/>
    <w:rsid w:val="00BD01C7"/>
    <w:rsid w:val="00BD0335"/>
    <w:rsid w:val="00BD04F1"/>
    <w:rsid w:val="00BD081B"/>
    <w:rsid w:val="00BD0895"/>
    <w:rsid w:val="00BD09B0"/>
    <w:rsid w:val="00BD0A73"/>
    <w:rsid w:val="00BD0ACB"/>
    <w:rsid w:val="00BD0E7D"/>
    <w:rsid w:val="00BD1223"/>
    <w:rsid w:val="00BD14D4"/>
    <w:rsid w:val="00BD1702"/>
    <w:rsid w:val="00BD1A48"/>
    <w:rsid w:val="00BD1A9A"/>
    <w:rsid w:val="00BD20B6"/>
    <w:rsid w:val="00BD229B"/>
    <w:rsid w:val="00BD233D"/>
    <w:rsid w:val="00BD28FB"/>
    <w:rsid w:val="00BD2A62"/>
    <w:rsid w:val="00BD2B21"/>
    <w:rsid w:val="00BD2C3D"/>
    <w:rsid w:val="00BD2F33"/>
    <w:rsid w:val="00BD3265"/>
    <w:rsid w:val="00BD386A"/>
    <w:rsid w:val="00BD3D73"/>
    <w:rsid w:val="00BD40B6"/>
    <w:rsid w:val="00BD48C7"/>
    <w:rsid w:val="00BD48D7"/>
    <w:rsid w:val="00BD4B62"/>
    <w:rsid w:val="00BD4C7F"/>
    <w:rsid w:val="00BD4E84"/>
    <w:rsid w:val="00BD54B0"/>
    <w:rsid w:val="00BD5632"/>
    <w:rsid w:val="00BD59BE"/>
    <w:rsid w:val="00BD5BF8"/>
    <w:rsid w:val="00BD5D46"/>
    <w:rsid w:val="00BD6786"/>
    <w:rsid w:val="00BD6AB1"/>
    <w:rsid w:val="00BD6ABD"/>
    <w:rsid w:val="00BD6BEA"/>
    <w:rsid w:val="00BD6EAB"/>
    <w:rsid w:val="00BD70CF"/>
    <w:rsid w:val="00BD75A2"/>
    <w:rsid w:val="00BD7868"/>
    <w:rsid w:val="00BD7A3C"/>
    <w:rsid w:val="00BD7C69"/>
    <w:rsid w:val="00BD7C86"/>
    <w:rsid w:val="00BD7CE2"/>
    <w:rsid w:val="00BE00AF"/>
    <w:rsid w:val="00BE0715"/>
    <w:rsid w:val="00BE0833"/>
    <w:rsid w:val="00BE093F"/>
    <w:rsid w:val="00BE0C8C"/>
    <w:rsid w:val="00BE13B3"/>
    <w:rsid w:val="00BE15E3"/>
    <w:rsid w:val="00BE17D0"/>
    <w:rsid w:val="00BE1904"/>
    <w:rsid w:val="00BE1C50"/>
    <w:rsid w:val="00BE1D97"/>
    <w:rsid w:val="00BE21FD"/>
    <w:rsid w:val="00BE2478"/>
    <w:rsid w:val="00BE269A"/>
    <w:rsid w:val="00BE2AFD"/>
    <w:rsid w:val="00BE2C1A"/>
    <w:rsid w:val="00BE2C93"/>
    <w:rsid w:val="00BE3075"/>
    <w:rsid w:val="00BE3153"/>
    <w:rsid w:val="00BE327E"/>
    <w:rsid w:val="00BE34AA"/>
    <w:rsid w:val="00BE3B69"/>
    <w:rsid w:val="00BE3E92"/>
    <w:rsid w:val="00BE4160"/>
    <w:rsid w:val="00BE4787"/>
    <w:rsid w:val="00BE4815"/>
    <w:rsid w:val="00BE488B"/>
    <w:rsid w:val="00BE4BDD"/>
    <w:rsid w:val="00BE4FE0"/>
    <w:rsid w:val="00BE5617"/>
    <w:rsid w:val="00BE603D"/>
    <w:rsid w:val="00BE6447"/>
    <w:rsid w:val="00BE6B0C"/>
    <w:rsid w:val="00BE6FEA"/>
    <w:rsid w:val="00BE7123"/>
    <w:rsid w:val="00BE715C"/>
    <w:rsid w:val="00BE7490"/>
    <w:rsid w:val="00BE75A1"/>
    <w:rsid w:val="00BE76AC"/>
    <w:rsid w:val="00BE77AE"/>
    <w:rsid w:val="00BE7AF5"/>
    <w:rsid w:val="00BE7B6C"/>
    <w:rsid w:val="00BF087C"/>
    <w:rsid w:val="00BF0B11"/>
    <w:rsid w:val="00BF0C0B"/>
    <w:rsid w:val="00BF0CD9"/>
    <w:rsid w:val="00BF0CF4"/>
    <w:rsid w:val="00BF0DB6"/>
    <w:rsid w:val="00BF0F05"/>
    <w:rsid w:val="00BF1366"/>
    <w:rsid w:val="00BF13E1"/>
    <w:rsid w:val="00BF14A5"/>
    <w:rsid w:val="00BF14BF"/>
    <w:rsid w:val="00BF1F9C"/>
    <w:rsid w:val="00BF26FF"/>
    <w:rsid w:val="00BF285D"/>
    <w:rsid w:val="00BF2AE7"/>
    <w:rsid w:val="00BF2C93"/>
    <w:rsid w:val="00BF2CE4"/>
    <w:rsid w:val="00BF352F"/>
    <w:rsid w:val="00BF3566"/>
    <w:rsid w:val="00BF3BF6"/>
    <w:rsid w:val="00BF3D3D"/>
    <w:rsid w:val="00BF42A8"/>
    <w:rsid w:val="00BF42B7"/>
    <w:rsid w:val="00BF43EE"/>
    <w:rsid w:val="00BF45EE"/>
    <w:rsid w:val="00BF4708"/>
    <w:rsid w:val="00BF4854"/>
    <w:rsid w:val="00BF5138"/>
    <w:rsid w:val="00BF5444"/>
    <w:rsid w:val="00BF57BD"/>
    <w:rsid w:val="00BF5906"/>
    <w:rsid w:val="00BF5E1F"/>
    <w:rsid w:val="00BF60CE"/>
    <w:rsid w:val="00BF671A"/>
    <w:rsid w:val="00BF6870"/>
    <w:rsid w:val="00BF6A59"/>
    <w:rsid w:val="00BF6B57"/>
    <w:rsid w:val="00BF6B73"/>
    <w:rsid w:val="00BF7426"/>
    <w:rsid w:val="00BF7D9F"/>
    <w:rsid w:val="00C000DC"/>
    <w:rsid w:val="00C00137"/>
    <w:rsid w:val="00C004D4"/>
    <w:rsid w:val="00C008EC"/>
    <w:rsid w:val="00C00A02"/>
    <w:rsid w:val="00C011DD"/>
    <w:rsid w:val="00C019A8"/>
    <w:rsid w:val="00C01AEB"/>
    <w:rsid w:val="00C020E3"/>
    <w:rsid w:val="00C0230F"/>
    <w:rsid w:val="00C0286F"/>
    <w:rsid w:val="00C02C93"/>
    <w:rsid w:val="00C03287"/>
    <w:rsid w:val="00C03530"/>
    <w:rsid w:val="00C03B88"/>
    <w:rsid w:val="00C041A9"/>
    <w:rsid w:val="00C042AD"/>
    <w:rsid w:val="00C046E2"/>
    <w:rsid w:val="00C047F3"/>
    <w:rsid w:val="00C04C77"/>
    <w:rsid w:val="00C04D21"/>
    <w:rsid w:val="00C04EBB"/>
    <w:rsid w:val="00C04EEB"/>
    <w:rsid w:val="00C05199"/>
    <w:rsid w:val="00C05240"/>
    <w:rsid w:val="00C0526D"/>
    <w:rsid w:val="00C05324"/>
    <w:rsid w:val="00C0545E"/>
    <w:rsid w:val="00C054C0"/>
    <w:rsid w:val="00C05586"/>
    <w:rsid w:val="00C05612"/>
    <w:rsid w:val="00C056B5"/>
    <w:rsid w:val="00C057E8"/>
    <w:rsid w:val="00C0586F"/>
    <w:rsid w:val="00C05959"/>
    <w:rsid w:val="00C059AF"/>
    <w:rsid w:val="00C05A45"/>
    <w:rsid w:val="00C06078"/>
    <w:rsid w:val="00C065FC"/>
    <w:rsid w:val="00C066BA"/>
    <w:rsid w:val="00C068F8"/>
    <w:rsid w:val="00C06B6E"/>
    <w:rsid w:val="00C06E9B"/>
    <w:rsid w:val="00C07258"/>
    <w:rsid w:val="00C07261"/>
    <w:rsid w:val="00C073EC"/>
    <w:rsid w:val="00C07803"/>
    <w:rsid w:val="00C079E8"/>
    <w:rsid w:val="00C07B2D"/>
    <w:rsid w:val="00C10470"/>
    <w:rsid w:val="00C1057D"/>
    <w:rsid w:val="00C106D5"/>
    <w:rsid w:val="00C11245"/>
    <w:rsid w:val="00C116F8"/>
    <w:rsid w:val="00C11CBE"/>
    <w:rsid w:val="00C1243A"/>
    <w:rsid w:val="00C12657"/>
    <w:rsid w:val="00C1292E"/>
    <w:rsid w:val="00C129E7"/>
    <w:rsid w:val="00C12B58"/>
    <w:rsid w:val="00C12C48"/>
    <w:rsid w:val="00C12CD8"/>
    <w:rsid w:val="00C12F51"/>
    <w:rsid w:val="00C13219"/>
    <w:rsid w:val="00C13274"/>
    <w:rsid w:val="00C136B7"/>
    <w:rsid w:val="00C136D1"/>
    <w:rsid w:val="00C1375E"/>
    <w:rsid w:val="00C13A5B"/>
    <w:rsid w:val="00C13CB8"/>
    <w:rsid w:val="00C13D2A"/>
    <w:rsid w:val="00C13F3C"/>
    <w:rsid w:val="00C143AE"/>
    <w:rsid w:val="00C1440E"/>
    <w:rsid w:val="00C144CD"/>
    <w:rsid w:val="00C14704"/>
    <w:rsid w:val="00C1488D"/>
    <w:rsid w:val="00C14A9F"/>
    <w:rsid w:val="00C14B9C"/>
    <w:rsid w:val="00C14DCF"/>
    <w:rsid w:val="00C14E20"/>
    <w:rsid w:val="00C1518B"/>
    <w:rsid w:val="00C152D1"/>
    <w:rsid w:val="00C152D3"/>
    <w:rsid w:val="00C1545C"/>
    <w:rsid w:val="00C155B5"/>
    <w:rsid w:val="00C15648"/>
    <w:rsid w:val="00C15AF2"/>
    <w:rsid w:val="00C15C23"/>
    <w:rsid w:val="00C15E74"/>
    <w:rsid w:val="00C163DC"/>
    <w:rsid w:val="00C166CD"/>
    <w:rsid w:val="00C16A41"/>
    <w:rsid w:val="00C16BA7"/>
    <w:rsid w:val="00C16FF7"/>
    <w:rsid w:val="00C17718"/>
    <w:rsid w:val="00C17A3C"/>
    <w:rsid w:val="00C17AC1"/>
    <w:rsid w:val="00C17E4C"/>
    <w:rsid w:val="00C17F2D"/>
    <w:rsid w:val="00C202F0"/>
    <w:rsid w:val="00C2062C"/>
    <w:rsid w:val="00C20A98"/>
    <w:rsid w:val="00C20AB7"/>
    <w:rsid w:val="00C20CD0"/>
    <w:rsid w:val="00C20CD8"/>
    <w:rsid w:val="00C21181"/>
    <w:rsid w:val="00C215DC"/>
    <w:rsid w:val="00C21750"/>
    <w:rsid w:val="00C21A24"/>
    <w:rsid w:val="00C21E05"/>
    <w:rsid w:val="00C21E88"/>
    <w:rsid w:val="00C22772"/>
    <w:rsid w:val="00C227CB"/>
    <w:rsid w:val="00C228BB"/>
    <w:rsid w:val="00C22AC5"/>
    <w:rsid w:val="00C22C60"/>
    <w:rsid w:val="00C22EE1"/>
    <w:rsid w:val="00C233F6"/>
    <w:rsid w:val="00C235C2"/>
    <w:rsid w:val="00C23600"/>
    <w:rsid w:val="00C23B0E"/>
    <w:rsid w:val="00C23E23"/>
    <w:rsid w:val="00C24005"/>
    <w:rsid w:val="00C242CE"/>
    <w:rsid w:val="00C24531"/>
    <w:rsid w:val="00C2462C"/>
    <w:rsid w:val="00C24ECB"/>
    <w:rsid w:val="00C25017"/>
    <w:rsid w:val="00C25058"/>
    <w:rsid w:val="00C251C1"/>
    <w:rsid w:val="00C257EE"/>
    <w:rsid w:val="00C25A6D"/>
    <w:rsid w:val="00C25B34"/>
    <w:rsid w:val="00C25D26"/>
    <w:rsid w:val="00C25D3B"/>
    <w:rsid w:val="00C25D92"/>
    <w:rsid w:val="00C25E16"/>
    <w:rsid w:val="00C26011"/>
    <w:rsid w:val="00C2636D"/>
    <w:rsid w:val="00C2640C"/>
    <w:rsid w:val="00C2650E"/>
    <w:rsid w:val="00C267D3"/>
    <w:rsid w:val="00C26E17"/>
    <w:rsid w:val="00C27126"/>
    <w:rsid w:val="00C27135"/>
    <w:rsid w:val="00C27166"/>
    <w:rsid w:val="00C27407"/>
    <w:rsid w:val="00C276B7"/>
    <w:rsid w:val="00C2773A"/>
    <w:rsid w:val="00C27746"/>
    <w:rsid w:val="00C27889"/>
    <w:rsid w:val="00C27F58"/>
    <w:rsid w:val="00C304AE"/>
    <w:rsid w:val="00C30526"/>
    <w:rsid w:val="00C30797"/>
    <w:rsid w:val="00C307DA"/>
    <w:rsid w:val="00C3089F"/>
    <w:rsid w:val="00C30AAD"/>
    <w:rsid w:val="00C3110A"/>
    <w:rsid w:val="00C3158C"/>
    <w:rsid w:val="00C3185F"/>
    <w:rsid w:val="00C318B4"/>
    <w:rsid w:val="00C31A1B"/>
    <w:rsid w:val="00C31FE0"/>
    <w:rsid w:val="00C3226F"/>
    <w:rsid w:val="00C32514"/>
    <w:rsid w:val="00C33494"/>
    <w:rsid w:val="00C33634"/>
    <w:rsid w:val="00C33726"/>
    <w:rsid w:val="00C33A9B"/>
    <w:rsid w:val="00C33DA5"/>
    <w:rsid w:val="00C33E55"/>
    <w:rsid w:val="00C34252"/>
    <w:rsid w:val="00C34339"/>
    <w:rsid w:val="00C344FD"/>
    <w:rsid w:val="00C346EE"/>
    <w:rsid w:val="00C3473B"/>
    <w:rsid w:val="00C348B3"/>
    <w:rsid w:val="00C349EB"/>
    <w:rsid w:val="00C34A5C"/>
    <w:rsid w:val="00C34E26"/>
    <w:rsid w:val="00C34ECE"/>
    <w:rsid w:val="00C3512D"/>
    <w:rsid w:val="00C356A1"/>
    <w:rsid w:val="00C356FF"/>
    <w:rsid w:val="00C35C1C"/>
    <w:rsid w:val="00C36135"/>
    <w:rsid w:val="00C361C8"/>
    <w:rsid w:val="00C36266"/>
    <w:rsid w:val="00C3647D"/>
    <w:rsid w:val="00C36652"/>
    <w:rsid w:val="00C3677A"/>
    <w:rsid w:val="00C36876"/>
    <w:rsid w:val="00C371E1"/>
    <w:rsid w:val="00C374F7"/>
    <w:rsid w:val="00C374FA"/>
    <w:rsid w:val="00C376DE"/>
    <w:rsid w:val="00C3784C"/>
    <w:rsid w:val="00C37A54"/>
    <w:rsid w:val="00C37C48"/>
    <w:rsid w:val="00C37C86"/>
    <w:rsid w:val="00C4066F"/>
    <w:rsid w:val="00C40952"/>
    <w:rsid w:val="00C40BE0"/>
    <w:rsid w:val="00C40CC5"/>
    <w:rsid w:val="00C40E0C"/>
    <w:rsid w:val="00C40EAF"/>
    <w:rsid w:val="00C41075"/>
    <w:rsid w:val="00C41206"/>
    <w:rsid w:val="00C4151C"/>
    <w:rsid w:val="00C41857"/>
    <w:rsid w:val="00C41A85"/>
    <w:rsid w:val="00C42416"/>
    <w:rsid w:val="00C42C9C"/>
    <w:rsid w:val="00C43451"/>
    <w:rsid w:val="00C43724"/>
    <w:rsid w:val="00C43B38"/>
    <w:rsid w:val="00C442D5"/>
    <w:rsid w:val="00C446A1"/>
    <w:rsid w:val="00C44741"/>
    <w:rsid w:val="00C44A19"/>
    <w:rsid w:val="00C44ACE"/>
    <w:rsid w:val="00C44DC8"/>
    <w:rsid w:val="00C450AF"/>
    <w:rsid w:val="00C455EC"/>
    <w:rsid w:val="00C45840"/>
    <w:rsid w:val="00C4606A"/>
    <w:rsid w:val="00C46773"/>
    <w:rsid w:val="00C46794"/>
    <w:rsid w:val="00C468A0"/>
    <w:rsid w:val="00C46AF2"/>
    <w:rsid w:val="00C46B83"/>
    <w:rsid w:val="00C46C1C"/>
    <w:rsid w:val="00C46C38"/>
    <w:rsid w:val="00C47225"/>
    <w:rsid w:val="00C474A3"/>
    <w:rsid w:val="00C474A6"/>
    <w:rsid w:val="00C476AD"/>
    <w:rsid w:val="00C476B1"/>
    <w:rsid w:val="00C478F7"/>
    <w:rsid w:val="00C47A17"/>
    <w:rsid w:val="00C47DFA"/>
    <w:rsid w:val="00C50075"/>
    <w:rsid w:val="00C50136"/>
    <w:rsid w:val="00C50A47"/>
    <w:rsid w:val="00C50B57"/>
    <w:rsid w:val="00C50BDF"/>
    <w:rsid w:val="00C50C64"/>
    <w:rsid w:val="00C50D16"/>
    <w:rsid w:val="00C50F90"/>
    <w:rsid w:val="00C50FF7"/>
    <w:rsid w:val="00C510B0"/>
    <w:rsid w:val="00C51163"/>
    <w:rsid w:val="00C511FF"/>
    <w:rsid w:val="00C5147A"/>
    <w:rsid w:val="00C51540"/>
    <w:rsid w:val="00C51742"/>
    <w:rsid w:val="00C5174D"/>
    <w:rsid w:val="00C51C74"/>
    <w:rsid w:val="00C51DF1"/>
    <w:rsid w:val="00C51F93"/>
    <w:rsid w:val="00C5263E"/>
    <w:rsid w:val="00C52779"/>
    <w:rsid w:val="00C529E3"/>
    <w:rsid w:val="00C52BF5"/>
    <w:rsid w:val="00C52CEF"/>
    <w:rsid w:val="00C53123"/>
    <w:rsid w:val="00C532A6"/>
    <w:rsid w:val="00C537BD"/>
    <w:rsid w:val="00C53BFA"/>
    <w:rsid w:val="00C53D75"/>
    <w:rsid w:val="00C53DFD"/>
    <w:rsid w:val="00C53F64"/>
    <w:rsid w:val="00C5409B"/>
    <w:rsid w:val="00C5417B"/>
    <w:rsid w:val="00C542BB"/>
    <w:rsid w:val="00C542DB"/>
    <w:rsid w:val="00C544E5"/>
    <w:rsid w:val="00C5473B"/>
    <w:rsid w:val="00C549D8"/>
    <w:rsid w:val="00C54E55"/>
    <w:rsid w:val="00C54F08"/>
    <w:rsid w:val="00C54FDA"/>
    <w:rsid w:val="00C55514"/>
    <w:rsid w:val="00C55594"/>
    <w:rsid w:val="00C5565F"/>
    <w:rsid w:val="00C5568A"/>
    <w:rsid w:val="00C55A7A"/>
    <w:rsid w:val="00C55A85"/>
    <w:rsid w:val="00C55C2E"/>
    <w:rsid w:val="00C55C9C"/>
    <w:rsid w:val="00C55D29"/>
    <w:rsid w:val="00C560E3"/>
    <w:rsid w:val="00C561EF"/>
    <w:rsid w:val="00C562FB"/>
    <w:rsid w:val="00C56672"/>
    <w:rsid w:val="00C56729"/>
    <w:rsid w:val="00C56CFE"/>
    <w:rsid w:val="00C56E55"/>
    <w:rsid w:val="00C570A6"/>
    <w:rsid w:val="00C5714C"/>
    <w:rsid w:val="00C572DE"/>
    <w:rsid w:val="00C57B2B"/>
    <w:rsid w:val="00C57DE0"/>
    <w:rsid w:val="00C57F8F"/>
    <w:rsid w:val="00C57FA3"/>
    <w:rsid w:val="00C600DB"/>
    <w:rsid w:val="00C6039C"/>
    <w:rsid w:val="00C60BD5"/>
    <w:rsid w:val="00C60C17"/>
    <w:rsid w:val="00C60E46"/>
    <w:rsid w:val="00C6101A"/>
    <w:rsid w:val="00C61103"/>
    <w:rsid w:val="00C613E1"/>
    <w:rsid w:val="00C61AF4"/>
    <w:rsid w:val="00C61B61"/>
    <w:rsid w:val="00C61C9F"/>
    <w:rsid w:val="00C61DA4"/>
    <w:rsid w:val="00C61E84"/>
    <w:rsid w:val="00C622F9"/>
    <w:rsid w:val="00C62446"/>
    <w:rsid w:val="00C62698"/>
    <w:rsid w:val="00C62B40"/>
    <w:rsid w:val="00C62B46"/>
    <w:rsid w:val="00C6359C"/>
    <w:rsid w:val="00C63712"/>
    <w:rsid w:val="00C63862"/>
    <w:rsid w:val="00C63A6F"/>
    <w:rsid w:val="00C63D39"/>
    <w:rsid w:val="00C64163"/>
    <w:rsid w:val="00C64781"/>
    <w:rsid w:val="00C64B0F"/>
    <w:rsid w:val="00C64DBF"/>
    <w:rsid w:val="00C64FB3"/>
    <w:rsid w:val="00C65212"/>
    <w:rsid w:val="00C65506"/>
    <w:rsid w:val="00C659D4"/>
    <w:rsid w:val="00C65B85"/>
    <w:rsid w:val="00C66077"/>
    <w:rsid w:val="00C66155"/>
    <w:rsid w:val="00C66400"/>
    <w:rsid w:val="00C6666A"/>
    <w:rsid w:val="00C666B6"/>
    <w:rsid w:val="00C666D5"/>
    <w:rsid w:val="00C66A6B"/>
    <w:rsid w:val="00C66E70"/>
    <w:rsid w:val="00C66FC6"/>
    <w:rsid w:val="00C670E1"/>
    <w:rsid w:val="00C67137"/>
    <w:rsid w:val="00C671BA"/>
    <w:rsid w:val="00C67580"/>
    <w:rsid w:val="00C67612"/>
    <w:rsid w:val="00C7007B"/>
    <w:rsid w:val="00C7025E"/>
    <w:rsid w:val="00C703F9"/>
    <w:rsid w:val="00C70561"/>
    <w:rsid w:val="00C70983"/>
    <w:rsid w:val="00C70BB5"/>
    <w:rsid w:val="00C70BEC"/>
    <w:rsid w:val="00C70CE5"/>
    <w:rsid w:val="00C713C8"/>
    <w:rsid w:val="00C71531"/>
    <w:rsid w:val="00C71663"/>
    <w:rsid w:val="00C7175A"/>
    <w:rsid w:val="00C71AB8"/>
    <w:rsid w:val="00C71C96"/>
    <w:rsid w:val="00C71D19"/>
    <w:rsid w:val="00C7217D"/>
    <w:rsid w:val="00C7283D"/>
    <w:rsid w:val="00C72983"/>
    <w:rsid w:val="00C72BFB"/>
    <w:rsid w:val="00C72F8A"/>
    <w:rsid w:val="00C73215"/>
    <w:rsid w:val="00C73256"/>
    <w:rsid w:val="00C7358F"/>
    <w:rsid w:val="00C738C3"/>
    <w:rsid w:val="00C739E6"/>
    <w:rsid w:val="00C73E29"/>
    <w:rsid w:val="00C74137"/>
    <w:rsid w:val="00C74467"/>
    <w:rsid w:val="00C744A0"/>
    <w:rsid w:val="00C744D7"/>
    <w:rsid w:val="00C74A83"/>
    <w:rsid w:val="00C74BC5"/>
    <w:rsid w:val="00C74BFD"/>
    <w:rsid w:val="00C74D6D"/>
    <w:rsid w:val="00C74F4B"/>
    <w:rsid w:val="00C74FB4"/>
    <w:rsid w:val="00C752D7"/>
    <w:rsid w:val="00C75312"/>
    <w:rsid w:val="00C755B6"/>
    <w:rsid w:val="00C75975"/>
    <w:rsid w:val="00C75C0E"/>
    <w:rsid w:val="00C75C42"/>
    <w:rsid w:val="00C75CD3"/>
    <w:rsid w:val="00C75F35"/>
    <w:rsid w:val="00C76395"/>
    <w:rsid w:val="00C76866"/>
    <w:rsid w:val="00C7698C"/>
    <w:rsid w:val="00C7709E"/>
    <w:rsid w:val="00C7711B"/>
    <w:rsid w:val="00C771CE"/>
    <w:rsid w:val="00C77450"/>
    <w:rsid w:val="00C7765C"/>
    <w:rsid w:val="00C77733"/>
    <w:rsid w:val="00C777B3"/>
    <w:rsid w:val="00C77C90"/>
    <w:rsid w:val="00C77F2D"/>
    <w:rsid w:val="00C80316"/>
    <w:rsid w:val="00C80338"/>
    <w:rsid w:val="00C803BC"/>
    <w:rsid w:val="00C8043A"/>
    <w:rsid w:val="00C805FD"/>
    <w:rsid w:val="00C80858"/>
    <w:rsid w:val="00C8094C"/>
    <w:rsid w:val="00C80995"/>
    <w:rsid w:val="00C80FE4"/>
    <w:rsid w:val="00C81006"/>
    <w:rsid w:val="00C8100C"/>
    <w:rsid w:val="00C810D3"/>
    <w:rsid w:val="00C81163"/>
    <w:rsid w:val="00C812C7"/>
    <w:rsid w:val="00C815DE"/>
    <w:rsid w:val="00C8170D"/>
    <w:rsid w:val="00C8173C"/>
    <w:rsid w:val="00C817DA"/>
    <w:rsid w:val="00C818D1"/>
    <w:rsid w:val="00C81A92"/>
    <w:rsid w:val="00C81B12"/>
    <w:rsid w:val="00C81F1F"/>
    <w:rsid w:val="00C82043"/>
    <w:rsid w:val="00C8219E"/>
    <w:rsid w:val="00C82222"/>
    <w:rsid w:val="00C82415"/>
    <w:rsid w:val="00C8260E"/>
    <w:rsid w:val="00C82857"/>
    <w:rsid w:val="00C82B2A"/>
    <w:rsid w:val="00C82CD1"/>
    <w:rsid w:val="00C82D59"/>
    <w:rsid w:val="00C82F8B"/>
    <w:rsid w:val="00C835FA"/>
    <w:rsid w:val="00C83A23"/>
    <w:rsid w:val="00C83AC9"/>
    <w:rsid w:val="00C83B10"/>
    <w:rsid w:val="00C84227"/>
    <w:rsid w:val="00C842EE"/>
    <w:rsid w:val="00C844F7"/>
    <w:rsid w:val="00C84527"/>
    <w:rsid w:val="00C84820"/>
    <w:rsid w:val="00C8483F"/>
    <w:rsid w:val="00C84883"/>
    <w:rsid w:val="00C848C5"/>
    <w:rsid w:val="00C84DD2"/>
    <w:rsid w:val="00C85042"/>
    <w:rsid w:val="00C851B4"/>
    <w:rsid w:val="00C85325"/>
    <w:rsid w:val="00C85585"/>
    <w:rsid w:val="00C855A1"/>
    <w:rsid w:val="00C857F3"/>
    <w:rsid w:val="00C8583E"/>
    <w:rsid w:val="00C8591E"/>
    <w:rsid w:val="00C85A6A"/>
    <w:rsid w:val="00C85CB9"/>
    <w:rsid w:val="00C85F2B"/>
    <w:rsid w:val="00C860EB"/>
    <w:rsid w:val="00C8646F"/>
    <w:rsid w:val="00C866BF"/>
    <w:rsid w:val="00C86721"/>
    <w:rsid w:val="00C86733"/>
    <w:rsid w:val="00C86749"/>
    <w:rsid w:val="00C8692C"/>
    <w:rsid w:val="00C869AA"/>
    <w:rsid w:val="00C86A2D"/>
    <w:rsid w:val="00C86BF3"/>
    <w:rsid w:val="00C86C1C"/>
    <w:rsid w:val="00C87054"/>
    <w:rsid w:val="00C8718D"/>
    <w:rsid w:val="00C8726B"/>
    <w:rsid w:val="00C87AB9"/>
    <w:rsid w:val="00C87FA7"/>
    <w:rsid w:val="00C87FC1"/>
    <w:rsid w:val="00C9103B"/>
    <w:rsid w:val="00C912BB"/>
    <w:rsid w:val="00C91D75"/>
    <w:rsid w:val="00C922CB"/>
    <w:rsid w:val="00C924B3"/>
    <w:rsid w:val="00C925C7"/>
    <w:rsid w:val="00C92617"/>
    <w:rsid w:val="00C926B6"/>
    <w:rsid w:val="00C926D7"/>
    <w:rsid w:val="00C9276F"/>
    <w:rsid w:val="00C9280E"/>
    <w:rsid w:val="00C928B2"/>
    <w:rsid w:val="00C92963"/>
    <w:rsid w:val="00C92B8F"/>
    <w:rsid w:val="00C92BD6"/>
    <w:rsid w:val="00C92C74"/>
    <w:rsid w:val="00C92D2E"/>
    <w:rsid w:val="00C92D8C"/>
    <w:rsid w:val="00C92F0E"/>
    <w:rsid w:val="00C931BD"/>
    <w:rsid w:val="00C9328D"/>
    <w:rsid w:val="00C932A3"/>
    <w:rsid w:val="00C932B2"/>
    <w:rsid w:val="00C934B2"/>
    <w:rsid w:val="00C93A85"/>
    <w:rsid w:val="00C93AE2"/>
    <w:rsid w:val="00C93C4E"/>
    <w:rsid w:val="00C93C52"/>
    <w:rsid w:val="00C942A9"/>
    <w:rsid w:val="00C943D7"/>
    <w:rsid w:val="00C94853"/>
    <w:rsid w:val="00C9499A"/>
    <w:rsid w:val="00C94A45"/>
    <w:rsid w:val="00C94AB0"/>
    <w:rsid w:val="00C94BE9"/>
    <w:rsid w:val="00C9528A"/>
    <w:rsid w:val="00C9540B"/>
    <w:rsid w:val="00C958CF"/>
    <w:rsid w:val="00C95B61"/>
    <w:rsid w:val="00C95BEA"/>
    <w:rsid w:val="00C96101"/>
    <w:rsid w:val="00C9621F"/>
    <w:rsid w:val="00C96458"/>
    <w:rsid w:val="00C96510"/>
    <w:rsid w:val="00C96925"/>
    <w:rsid w:val="00C9699E"/>
    <w:rsid w:val="00C96A2A"/>
    <w:rsid w:val="00C96A9A"/>
    <w:rsid w:val="00C96C3B"/>
    <w:rsid w:val="00C96C3F"/>
    <w:rsid w:val="00C96D2D"/>
    <w:rsid w:val="00C96F56"/>
    <w:rsid w:val="00C9728D"/>
    <w:rsid w:val="00C974C8"/>
    <w:rsid w:val="00C97DBA"/>
    <w:rsid w:val="00CA06C6"/>
    <w:rsid w:val="00CA0C5F"/>
    <w:rsid w:val="00CA1064"/>
    <w:rsid w:val="00CA1147"/>
    <w:rsid w:val="00CA1652"/>
    <w:rsid w:val="00CA1689"/>
    <w:rsid w:val="00CA178E"/>
    <w:rsid w:val="00CA1951"/>
    <w:rsid w:val="00CA1BFC"/>
    <w:rsid w:val="00CA20DE"/>
    <w:rsid w:val="00CA2354"/>
    <w:rsid w:val="00CA2717"/>
    <w:rsid w:val="00CA2C1B"/>
    <w:rsid w:val="00CA2E83"/>
    <w:rsid w:val="00CA325D"/>
    <w:rsid w:val="00CA3700"/>
    <w:rsid w:val="00CA3B41"/>
    <w:rsid w:val="00CA3FD4"/>
    <w:rsid w:val="00CA4119"/>
    <w:rsid w:val="00CA42BB"/>
    <w:rsid w:val="00CA4852"/>
    <w:rsid w:val="00CA48A0"/>
    <w:rsid w:val="00CA4CF5"/>
    <w:rsid w:val="00CA4E3D"/>
    <w:rsid w:val="00CA520C"/>
    <w:rsid w:val="00CA5283"/>
    <w:rsid w:val="00CA5410"/>
    <w:rsid w:val="00CA5525"/>
    <w:rsid w:val="00CA56D9"/>
    <w:rsid w:val="00CA5CEF"/>
    <w:rsid w:val="00CA5EF7"/>
    <w:rsid w:val="00CA64BD"/>
    <w:rsid w:val="00CA654D"/>
    <w:rsid w:val="00CA66F3"/>
    <w:rsid w:val="00CA67DB"/>
    <w:rsid w:val="00CA6857"/>
    <w:rsid w:val="00CA69BC"/>
    <w:rsid w:val="00CA6A1B"/>
    <w:rsid w:val="00CA72C2"/>
    <w:rsid w:val="00CA744F"/>
    <w:rsid w:val="00CA7B18"/>
    <w:rsid w:val="00CA7B3A"/>
    <w:rsid w:val="00CA7CAB"/>
    <w:rsid w:val="00CA7FAC"/>
    <w:rsid w:val="00CB041B"/>
    <w:rsid w:val="00CB0462"/>
    <w:rsid w:val="00CB04EC"/>
    <w:rsid w:val="00CB052D"/>
    <w:rsid w:val="00CB0542"/>
    <w:rsid w:val="00CB0598"/>
    <w:rsid w:val="00CB08F1"/>
    <w:rsid w:val="00CB0A43"/>
    <w:rsid w:val="00CB0B54"/>
    <w:rsid w:val="00CB0E29"/>
    <w:rsid w:val="00CB0E5C"/>
    <w:rsid w:val="00CB17C6"/>
    <w:rsid w:val="00CB19C0"/>
    <w:rsid w:val="00CB1C21"/>
    <w:rsid w:val="00CB1CD5"/>
    <w:rsid w:val="00CB1E6C"/>
    <w:rsid w:val="00CB1FE9"/>
    <w:rsid w:val="00CB2060"/>
    <w:rsid w:val="00CB207A"/>
    <w:rsid w:val="00CB2257"/>
    <w:rsid w:val="00CB2410"/>
    <w:rsid w:val="00CB24DB"/>
    <w:rsid w:val="00CB24F9"/>
    <w:rsid w:val="00CB275A"/>
    <w:rsid w:val="00CB27BF"/>
    <w:rsid w:val="00CB29EA"/>
    <w:rsid w:val="00CB337F"/>
    <w:rsid w:val="00CB358C"/>
    <w:rsid w:val="00CB35C0"/>
    <w:rsid w:val="00CB3B9D"/>
    <w:rsid w:val="00CB3E63"/>
    <w:rsid w:val="00CB3F62"/>
    <w:rsid w:val="00CB4024"/>
    <w:rsid w:val="00CB45D7"/>
    <w:rsid w:val="00CB48BE"/>
    <w:rsid w:val="00CB4E87"/>
    <w:rsid w:val="00CB4F32"/>
    <w:rsid w:val="00CB5014"/>
    <w:rsid w:val="00CB52BB"/>
    <w:rsid w:val="00CB541B"/>
    <w:rsid w:val="00CB5493"/>
    <w:rsid w:val="00CB55FC"/>
    <w:rsid w:val="00CB566A"/>
    <w:rsid w:val="00CB58E3"/>
    <w:rsid w:val="00CB5EAC"/>
    <w:rsid w:val="00CB5F6E"/>
    <w:rsid w:val="00CB6338"/>
    <w:rsid w:val="00CB6609"/>
    <w:rsid w:val="00CB6C2F"/>
    <w:rsid w:val="00CB6ECF"/>
    <w:rsid w:val="00CB71D7"/>
    <w:rsid w:val="00CB7330"/>
    <w:rsid w:val="00CB7AF9"/>
    <w:rsid w:val="00CB7B52"/>
    <w:rsid w:val="00CB7CDC"/>
    <w:rsid w:val="00CB7DB9"/>
    <w:rsid w:val="00CB7EEC"/>
    <w:rsid w:val="00CC0133"/>
    <w:rsid w:val="00CC06C7"/>
    <w:rsid w:val="00CC07A0"/>
    <w:rsid w:val="00CC07CB"/>
    <w:rsid w:val="00CC0C7F"/>
    <w:rsid w:val="00CC0CCA"/>
    <w:rsid w:val="00CC119B"/>
    <w:rsid w:val="00CC1478"/>
    <w:rsid w:val="00CC1644"/>
    <w:rsid w:val="00CC1740"/>
    <w:rsid w:val="00CC19E7"/>
    <w:rsid w:val="00CC1D48"/>
    <w:rsid w:val="00CC1FFC"/>
    <w:rsid w:val="00CC2049"/>
    <w:rsid w:val="00CC20CE"/>
    <w:rsid w:val="00CC2127"/>
    <w:rsid w:val="00CC229D"/>
    <w:rsid w:val="00CC23F3"/>
    <w:rsid w:val="00CC252D"/>
    <w:rsid w:val="00CC258D"/>
    <w:rsid w:val="00CC28EC"/>
    <w:rsid w:val="00CC29B9"/>
    <w:rsid w:val="00CC2A20"/>
    <w:rsid w:val="00CC2C64"/>
    <w:rsid w:val="00CC2C99"/>
    <w:rsid w:val="00CC2D18"/>
    <w:rsid w:val="00CC2E1B"/>
    <w:rsid w:val="00CC2F5D"/>
    <w:rsid w:val="00CC2F94"/>
    <w:rsid w:val="00CC317D"/>
    <w:rsid w:val="00CC3262"/>
    <w:rsid w:val="00CC330A"/>
    <w:rsid w:val="00CC34B8"/>
    <w:rsid w:val="00CC3BE0"/>
    <w:rsid w:val="00CC3C69"/>
    <w:rsid w:val="00CC4698"/>
    <w:rsid w:val="00CC4E16"/>
    <w:rsid w:val="00CC5197"/>
    <w:rsid w:val="00CC542A"/>
    <w:rsid w:val="00CC5EF6"/>
    <w:rsid w:val="00CC6151"/>
    <w:rsid w:val="00CC6178"/>
    <w:rsid w:val="00CC64B3"/>
    <w:rsid w:val="00CC6504"/>
    <w:rsid w:val="00CC6574"/>
    <w:rsid w:val="00CC65CD"/>
    <w:rsid w:val="00CC6B1E"/>
    <w:rsid w:val="00CC6B47"/>
    <w:rsid w:val="00CC6C66"/>
    <w:rsid w:val="00CC6CD1"/>
    <w:rsid w:val="00CC6D76"/>
    <w:rsid w:val="00CC703F"/>
    <w:rsid w:val="00CC708E"/>
    <w:rsid w:val="00CC7193"/>
    <w:rsid w:val="00CC7846"/>
    <w:rsid w:val="00CC7865"/>
    <w:rsid w:val="00CC792E"/>
    <w:rsid w:val="00CD0074"/>
    <w:rsid w:val="00CD04C3"/>
    <w:rsid w:val="00CD0724"/>
    <w:rsid w:val="00CD0785"/>
    <w:rsid w:val="00CD07F2"/>
    <w:rsid w:val="00CD08FA"/>
    <w:rsid w:val="00CD09B2"/>
    <w:rsid w:val="00CD0B5E"/>
    <w:rsid w:val="00CD0C96"/>
    <w:rsid w:val="00CD0F4E"/>
    <w:rsid w:val="00CD1082"/>
    <w:rsid w:val="00CD18BD"/>
    <w:rsid w:val="00CD19E1"/>
    <w:rsid w:val="00CD2299"/>
    <w:rsid w:val="00CD22DA"/>
    <w:rsid w:val="00CD24F6"/>
    <w:rsid w:val="00CD2543"/>
    <w:rsid w:val="00CD25D4"/>
    <w:rsid w:val="00CD26CA"/>
    <w:rsid w:val="00CD274C"/>
    <w:rsid w:val="00CD2A28"/>
    <w:rsid w:val="00CD2CF6"/>
    <w:rsid w:val="00CD2EC6"/>
    <w:rsid w:val="00CD381D"/>
    <w:rsid w:val="00CD38F4"/>
    <w:rsid w:val="00CD3CC9"/>
    <w:rsid w:val="00CD3E3E"/>
    <w:rsid w:val="00CD41CB"/>
    <w:rsid w:val="00CD4374"/>
    <w:rsid w:val="00CD4594"/>
    <w:rsid w:val="00CD469A"/>
    <w:rsid w:val="00CD475E"/>
    <w:rsid w:val="00CD4CE0"/>
    <w:rsid w:val="00CD4D13"/>
    <w:rsid w:val="00CD5238"/>
    <w:rsid w:val="00CD5439"/>
    <w:rsid w:val="00CD5817"/>
    <w:rsid w:val="00CD5899"/>
    <w:rsid w:val="00CD5968"/>
    <w:rsid w:val="00CD5969"/>
    <w:rsid w:val="00CD5A0C"/>
    <w:rsid w:val="00CD5AE2"/>
    <w:rsid w:val="00CD5B76"/>
    <w:rsid w:val="00CD5FE4"/>
    <w:rsid w:val="00CD651B"/>
    <w:rsid w:val="00CD6946"/>
    <w:rsid w:val="00CD6D4B"/>
    <w:rsid w:val="00CD6FCE"/>
    <w:rsid w:val="00CD7087"/>
    <w:rsid w:val="00CD7143"/>
    <w:rsid w:val="00CD719E"/>
    <w:rsid w:val="00CD730E"/>
    <w:rsid w:val="00CD753E"/>
    <w:rsid w:val="00CD75B7"/>
    <w:rsid w:val="00CD764D"/>
    <w:rsid w:val="00CD7B50"/>
    <w:rsid w:val="00CD7CF0"/>
    <w:rsid w:val="00CD7D83"/>
    <w:rsid w:val="00CE03C8"/>
    <w:rsid w:val="00CE03D9"/>
    <w:rsid w:val="00CE0471"/>
    <w:rsid w:val="00CE0B4D"/>
    <w:rsid w:val="00CE0F40"/>
    <w:rsid w:val="00CE0F49"/>
    <w:rsid w:val="00CE16FC"/>
    <w:rsid w:val="00CE1912"/>
    <w:rsid w:val="00CE1DF2"/>
    <w:rsid w:val="00CE2181"/>
    <w:rsid w:val="00CE2325"/>
    <w:rsid w:val="00CE2558"/>
    <w:rsid w:val="00CE2BA5"/>
    <w:rsid w:val="00CE2FB6"/>
    <w:rsid w:val="00CE31BB"/>
    <w:rsid w:val="00CE3494"/>
    <w:rsid w:val="00CE3799"/>
    <w:rsid w:val="00CE3E51"/>
    <w:rsid w:val="00CE3F8F"/>
    <w:rsid w:val="00CE3FC4"/>
    <w:rsid w:val="00CE4314"/>
    <w:rsid w:val="00CE4429"/>
    <w:rsid w:val="00CE48FD"/>
    <w:rsid w:val="00CE4C1C"/>
    <w:rsid w:val="00CE4FC7"/>
    <w:rsid w:val="00CE5051"/>
    <w:rsid w:val="00CE506A"/>
    <w:rsid w:val="00CE51EE"/>
    <w:rsid w:val="00CE52AD"/>
    <w:rsid w:val="00CE530A"/>
    <w:rsid w:val="00CE5874"/>
    <w:rsid w:val="00CE59BF"/>
    <w:rsid w:val="00CE59E9"/>
    <w:rsid w:val="00CE5AAA"/>
    <w:rsid w:val="00CE5B00"/>
    <w:rsid w:val="00CE5F04"/>
    <w:rsid w:val="00CE6006"/>
    <w:rsid w:val="00CE6108"/>
    <w:rsid w:val="00CE6297"/>
    <w:rsid w:val="00CE62BA"/>
    <w:rsid w:val="00CE659C"/>
    <w:rsid w:val="00CE6740"/>
    <w:rsid w:val="00CE6B44"/>
    <w:rsid w:val="00CE6C95"/>
    <w:rsid w:val="00CE6D51"/>
    <w:rsid w:val="00CE70F5"/>
    <w:rsid w:val="00CE7143"/>
    <w:rsid w:val="00CE75BA"/>
    <w:rsid w:val="00CE7DF1"/>
    <w:rsid w:val="00CF038B"/>
    <w:rsid w:val="00CF076B"/>
    <w:rsid w:val="00CF0A67"/>
    <w:rsid w:val="00CF0D8E"/>
    <w:rsid w:val="00CF0EB8"/>
    <w:rsid w:val="00CF0F7E"/>
    <w:rsid w:val="00CF11C3"/>
    <w:rsid w:val="00CF12EB"/>
    <w:rsid w:val="00CF173F"/>
    <w:rsid w:val="00CF1778"/>
    <w:rsid w:val="00CF190C"/>
    <w:rsid w:val="00CF1B2C"/>
    <w:rsid w:val="00CF1D59"/>
    <w:rsid w:val="00CF2A8F"/>
    <w:rsid w:val="00CF2EE6"/>
    <w:rsid w:val="00CF307B"/>
    <w:rsid w:val="00CF339A"/>
    <w:rsid w:val="00CF37E1"/>
    <w:rsid w:val="00CF3A64"/>
    <w:rsid w:val="00CF3B34"/>
    <w:rsid w:val="00CF3DE5"/>
    <w:rsid w:val="00CF3DF1"/>
    <w:rsid w:val="00CF3FDF"/>
    <w:rsid w:val="00CF40DD"/>
    <w:rsid w:val="00CF4178"/>
    <w:rsid w:val="00CF41E9"/>
    <w:rsid w:val="00CF42ED"/>
    <w:rsid w:val="00CF4395"/>
    <w:rsid w:val="00CF4676"/>
    <w:rsid w:val="00CF4835"/>
    <w:rsid w:val="00CF4841"/>
    <w:rsid w:val="00CF4A84"/>
    <w:rsid w:val="00CF4FE2"/>
    <w:rsid w:val="00CF5031"/>
    <w:rsid w:val="00CF5109"/>
    <w:rsid w:val="00CF546D"/>
    <w:rsid w:val="00CF5491"/>
    <w:rsid w:val="00CF54F6"/>
    <w:rsid w:val="00CF55AD"/>
    <w:rsid w:val="00CF5623"/>
    <w:rsid w:val="00CF5889"/>
    <w:rsid w:val="00CF5939"/>
    <w:rsid w:val="00CF5DD5"/>
    <w:rsid w:val="00CF5EFA"/>
    <w:rsid w:val="00CF5FCC"/>
    <w:rsid w:val="00CF6127"/>
    <w:rsid w:val="00CF673C"/>
    <w:rsid w:val="00CF6B2C"/>
    <w:rsid w:val="00CF6E90"/>
    <w:rsid w:val="00CF6EC3"/>
    <w:rsid w:val="00CF7052"/>
    <w:rsid w:val="00CF72B3"/>
    <w:rsid w:val="00CF75A1"/>
    <w:rsid w:val="00CF75EB"/>
    <w:rsid w:val="00CF76B6"/>
    <w:rsid w:val="00CF76FC"/>
    <w:rsid w:val="00CF7A6A"/>
    <w:rsid w:val="00CF7E40"/>
    <w:rsid w:val="00D00132"/>
    <w:rsid w:val="00D00136"/>
    <w:rsid w:val="00D00312"/>
    <w:rsid w:val="00D00703"/>
    <w:rsid w:val="00D00733"/>
    <w:rsid w:val="00D008ED"/>
    <w:rsid w:val="00D00AF8"/>
    <w:rsid w:val="00D00E5C"/>
    <w:rsid w:val="00D01128"/>
    <w:rsid w:val="00D011A0"/>
    <w:rsid w:val="00D013A3"/>
    <w:rsid w:val="00D013CE"/>
    <w:rsid w:val="00D01472"/>
    <w:rsid w:val="00D0162A"/>
    <w:rsid w:val="00D0171D"/>
    <w:rsid w:val="00D0175A"/>
    <w:rsid w:val="00D01AF4"/>
    <w:rsid w:val="00D01DE5"/>
    <w:rsid w:val="00D01E6C"/>
    <w:rsid w:val="00D01FA3"/>
    <w:rsid w:val="00D020AC"/>
    <w:rsid w:val="00D0216E"/>
    <w:rsid w:val="00D02C5A"/>
    <w:rsid w:val="00D0300B"/>
    <w:rsid w:val="00D032C1"/>
    <w:rsid w:val="00D035E1"/>
    <w:rsid w:val="00D03ABA"/>
    <w:rsid w:val="00D03ADE"/>
    <w:rsid w:val="00D03B2D"/>
    <w:rsid w:val="00D03CCB"/>
    <w:rsid w:val="00D03F5F"/>
    <w:rsid w:val="00D041F3"/>
    <w:rsid w:val="00D044F3"/>
    <w:rsid w:val="00D047D1"/>
    <w:rsid w:val="00D047DF"/>
    <w:rsid w:val="00D04A10"/>
    <w:rsid w:val="00D04D7A"/>
    <w:rsid w:val="00D04FF9"/>
    <w:rsid w:val="00D0525C"/>
    <w:rsid w:val="00D05372"/>
    <w:rsid w:val="00D0545B"/>
    <w:rsid w:val="00D055A8"/>
    <w:rsid w:val="00D059FC"/>
    <w:rsid w:val="00D05CE0"/>
    <w:rsid w:val="00D05DEC"/>
    <w:rsid w:val="00D06357"/>
    <w:rsid w:val="00D06402"/>
    <w:rsid w:val="00D067BA"/>
    <w:rsid w:val="00D06F0B"/>
    <w:rsid w:val="00D07A26"/>
    <w:rsid w:val="00D1009D"/>
    <w:rsid w:val="00D1045F"/>
    <w:rsid w:val="00D10A4F"/>
    <w:rsid w:val="00D10AF0"/>
    <w:rsid w:val="00D113CF"/>
    <w:rsid w:val="00D1145C"/>
    <w:rsid w:val="00D114BC"/>
    <w:rsid w:val="00D115D2"/>
    <w:rsid w:val="00D11705"/>
    <w:rsid w:val="00D119CC"/>
    <w:rsid w:val="00D11B26"/>
    <w:rsid w:val="00D11D79"/>
    <w:rsid w:val="00D12664"/>
    <w:rsid w:val="00D1281D"/>
    <w:rsid w:val="00D1293D"/>
    <w:rsid w:val="00D12E2E"/>
    <w:rsid w:val="00D13276"/>
    <w:rsid w:val="00D136A6"/>
    <w:rsid w:val="00D13731"/>
    <w:rsid w:val="00D137B3"/>
    <w:rsid w:val="00D137E8"/>
    <w:rsid w:val="00D13A24"/>
    <w:rsid w:val="00D13C4D"/>
    <w:rsid w:val="00D13D7A"/>
    <w:rsid w:val="00D1416B"/>
    <w:rsid w:val="00D14480"/>
    <w:rsid w:val="00D147FC"/>
    <w:rsid w:val="00D1481E"/>
    <w:rsid w:val="00D14D7E"/>
    <w:rsid w:val="00D14ECA"/>
    <w:rsid w:val="00D14F5E"/>
    <w:rsid w:val="00D14FF5"/>
    <w:rsid w:val="00D15112"/>
    <w:rsid w:val="00D1638B"/>
    <w:rsid w:val="00D16464"/>
    <w:rsid w:val="00D1657A"/>
    <w:rsid w:val="00D16757"/>
    <w:rsid w:val="00D16B83"/>
    <w:rsid w:val="00D16EAF"/>
    <w:rsid w:val="00D17037"/>
    <w:rsid w:val="00D170E3"/>
    <w:rsid w:val="00D170FB"/>
    <w:rsid w:val="00D17314"/>
    <w:rsid w:val="00D17680"/>
    <w:rsid w:val="00D176DF"/>
    <w:rsid w:val="00D17751"/>
    <w:rsid w:val="00D17777"/>
    <w:rsid w:val="00D17AB9"/>
    <w:rsid w:val="00D17E89"/>
    <w:rsid w:val="00D2001E"/>
    <w:rsid w:val="00D212F1"/>
    <w:rsid w:val="00D21451"/>
    <w:rsid w:val="00D21BE9"/>
    <w:rsid w:val="00D22129"/>
    <w:rsid w:val="00D22180"/>
    <w:rsid w:val="00D22655"/>
    <w:rsid w:val="00D22683"/>
    <w:rsid w:val="00D22841"/>
    <w:rsid w:val="00D228B5"/>
    <w:rsid w:val="00D22925"/>
    <w:rsid w:val="00D22C39"/>
    <w:rsid w:val="00D22C79"/>
    <w:rsid w:val="00D22CB1"/>
    <w:rsid w:val="00D22D1C"/>
    <w:rsid w:val="00D22DA9"/>
    <w:rsid w:val="00D23005"/>
    <w:rsid w:val="00D23810"/>
    <w:rsid w:val="00D2397E"/>
    <w:rsid w:val="00D23AB9"/>
    <w:rsid w:val="00D23C6E"/>
    <w:rsid w:val="00D23EAA"/>
    <w:rsid w:val="00D23EC9"/>
    <w:rsid w:val="00D24024"/>
    <w:rsid w:val="00D243A9"/>
    <w:rsid w:val="00D246A8"/>
    <w:rsid w:val="00D246E7"/>
    <w:rsid w:val="00D246F4"/>
    <w:rsid w:val="00D2490C"/>
    <w:rsid w:val="00D24932"/>
    <w:rsid w:val="00D2496A"/>
    <w:rsid w:val="00D24D34"/>
    <w:rsid w:val="00D24D7C"/>
    <w:rsid w:val="00D252E4"/>
    <w:rsid w:val="00D25421"/>
    <w:rsid w:val="00D254A9"/>
    <w:rsid w:val="00D2586B"/>
    <w:rsid w:val="00D26087"/>
    <w:rsid w:val="00D261FD"/>
    <w:rsid w:val="00D267A9"/>
    <w:rsid w:val="00D26A21"/>
    <w:rsid w:val="00D26CC7"/>
    <w:rsid w:val="00D26E9A"/>
    <w:rsid w:val="00D2738B"/>
    <w:rsid w:val="00D274B9"/>
    <w:rsid w:val="00D275B3"/>
    <w:rsid w:val="00D2787E"/>
    <w:rsid w:val="00D27C5E"/>
    <w:rsid w:val="00D27DE9"/>
    <w:rsid w:val="00D27E30"/>
    <w:rsid w:val="00D27EF6"/>
    <w:rsid w:val="00D300AE"/>
    <w:rsid w:val="00D303A8"/>
    <w:rsid w:val="00D30810"/>
    <w:rsid w:val="00D30963"/>
    <w:rsid w:val="00D30A7B"/>
    <w:rsid w:val="00D30B06"/>
    <w:rsid w:val="00D30B21"/>
    <w:rsid w:val="00D30C93"/>
    <w:rsid w:val="00D30E7E"/>
    <w:rsid w:val="00D312C8"/>
    <w:rsid w:val="00D31355"/>
    <w:rsid w:val="00D313CB"/>
    <w:rsid w:val="00D31668"/>
    <w:rsid w:val="00D31932"/>
    <w:rsid w:val="00D31BE6"/>
    <w:rsid w:val="00D31EBC"/>
    <w:rsid w:val="00D32009"/>
    <w:rsid w:val="00D320F2"/>
    <w:rsid w:val="00D32211"/>
    <w:rsid w:val="00D3227D"/>
    <w:rsid w:val="00D323A1"/>
    <w:rsid w:val="00D32621"/>
    <w:rsid w:val="00D3294D"/>
    <w:rsid w:val="00D32CAA"/>
    <w:rsid w:val="00D33158"/>
    <w:rsid w:val="00D33221"/>
    <w:rsid w:val="00D33245"/>
    <w:rsid w:val="00D33638"/>
    <w:rsid w:val="00D336C3"/>
    <w:rsid w:val="00D3374D"/>
    <w:rsid w:val="00D33844"/>
    <w:rsid w:val="00D33968"/>
    <w:rsid w:val="00D33BF5"/>
    <w:rsid w:val="00D33F9D"/>
    <w:rsid w:val="00D34477"/>
    <w:rsid w:val="00D34492"/>
    <w:rsid w:val="00D344CD"/>
    <w:rsid w:val="00D34B95"/>
    <w:rsid w:val="00D34EC6"/>
    <w:rsid w:val="00D35487"/>
    <w:rsid w:val="00D357CC"/>
    <w:rsid w:val="00D35962"/>
    <w:rsid w:val="00D35AEA"/>
    <w:rsid w:val="00D35CBC"/>
    <w:rsid w:val="00D36393"/>
    <w:rsid w:val="00D36886"/>
    <w:rsid w:val="00D36DC8"/>
    <w:rsid w:val="00D36F21"/>
    <w:rsid w:val="00D36F63"/>
    <w:rsid w:val="00D375E4"/>
    <w:rsid w:val="00D37670"/>
    <w:rsid w:val="00D37729"/>
    <w:rsid w:val="00D3790D"/>
    <w:rsid w:val="00D37C54"/>
    <w:rsid w:val="00D37FDF"/>
    <w:rsid w:val="00D400F6"/>
    <w:rsid w:val="00D40518"/>
    <w:rsid w:val="00D405E5"/>
    <w:rsid w:val="00D40B61"/>
    <w:rsid w:val="00D41040"/>
    <w:rsid w:val="00D4122E"/>
    <w:rsid w:val="00D41243"/>
    <w:rsid w:val="00D413A0"/>
    <w:rsid w:val="00D41AC0"/>
    <w:rsid w:val="00D41CF5"/>
    <w:rsid w:val="00D41D02"/>
    <w:rsid w:val="00D41D79"/>
    <w:rsid w:val="00D42408"/>
    <w:rsid w:val="00D42569"/>
    <w:rsid w:val="00D42670"/>
    <w:rsid w:val="00D4272E"/>
    <w:rsid w:val="00D42889"/>
    <w:rsid w:val="00D42A3B"/>
    <w:rsid w:val="00D42BEE"/>
    <w:rsid w:val="00D42D50"/>
    <w:rsid w:val="00D4325C"/>
    <w:rsid w:val="00D4339E"/>
    <w:rsid w:val="00D434BC"/>
    <w:rsid w:val="00D435F5"/>
    <w:rsid w:val="00D43692"/>
    <w:rsid w:val="00D43904"/>
    <w:rsid w:val="00D440B6"/>
    <w:rsid w:val="00D446A4"/>
    <w:rsid w:val="00D4488F"/>
    <w:rsid w:val="00D448D6"/>
    <w:rsid w:val="00D449AC"/>
    <w:rsid w:val="00D44DC2"/>
    <w:rsid w:val="00D45359"/>
    <w:rsid w:val="00D45515"/>
    <w:rsid w:val="00D455FB"/>
    <w:rsid w:val="00D456DE"/>
    <w:rsid w:val="00D4581B"/>
    <w:rsid w:val="00D45ABC"/>
    <w:rsid w:val="00D45B9F"/>
    <w:rsid w:val="00D45C41"/>
    <w:rsid w:val="00D45D5B"/>
    <w:rsid w:val="00D46319"/>
    <w:rsid w:val="00D46434"/>
    <w:rsid w:val="00D46595"/>
    <w:rsid w:val="00D465A6"/>
    <w:rsid w:val="00D46646"/>
    <w:rsid w:val="00D46762"/>
    <w:rsid w:val="00D46A8C"/>
    <w:rsid w:val="00D46B7E"/>
    <w:rsid w:val="00D46CC2"/>
    <w:rsid w:val="00D46CF9"/>
    <w:rsid w:val="00D46D08"/>
    <w:rsid w:val="00D46FD7"/>
    <w:rsid w:val="00D4721B"/>
    <w:rsid w:val="00D472B7"/>
    <w:rsid w:val="00D47382"/>
    <w:rsid w:val="00D476C8"/>
    <w:rsid w:val="00D477C2"/>
    <w:rsid w:val="00D477FF"/>
    <w:rsid w:val="00D478A9"/>
    <w:rsid w:val="00D47935"/>
    <w:rsid w:val="00D47D92"/>
    <w:rsid w:val="00D502C8"/>
    <w:rsid w:val="00D5033E"/>
    <w:rsid w:val="00D50610"/>
    <w:rsid w:val="00D5061B"/>
    <w:rsid w:val="00D506BA"/>
    <w:rsid w:val="00D50B26"/>
    <w:rsid w:val="00D50B60"/>
    <w:rsid w:val="00D50F40"/>
    <w:rsid w:val="00D51126"/>
    <w:rsid w:val="00D511BC"/>
    <w:rsid w:val="00D519FC"/>
    <w:rsid w:val="00D51A48"/>
    <w:rsid w:val="00D51D4E"/>
    <w:rsid w:val="00D51DF4"/>
    <w:rsid w:val="00D51F45"/>
    <w:rsid w:val="00D52023"/>
    <w:rsid w:val="00D52325"/>
    <w:rsid w:val="00D52686"/>
    <w:rsid w:val="00D52B98"/>
    <w:rsid w:val="00D52C78"/>
    <w:rsid w:val="00D52D8D"/>
    <w:rsid w:val="00D53716"/>
    <w:rsid w:val="00D53A39"/>
    <w:rsid w:val="00D540ED"/>
    <w:rsid w:val="00D543B6"/>
    <w:rsid w:val="00D544F3"/>
    <w:rsid w:val="00D54581"/>
    <w:rsid w:val="00D54709"/>
    <w:rsid w:val="00D548C1"/>
    <w:rsid w:val="00D54BEB"/>
    <w:rsid w:val="00D54C63"/>
    <w:rsid w:val="00D54E8E"/>
    <w:rsid w:val="00D5525D"/>
    <w:rsid w:val="00D55287"/>
    <w:rsid w:val="00D554C0"/>
    <w:rsid w:val="00D554DF"/>
    <w:rsid w:val="00D55586"/>
    <w:rsid w:val="00D5565B"/>
    <w:rsid w:val="00D55935"/>
    <w:rsid w:val="00D55AF9"/>
    <w:rsid w:val="00D55FC5"/>
    <w:rsid w:val="00D5614C"/>
    <w:rsid w:val="00D56179"/>
    <w:rsid w:val="00D56514"/>
    <w:rsid w:val="00D569A4"/>
    <w:rsid w:val="00D56A91"/>
    <w:rsid w:val="00D56AF0"/>
    <w:rsid w:val="00D56ED5"/>
    <w:rsid w:val="00D56F61"/>
    <w:rsid w:val="00D56F93"/>
    <w:rsid w:val="00D5702F"/>
    <w:rsid w:val="00D5715E"/>
    <w:rsid w:val="00D571A0"/>
    <w:rsid w:val="00D571EC"/>
    <w:rsid w:val="00D5732A"/>
    <w:rsid w:val="00D573E0"/>
    <w:rsid w:val="00D575CD"/>
    <w:rsid w:val="00D57742"/>
    <w:rsid w:val="00D57850"/>
    <w:rsid w:val="00D57933"/>
    <w:rsid w:val="00D57A50"/>
    <w:rsid w:val="00D57BAD"/>
    <w:rsid w:val="00D57F68"/>
    <w:rsid w:val="00D60282"/>
    <w:rsid w:val="00D60B43"/>
    <w:rsid w:val="00D60DE7"/>
    <w:rsid w:val="00D60E2F"/>
    <w:rsid w:val="00D60F18"/>
    <w:rsid w:val="00D60F64"/>
    <w:rsid w:val="00D612A2"/>
    <w:rsid w:val="00D612B6"/>
    <w:rsid w:val="00D612D1"/>
    <w:rsid w:val="00D6144B"/>
    <w:rsid w:val="00D61587"/>
    <w:rsid w:val="00D617FE"/>
    <w:rsid w:val="00D61A85"/>
    <w:rsid w:val="00D620FB"/>
    <w:rsid w:val="00D62241"/>
    <w:rsid w:val="00D62253"/>
    <w:rsid w:val="00D623C7"/>
    <w:rsid w:val="00D62797"/>
    <w:rsid w:val="00D6288D"/>
    <w:rsid w:val="00D628F5"/>
    <w:rsid w:val="00D62AC5"/>
    <w:rsid w:val="00D62BBC"/>
    <w:rsid w:val="00D62EF6"/>
    <w:rsid w:val="00D6316C"/>
    <w:rsid w:val="00D6349B"/>
    <w:rsid w:val="00D63B7B"/>
    <w:rsid w:val="00D63C2F"/>
    <w:rsid w:val="00D63C9F"/>
    <w:rsid w:val="00D63DF5"/>
    <w:rsid w:val="00D6400A"/>
    <w:rsid w:val="00D6400B"/>
    <w:rsid w:val="00D6402F"/>
    <w:rsid w:val="00D643DD"/>
    <w:rsid w:val="00D64625"/>
    <w:rsid w:val="00D64877"/>
    <w:rsid w:val="00D6488C"/>
    <w:rsid w:val="00D649B7"/>
    <w:rsid w:val="00D64A74"/>
    <w:rsid w:val="00D64AF6"/>
    <w:rsid w:val="00D64CB1"/>
    <w:rsid w:val="00D64D20"/>
    <w:rsid w:val="00D64F86"/>
    <w:rsid w:val="00D6564E"/>
    <w:rsid w:val="00D6586E"/>
    <w:rsid w:val="00D65904"/>
    <w:rsid w:val="00D65923"/>
    <w:rsid w:val="00D65CDD"/>
    <w:rsid w:val="00D65EC3"/>
    <w:rsid w:val="00D66135"/>
    <w:rsid w:val="00D6628A"/>
    <w:rsid w:val="00D66329"/>
    <w:rsid w:val="00D6673E"/>
    <w:rsid w:val="00D66871"/>
    <w:rsid w:val="00D66AE7"/>
    <w:rsid w:val="00D66CA3"/>
    <w:rsid w:val="00D66FFB"/>
    <w:rsid w:val="00D67197"/>
    <w:rsid w:val="00D672C3"/>
    <w:rsid w:val="00D673FF"/>
    <w:rsid w:val="00D67490"/>
    <w:rsid w:val="00D67A77"/>
    <w:rsid w:val="00D67EC1"/>
    <w:rsid w:val="00D700D4"/>
    <w:rsid w:val="00D702AB"/>
    <w:rsid w:val="00D70522"/>
    <w:rsid w:val="00D70844"/>
    <w:rsid w:val="00D70C56"/>
    <w:rsid w:val="00D70D73"/>
    <w:rsid w:val="00D71118"/>
    <w:rsid w:val="00D71387"/>
    <w:rsid w:val="00D7180E"/>
    <w:rsid w:val="00D71A78"/>
    <w:rsid w:val="00D71C53"/>
    <w:rsid w:val="00D71E89"/>
    <w:rsid w:val="00D7213B"/>
    <w:rsid w:val="00D72316"/>
    <w:rsid w:val="00D72327"/>
    <w:rsid w:val="00D72468"/>
    <w:rsid w:val="00D72B7E"/>
    <w:rsid w:val="00D72D64"/>
    <w:rsid w:val="00D72DE0"/>
    <w:rsid w:val="00D72E1D"/>
    <w:rsid w:val="00D73284"/>
    <w:rsid w:val="00D733B3"/>
    <w:rsid w:val="00D7347C"/>
    <w:rsid w:val="00D737B2"/>
    <w:rsid w:val="00D73C6D"/>
    <w:rsid w:val="00D73FB2"/>
    <w:rsid w:val="00D740B5"/>
    <w:rsid w:val="00D74286"/>
    <w:rsid w:val="00D742E8"/>
    <w:rsid w:val="00D74329"/>
    <w:rsid w:val="00D747C2"/>
    <w:rsid w:val="00D74887"/>
    <w:rsid w:val="00D7492A"/>
    <w:rsid w:val="00D74BAC"/>
    <w:rsid w:val="00D74C43"/>
    <w:rsid w:val="00D74C67"/>
    <w:rsid w:val="00D74DC3"/>
    <w:rsid w:val="00D74E86"/>
    <w:rsid w:val="00D75258"/>
    <w:rsid w:val="00D7545A"/>
    <w:rsid w:val="00D75781"/>
    <w:rsid w:val="00D75D60"/>
    <w:rsid w:val="00D75ED7"/>
    <w:rsid w:val="00D7608D"/>
    <w:rsid w:val="00D764DA"/>
    <w:rsid w:val="00D7659D"/>
    <w:rsid w:val="00D76684"/>
    <w:rsid w:val="00D76717"/>
    <w:rsid w:val="00D7681D"/>
    <w:rsid w:val="00D768BA"/>
    <w:rsid w:val="00D76AB9"/>
    <w:rsid w:val="00D76B13"/>
    <w:rsid w:val="00D76B21"/>
    <w:rsid w:val="00D76B31"/>
    <w:rsid w:val="00D76EC1"/>
    <w:rsid w:val="00D7742A"/>
    <w:rsid w:val="00D7773F"/>
    <w:rsid w:val="00D77ACB"/>
    <w:rsid w:val="00D80011"/>
    <w:rsid w:val="00D800D8"/>
    <w:rsid w:val="00D800FA"/>
    <w:rsid w:val="00D80279"/>
    <w:rsid w:val="00D80762"/>
    <w:rsid w:val="00D80C8E"/>
    <w:rsid w:val="00D80E2C"/>
    <w:rsid w:val="00D810B4"/>
    <w:rsid w:val="00D81284"/>
    <w:rsid w:val="00D812EC"/>
    <w:rsid w:val="00D8173F"/>
    <w:rsid w:val="00D81743"/>
    <w:rsid w:val="00D8187C"/>
    <w:rsid w:val="00D81AC4"/>
    <w:rsid w:val="00D81D36"/>
    <w:rsid w:val="00D81E73"/>
    <w:rsid w:val="00D81F4A"/>
    <w:rsid w:val="00D81F88"/>
    <w:rsid w:val="00D821C9"/>
    <w:rsid w:val="00D8261E"/>
    <w:rsid w:val="00D82784"/>
    <w:rsid w:val="00D827CC"/>
    <w:rsid w:val="00D82858"/>
    <w:rsid w:val="00D829A7"/>
    <w:rsid w:val="00D829E8"/>
    <w:rsid w:val="00D82A28"/>
    <w:rsid w:val="00D82C14"/>
    <w:rsid w:val="00D830EC"/>
    <w:rsid w:val="00D83288"/>
    <w:rsid w:val="00D83467"/>
    <w:rsid w:val="00D83718"/>
    <w:rsid w:val="00D839A9"/>
    <w:rsid w:val="00D842E2"/>
    <w:rsid w:val="00D843B1"/>
    <w:rsid w:val="00D844AD"/>
    <w:rsid w:val="00D84515"/>
    <w:rsid w:val="00D84A6E"/>
    <w:rsid w:val="00D85196"/>
    <w:rsid w:val="00D859BF"/>
    <w:rsid w:val="00D85C27"/>
    <w:rsid w:val="00D85D04"/>
    <w:rsid w:val="00D86010"/>
    <w:rsid w:val="00D86096"/>
    <w:rsid w:val="00D863E7"/>
    <w:rsid w:val="00D8661D"/>
    <w:rsid w:val="00D86721"/>
    <w:rsid w:val="00D86AB9"/>
    <w:rsid w:val="00D86B17"/>
    <w:rsid w:val="00D86BEC"/>
    <w:rsid w:val="00D86D1C"/>
    <w:rsid w:val="00D86D21"/>
    <w:rsid w:val="00D86EE7"/>
    <w:rsid w:val="00D86F28"/>
    <w:rsid w:val="00D8740A"/>
    <w:rsid w:val="00D87584"/>
    <w:rsid w:val="00D879B8"/>
    <w:rsid w:val="00D87B88"/>
    <w:rsid w:val="00D87CEB"/>
    <w:rsid w:val="00D87E42"/>
    <w:rsid w:val="00D87EB9"/>
    <w:rsid w:val="00D90097"/>
    <w:rsid w:val="00D903BD"/>
    <w:rsid w:val="00D904EE"/>
    <w:rsid w:val="00D90552"/>
    <w:rsid w:val="00D906FA"/>
    <w:rsid w:val="00D907E4"/>
    <w:rsid w:val="00D9080D"/>
    <w:rsid w:val="00D91042"/>
    <w:rsid w:val="00D911DB"/>
    <w:rsid w:val="00D917B5"/>
    <w:rsid w:val="00D91861"/>
    <w:rsid w:val="00D918C8"/>
    <w:rsid w:val="00D91E1E"/>
    <w:rsid w:val="00D92399"/>
    <w:rsid w:val="00D92E9A"/>
    <w:rsid w:val="00D93150"/>
    <w:rsid w:val="00D9357C"/>
    <w:rsid w:val="00D93707"/>
    <w:rsid w:val="00D938A2"/>
    <w:rsid w:val="00D93934"/>
    <w:rsid w:val="00D93E0B"/>
    <w:rsid w:val="00D94264"/>
    <w:rsid w:val="00D943B1"/>
    <w:rsid w:val="00D94CE1"/>
    <w:rsid w:val="00D95206"/>
    <w:rsid w:val="00D9538A"/>
    <w:rsid w:val="00D953EC"/>
    <w:rsid w:val="00D9552E"/>
    <w:rsid w:val="00D95744"/>
    <w:rsid w:val="00D95789"/>
    <w:rsid w:val="00D95922"/>
    <w:rsid w:val="00D95B48"/>
    <w:rsid w:val="00D95DF6"/>
    <w:rsid w:val="00D95FFF"/>
    <w:rsid w:val="00D9611F"/>
    <w:rsid w:val="00D96554"/>
    <w:rsid w:val="00D96A25"/>
    <w:rsid w:val="00D96B64"/>
    <w:rsid w:val="00D96CFD"/>
    <w:rsid w:val="00D9752C"/>
    <w:rsid w:val="00D97728"/>
    <w:rsid w:val="00D97729"/>
    <w:rsid w:val="00D979C2"/>
    <w:rsid w:val="00D97E55"/>
    <w:rsid w:val="00DA02FE"/>
    <w:rsid w:val="00DA038E"/>
    <w:rsid w:val="00DA0499"/>
    <w:rsid w:val="00DA04B7"/>
    <w:rsid w:val="00DA0A2C"/>
    <w:rsid w:val="00DA0FD3"/>
    <w:rsid w:val="00DA13AD"/>
    <w:rsid w:val="00DA16EB"/>
    <w:rsid w:val="00DA1F61"/>
    <w:rsid w:val="00DA2AED"/>
    <w:rsid w:val="00DA2DA1"/>
    <w:rsid w:val="00DA2DC7"/>
    <w:rsid w:val="00DA2E9F"/>
    <w:rsid w:val="00DA33FD"/>
    <w:rsid w:val="00DA357B"/>
    <w:rsid w:val="00DA367E"/>
    <w:rsid w:val="00DA3A20"/>
    <w:rsid w:val="00DA4550"/>
    <w:rsid w:val="00DA469B"/>
    <w:rsid w:val="00DA47B3"/>
    <w:rsid w:val="00DA4A02"/>
    <w:rsid w:val="00DA4B07"/>
    <w:rsid w:val="00DA4B11"/>
    <w:rsid w:val="00DA4B75"/>
    <w:rsid w:val="00DA4B96"/>
    <w:rsid w:val="00DA4B9B"/>
    <w:rsid w:val="00DA4DE5"/>
    <w:rsid w:val="00DA4F99"/>
    <w:rsid w:val="00DA52AA"/>
    <w:rsid w:val="00DA5388"/>
    <w:rsid w:val="00DA5482"/>
    <w:rsid w:val="00DA54EE"/>
    <w:rsid w:val="00DA55A0"/>
    <w:rsid w:val="00DA5AB1"/>
    <w:rsid w:val="00DA5D21"/>
    <w:rsid w:val="00DA5E7E"/>
    <w:rsid w:val="00DA5FE0"/>
    <w:rsid w:val="00DA62A4"/>
    <w:rsid w:val="00DA6322"/>
    <w:rsid w:val="00DA63FB"/>
    <w:rsid w:val="00DA6496"/>
    <w:rsid w:val="00DA653B"/>
    <w:rsid w:val="00DA6836"/>
    <w:rsid w:val="00DA6BBE"/>
    <w:rsid w:val="00DA6D3C"/>
    <w:rsid w:val="00DA6FDE"/>
    <w:rsid w:val="00DA7364"/>
    <w:rsid w:val="00DA7842"/>
    <w:rsid w:val="00DA7988"/>
    <w:rsid w:val="00DB01B8"/>
    <w:rsid w:val="00DB0795"/>
    <w:rsid w:val="00DB0814"/>
    <w:rsid w:val="00DB0846"/>
    <w:rsid w:val="00DB08D0"/>
    <w:rsid w:val="00DB0C19"/>
    <w:rsid w:val="00DB0DFC"/>
    <w:rsid w:val="00DB1180"/>
    <w:rsid w:val="00DB1296"/>
    <w:rsid w:val="00DB1361"/>
    <w:rsid w:val="00DB1407"/>
    <w:rsid w:val="00DB175E"/>
    <w:rsid w:val="00DB1AB2"/>
    <w:rsid w:val="00DB1AF4"/>
    <w:rsid w:val="00DB1BF5"/>
    <w:rsid w:val="00DB1C5C"/>
    <w:rsid w:val="00DB2044"/>
    <w:rsid w:val="00DB23A9"/>
    <w:rsid w:val="00DB2752"/>
    <w:rsid w:val="00DB2815"/>
    <w:rsid w:val="00DB28A4"/>
    <w:rsid w:val="00DB28E7"/>
    <w:rsid w:val="00DB2991"/>
    <w:rsid w:val="00DB2AAB"/>
    <w:rsid w:val="00DB2AC5"/>
    <w:rsid w:val="00DB2DBA"/>
    <w:rsid w:val="00DB2F1E"/>
    <w:rsid w:val="00DB31EF"/>
    <w:rsid w:val="00DB36CC"/>
    <w:rsid w:val="00DB37E5"/>
    <w:rsid w:val="00DB3A11"/>
    <w:rsid w:val="00DB3A4F"/>
    <w:rsid w:val="00DB3A8A"/>
    <w:rsid w:val="00DB3B9D"/>
    <w:rsid w:val="00DB3BD0"/>
    <w:rsid w:val="00DB3F15"/>
    <w:rsid w:val="00DB4001"/>
    <w:rsid w:val="00DB4502"/>
    <w:rsid w:val="00DB45BE"/>
    <w:rsid w:val="00DB47C1"/>
    <w:rsid w:val="00DB4999"/>
    <w:rsid w:val="00DB49B6"/>
    <w:rsid w:val="00DB4AFA"/>
    <w:rsid w:val="00DB4CB8"/>
    <w:rsid w:val="00DB4DB0"/>
    <w:rsid w:val="00DB4ECA"/>
    <w:rsid w:val="00DB50DA"/>
    <w:rsid w:val="00DB5297"/>
    <w:rsid w:val="00DB53D0"/>
    <w:rsid w:val="00DB569C"/>
    <w:rsid w:val="00DB5C79"/>
    <w:rsid w:val="00DB5FBA"/>
    <w:rsid w:val="00DB605E"/>
    <w:rsid w:val="00DB6090"/>
    <w:rsid w:val="00DB6A88"/>
    <w:rsid w:val="00DB6C46"/>
    <w:rsid w:val="00DB6CE7"/>
    <w:rsid w:val="00DB6E62"/>
    <w:rsid w:val="00DB7199"/>
    <w:rsid w:val="00DB7531"/>
    <w:rsid w:val="00DB76F9"/>
    <w:rsid w:val="00DB782E"/>
    <w:rsid w:val="00DB78EF"/>
    <w:rsid w:val="00DB7ABC"/>
    <w:rsid w:val="00DB7CBC"/>
    <w:rsid w:val="00DB7DA0"/>
    <w:rsid w:val="00DB7FAC"/>
    <w:rsid w:val="00DC011E"/>
    <w:rsid w:val="00DC0529"/>
    <w:rsid w:val="00DC06B6"/>
    <w:rsid w:val="00DC06C1"/>
    <w:rsid w:val="00DC08C7"/>
    <w:rsid w:val="00DC08D3"/>
    <w:rsid w:val="00DC0CB3"/>
    <w:rsid w:val="00DC107D"/>
    <w:rsid w:val="00DC147A"/>
    <w:rsid w:val="00DC1788"/>
    <w:rsid w:val="00DC18C7"/>
    <w:rsid w:val="00DC1B4E"/>
    <w:rsid w:val="00DC1C55"/>
    <w:rsid w:val="00DC1C7A"/>
    <w:rsid w:val="00DC1DCD"/>
    <w:rsid w:val="00DC1E0D"/>
    <w:rsid w:val="00DC1F2C"/>
    <w:rsid w:val="00DC2039"/>
    <w:rsid w:val="00DC208A"/>
    <w:rsid w:val="00DC20A0"/>
    <w:rsid w:val="00DC2486"/>
    <w:rsid w:val="00DC2BF0"/>
    <w:rsid w:val="00DC2CF7"/>
    <w:rsid w:val="00DC2FB2"/>
    <w:rsid w:val="00DC2FB3"/>
    <w:rsid w:val="00DC3057"/>
    <w:rsid w:val="00DC3169"/>
    <w:rsid w:val="00DC32E7"/>
    <w:rsid w:val="00DC38F1"/>
    <w:rsid w:val="00DC3A6E"/>
    <w:rsid w:val="00DC3FE2"/>
    <w:rsid w:val="00DC407D"/>
    <w:rsid w:val="00DC49A8"/>
    <w:rsid w:val="00DC4A7B"/>
    <w:rsid w:val="00DC4AC9"/>
    <w:rsid w:val="00DC4BA0"/>
    <w:rsid w:val="00DC4D34"/>
    <w:rsid w:val="00DC4E3C"/>
    <w:rsid w:val="00DC50CE"/>
    <w:rsid w:val="00DC515D"/>
    <w:rsid w:val="00DC5360"/>
    <w:rsid w:val="00DC5381"/>
    <w:rsid w:val="00DC5851"/>
    <w:rsid w:val="00DC5E49"/>
    <w:rsid w:val="00DC5E70"/>
    <w:rsid w:val="00DC65BB"/>
    <w:rsid w:val="00DC6796"/>
    <w:rsid w:val="00DC6965"/>
    <w:rsid w:val="00DC69A9"/>
    <w:rsid w:val="00DC6A07"/>
    <w:rsid w:val="00DC6C21"/>
    <w:rsid w:val="00DC6D3C"/>
    <w:rsid w:val="00DC6DE3"/>
    <w:rsid w:val="00DC6E3D"/>
    <w:rsid w:val="00DC7133"/>
    <w:rsid w:val="00DC7258"/>
    <w:rsid w:val="00DC7645"/>
    <w:rsid w:val="00DC7850"/>
    <w:rsid w:val="00DC7B51"/>
    <w:rsid w:val="00DC7EEE"/>
    <w:rsid w:val="00DD0320"/>
    <w:rsid w:val="00DD032E"/>
    <w:rsid w:val="00DD0339"/>
    <w:rsid w:val="00DD0523"/>
    <w:rsid w:val="00DD0E72"/>
    <w:rsid w:val="00DD0F84"/>
    <w:rsid w:val="00DD1121"/>
    <w:rsid w:val="00DD1590"/>
    <w:rsid w:val="00DD1F81"/>
    <w:rsid w:val="00DD1F83"/>
    <w:rsid w:val="00DD2245"/>
    <w:rsid w:val="00DD22A5"/>
    <w:rsid w:val="00DD231C"/>
    <w:rsid w:val="00DD278B"/>
    <w:rsid w:val="00DD2869"/>
    <w:rsid w:val="00DD2880"/>
    <w:rsid w:val="00DD2DC8"/>
    <w:rsid w:val="00DD2E12"/>
    <w:rsid w:val="00DD318D"/>
    <w:rsid w:val="00DD3D0A"/>
    <w:rsid w:val="00DD44A7"/>
    <w:rsid w:val="00DD44BA"/>
    <w:rsid w:val="00DD44E6"/>
    <w:rsid w:val="00DD454F"/>
    <w:rsid w:val="00DD4AC2"/>
    <w:rsid w:val="00DD51B3"/>
    <w:rsid w:val="00DD5484"/>
    <w:rsid w:val="00DD56F7"/>
    <w:rsid w:val="00DD57A7"/>
    <w:rsid w:val="00DD57CE"/>
    <w:rsid w:val="00DD5A97"/>
    <w:rsid w:val="00DD5AFF"/>
    <w:rsid w:val="00DD5C71"/>
    <w:rsid w:val="00DD5D94"/>
    <w:rsid w:val="00DD5DCF"/>
    <w:rsid w:val="00DD66B6"/>
    <w:rsid w:val="00DD67C1"/>
    <w:rsid w:val="00DD696F"/>
    <w:rsid w:val="00DD6D78"/>
    <w:rsid w:val="00DD7109"/>
    <w:rsid w:val="00DD74A3"/>
    <w:rsid w:val="00DD76A7"/>
    <w:rsid w:val="00DD7956"/>
    <w:rsid w:val="00DD79E2"/>
    <w:rsid w:val="00DD7B8C"/>
    <w:rsid w:val="00DE0135"/>
    <w:rsid w:val="00DE01A6"/>
    <w:rsid w:val="00DE046C"/>
    <w:rsid w:val="00DE08D2"/>
    <w:rsid w:val="00DE0935"/>
    <w:rsid w:val="00DE095B"/>
    <w:rsid w:val="00DE0C9D"/>
    <w:rsid w:val="00DE0D19"/>
    <w:rsid w:val="00DE0F8B"/>
    <w:rsid w:val="00DE15B7"/>
    <w:rsid w:val="00DE1B39"/>
    <w:rsid w:val="00DE1E14"/>
    <w:rsid w:val="00DE1F47"/>
    <w:rsid w:val="00DE1F81"/>
    <w:rsid w:val="00DE26E8"/>
    <w:rsid w:val="00DE29C1"/>
    <w:rsid w:val="00DE2B43"/>
    <w:rsid w:val="00DE2F73"/>
    <w:rsid w:val="00DE3129"/>
    <w:rsid w:val="00DE3573"/>
    <w:rsid w:val="00DE3880"/>
    <w:rsid w:val="00DE3A1F"/>
    <w:rsid w:val="00DE3ADF"/>
    <w:rsid w:val="00DE429D"/>
    <w:rsid w:val="00DE43D7"/>
    <w:rsid w:val="00DE44E3"/>
    <w:rsid w:val="00DE4540"/>
    <w:rsid w:val="00DE4555"/>
    <w:rsid w:val="00DE4B32"/>
    <w:rsid w:val="00DE5035"/>
    <w:rsid w:val="00DE503C"/>
    <w:rsid w:val="00DE5120"/>
    <w:rsid w:val="00DE51EB"/>
    <w:rsid w:val="00DE5448"/>
    <w:rsid w:val="00DE5A48"/>
    <w:rsid w:val="00DE5DB3"/>
    <w:rsid w:val="00DE5F6E"/>
    <w:rsid w:val="00DE65AE"/>
    <w:rsid w:val="00DE66CF"/>
    <w:rsid w:val="00DE6722"/>
    <w:rsid w:val="00DE67B5"/>
    <w:rsid w:val="00DE6A5D"/>
    <w:rsid w:val="00DE6DBD"/>
    <w:rsid w:val="00DE7001"/>
    <w:rsid w:val="00DE70F7"/>
    <w:rsid w:val="00DE7373"/>
    <w:rsid w:val="00DE757E"/>
    <w:rsid w:val="00DE7781"/>
    <w:rsid w:val="00DE79AD"/>
    <w:rsid w:val="00DE7B2D"/>
    <w:rsid w:val="00DF0177"/>
    <w:rsid w:val="00DF0418"/>
    <w:rsid w:val="00DF061C"/>
    <w:rsid w:val="00DF0680"/>
    <w:rsid w:val="00DF1060"/>
    <w:rsid w:val="00DF124C"/>
    <w:rsid w:val="00DF1286"/>
    <w:rsid w:val="00DF1367"/>
    <w:rsid w:val="00DF13B2"/>
    <w:rsid w:val="00DF1511"/>
    <w:rsid w:val="00DF15B9"/>
    <w:rsid w:val="00DF15DE"/>
    <w:rsid w:val="00DF1709"/>
    <w:rsid w:val="00DF1754"/>
    <w:rsid w:val="00DF17EE"/>
    <w:rsid w:val="00DF187F"/>
    <w:rsid w:val="00DF18E8"/>
    <w:rsid w:val="00DF1D61"/>
    <w:rsid w:val="00DF1F3F"/>
    <w:rsid w:val="00DF23A3"/>
    <w:rsid w:val="00DF2752"/>
    <w:rsid w:val="00DF27A9"/>
    <w:rsid w:val="00DF283D"/>
    <w:rsid w:val="00DF286F"/>
    <w:rsid w:val="00DF295F"/>
    <w:rsid w:val="00DF2994"/>
    <w:rsid w:val="00DF2D4F"/>
    <w:rsid w:val="00DF2DF2"/>
    <w:rsid w:val="00DF3757"/>
    <w:rsid w:val="00DF377D"/>
    <w:rsid w:val="00DF3999"/>
    <w:rsid w:val="00DF3A31"/>
    <w:rsid w:val="00DF4176"/>
    <w:rsid w:val="00DF437A"/>
    <w:rsid w:val="00DF4988"/>
    <w:rsid w:val="00DF4A0E"/>
    <w:rsid w:val="00DF4C1D"/>
    <w:rsid w:val="00DF4CA9"/>
    <w:rsid w:val="00DF4CCC"/>
    <w:rsid w:val="00DF4DBE"/>
    <w:rsid w:val="00DF508B"/>
    <w:rsid w:val="00DF521A"/>
    <w:rsid w:val="00DF5528"/>
    <w:rsid w:val="00DF554B"/>
    <w:rsid w:val="00DF55B0"/>
    <w:rsid w:val="00DF55EE"/>
    <w:rsid w:val="00DF596C"/>
    <w:rsid w:val="00DF5ABC"/>
    <w:rsid w:val="00DF5C3C"/>
    <w:rsid w:val="00DF5FE1"/>
    <w:rsid w:val="00DF60AC"/>
    <w:rsid w:val="00DF64D2"/>
    <w:rsid w:val="00DF64DC"/>
    <w:rsid w:val="00DF6A45"/>
    <w:rsid w:val="00DF6E88"/>
    <w:rsid w:val="00DF6EC8"/>
    <w:rsid w:val="00DF718B"/>
    <w:rsid w:val="00DF72B9"/>
    <w:rsid w:val="00DF7328"/>
    <w:rsid w:val="00DF7596"/>
    <w:rsid w:val="00DF7C7C"/>
    <w:rsid w:val="00DF7C9A"/>
    <w:rsid w:val="00E002EA"/>
    <w:rsid w:val="00E00528"/>
    <w:rsid w:val="00E0084A"/>
    <w:rsid w:val="00E00F40"/>
    <w:rsid w:val="00E00FA4"/>
    <w:rsid w:val="00E01394"/>
    <w:rsid w:val="00E013EC"/>
    <w:rsid w:val="00E01517"/>
    <w:rsid w:val="00E01B31"/>
    <w:rsid w:val="00E01B95"/>
    <w:rsid w:val="00E01D3E"/>
    <w:rsid w:val="00E0235E"/>
    <w:rsid w:val="00E02370"/>
    <w:rsid w:val="00E02B7A"/>
    <w:rsid w:val="00E02C02"/>
    <w:rsid w:val="00E03098"/>
    <w:rsid w:val="00E033FF"/>
    <w:rsid w:val="00E0357B"/>
    <w:rsid w:val="00E03B80"/>
    <w:rsid w:val="00E03BAC"/>
    <w:rsid w:val="00E03C32"/>
    <w:rsid w:val="00E03C4F"/>
    <w:rsid w:val="00E03EAC"/>
    <w:rsid w:val="00E04117"/>
    <w:rsid w:val="00E041A5"/>
    <w:rsid w:val="00E04309"/>
    <w:rsid w:val="00E0431A"/>
    <w:rsid w:val="00E04439"/>
    <w:rsid w:val="00E04A62"/>
    <w:rsid w:val="00E04A9D"/>
    <w:rsid w:val="00E04BF2"/>
    <w:rsid w:val="00E04CA8"/>
    <w:rsid w:val="00E0512F"/>
    <w:rsid w:val="00E051C7"/>
    <w:rsid w:val="00E0567C"/>
    <w:rsid w:val="00E0583F"/>
    <w:rsid w:val="00E05D04"/>
    <w:rsid w:val="00E060EF"/>
    <w:rsid w:val="00E0652D"/>
    <w:rsid w:val="00E06721"/>
    <w:rsid w:val="00E068D3"/>
    <w:rsid w:val="00E06C1D"/>
    <w:rsid w:val="00E06CD8"/>
    <w:rsid w:val="00E06D74"/>
    <w:rsid w:val="00E06E6F"/>
    <w:rsid w:val="00E06E7C"/>
    <w:rsid w:val="00E07173"/>
    <w:rsid w:val="00E07401"/>
    <w:rsid w:val="00E07A8D"/>
    <w:rsid w:val="00E07E8E"/>
    <w:rsid w:val="00E07FB3"/>
    <w:rsid w:val="00E105E0"/>
    <w:rsid w:val="00E10607"/>
    <w:rsid w:val="00E1073B"/>
    <w:rsid w:val="00E11055"/>
    <w:rsid w:val="00E1117C"/>
    <w:rsid w:val="00E11528"/>
    <w:rsid w:val="00E11C12"/>
    <w:rsid w:val="00E11C17"/>
    <w:rsid w:val="00E11E9A"/>
    <w:rsid w:val="00E11FA0"/>
    <w:rsid w:val="00E12282"/>
    <w:rsid w:val="00E1246A"/>
    <w:rsid w:val="00E12D85"/>
    <w:rsid w:val="00E1343C"/>
    <w:rsid w:val="00E13603"/>
    <w:rsid w:val="00E1366E"/>
    <w:rsid w:val="00E1399C"/>
    <w:rsid w:val="00E13A6B"/>
    <w:rsid w:val="00E13BB6"/>
    <w:rsid w:val="00E13C04"/>
    <w:rsid w:val="00E13EB9"/>
    <w:rsid w:val="00E15031"/>
    <w:rsid w:val="00E150E2"/>
    <w:rsid w:val="00E15352"/>
    <w:rsid w:val="00E153A6"/>
    <w:rsid w:val="00E15941"/>
    <w:rsid w:val="00E15CD9"/>
    <w:rsid w:val="00E15E2C"/>
    <w:rsid w:val="00E16050"/>
    <w:rsid w:val="00E1617F"/>
    <w:rsid w:val="00E16382"/>
    <w:rsid w:val="00E1639D"/>
    <w:rsid w:val="00E16655"/>
    <w:rsid w:val="00E1674F"/>
    <w:rsid w:val="00E1690F"/>
    <w:rsid w:val="00E169AA"/>
    <w:rsid w:val="00E16B47"/>
    <w:rsid w:val="00E16D4C"/>
    <w:rsid w:val="00E172DE"/>
    <w:rsid w:val="00E1737D"/>
    <w:rsid w:val="00E174EE"/>
    <w:rsid w:val="00E17614"/>
    <w:rsid w:val="00E17C21"/>
    <w:rsid w:val="00E17CB8"/>
    <w:rsid w:val="00E17DE0"/>
    <w:rsid w:val="00E17E99"/>
    <w:rsid w:val="00E20075"/>
    <w:rsid w:val="00E2011B"/>
    <w:rsid w:val="00E20308"/>
    <w:rsid w:val="00E20339"/>
    <w:rsid w:val="00E2035D"/>
    <w:rsid w:val="00E20395"/>
    <w:rsid w:val="00E204F2"/>
    <w:rsid w:val="00E20657"/>
    <w:rsid w:val="00E20976"/>
    <w:rsid w:val="00E20978"/>
    <w:rsid w:val="00E20B0D"/>
    <w:rsid w:val="00E20EA6"/>
    <w:rsid w:val="00E21298"/>
    <w:rsid w:val="00E213C7"/>
    <w:rsid w:val="00E2160C"/>
    <w:rsid w:val="00E21AE8"/>
    <w:rsid w:val="00E21D02"/>
    <w:rsid w:val="00E21D6D"/>
    <w:rsid w:val="00E21EF8"/>
    <w:rsid w:val="00E224D1"/>
    <w:rsid w:val="00E226E2"/>
    <w:rsid w:val="00E22B1D"/>
    <w:rsid w:val="00E22B5A"/>
    <w:rsid w:val="00E22C24"/>
    <w:rsid w:val="00E22EC3"/>
    <w:rsid w:val="00E2300F"/>
    <w:rsid w:val="00E23D24"/>
    <w:rsid w:val="00E23D88"/>
    <w:rsid w:val="00E240DB"/>
    <w:rsid w:val="00E24110"/>
    <w:rsid w:val="00E241F7"/>
    <w:rsid w:val="00E243AA"/>
    <w:rsid w:val="00E2463E"/>
    <w:rsid w:val="00E24C87"/>
    <w:rsid w:val="00E2503E"/>
    <w:rsid w:val="00E2504B"/>
    <w:rsid w:val="00E2516F"/>
    <w:rsid w:val="00E2540B"/>
    <w:rsid w:val="00E25413"/>
    <w:rsid w:val="00E254A1"/>
    <w:rsid w:val="00E254BC"/>
    <w:rsid w:val="00E2559A"/>
    <w:rsid w:val="00E25625"/>
    <w:rsid w:val="00E25AA5"/>
    <w:rsid w:val="00E26005"/>
    <w:rsid w:val="00E260B9"/>
    <w:rsid w:val="00E262B2"/>
    <w:rsid w:val="00E26552"/>
    <w:rsid w:val="00E266A6"/>
    <w:rsid w:val="00E26838"/>
    <w:rsid w:val="00E2703C"/>
    <w:rsid w:val="00E272FD"/>
    <w:rsid w:val="00E2757F"/>
    <w:rsid w:val="00E275B4"/>
    <w:rsid w:val="00E27683"/>
    <w:rsid w:val="00E276C9"/>
    <w:rsid w:val="00E27C02"/>
    <w:rsid w:val="00E27E4D"/>
    <w:rsid w:val="00E27E9E"/>
    <w:rsid w:val="00E3013F"/>
    <w:rsid w:val="00E3054C"/>
    <w:rsid w:val="00E306AF"/>
    <w:rsid w:val="00E306DB"/>
    <w:rsid w:val="00E30C28"/>
    <w:rsid w:val="00E313AC"/>
    <w:rsid w:val="00E31A84"/>
    <w:rsid w:val="00E31AA0"/>
    <w:rsid w:val="00E31AF8"/>
    <w:rsid w:val="00E31F43"/>
    <w:rsid w:val="00E31FB7"/>
    <w:rsid w:val="00E3211C"/>
    <w:rsid w:val="00E321B6"/>
    <w:rsid w:val="00E326A0"/>
    <w:rsid w:val="00E32813"/>
    <w:rsid w:val="00E32B58"/>
    <w:rsid w:val="00E32BB9"/>
    <w:rsid w:val="00E32C61"/>
    <w:rsid w:val="00E32EE4"/>
    <w:rsid w:val="00E32FD3"/>
    <w:rsid w:val="00E33531"/>
    <w:rsid w:val="00E336BC"/>
    <w:rsid w:val="00E33864"/>
    <w:rsid w:val="00E3393A"/>
    <w:rsid w:val="00E33BC1"/>
    <w:rsid w:val="00E33C7F"/>
    <w:rsid w:val="00E33C92"/>
    <w:rsid w:val="00E33DA9"/>
    <w:rsid w:val="00E33E62"/>
    <w:rsid w:val="00E344A8"/>
    <w:rsid w:val="00E34644"/>
    <w:rsid w:val="00E34C50"/>
    <w:rsid w:val="00E34FA7"/>
    <w:rsid w:val="00E3534E"/>
    <w:rsid w:val="00E355A8"/>
    <w:rsid w:val="00E3576A"/>
    <w:rsid w:val="00E35866"/>
    <w:rsid w:val="00E35A65"/>
    <w:rsid w:val="00E35FB6"/>
    <w:rsid w:val="00E3602A"/>
    <w:rsid w:val="00E360B5"/>
    <w:rsid w:val="00E36621"/>
    <w:rsid w:val="00E36764"/>
    <w:rsid w:val="00E36AC7"/>
    <w:rsid w:val="00E36BE5"/>
    <w:rsid w:val="00E36E1C"/>
    <w:rsid w:val="00E3723D"/>
    <w:rsid w:val="00E3726C"/>
    <w:rsid w:val="00E373AB"/>
    <w:rsid w:val="00E3741D"/>
    <w:rsid w:val="00E3749F"/>
    <w:rsid w:val="00E3751B"/>
    <w:rsid w:val="00E3768D"/>
    <w:rsid w:val="00E376CF"/>
    <w:rsid w:val="00E37CCF"/>
    <w:rsid w:val="00E40483"/>
    <w:rsid w:val="00E405A3"/>
    <w:rsid w:val="00E407B4"/>
    <w:rsid w:val="00E408AD"/>
    <w:rsid w:val="00E40B67"/>
    <w:rsid w:val="00E40C7F"/>
    <w:rsid w:val="00E40CFA"/>
    <w:rsid w:val="00E40CFC"/>
    <w:rsid w:val="00E40DDD"/>
    <w:rsid w:val="00E40EFA"/>
    <w:rsid w:val="00E410CA"/>
    <w:rsid w:val="00E413E3"/>
    <w:rsid w:val="00E41407"/>
    <w:rsid w:val="00E41433"/>
    <w:rsid w:val="00E414B6"/>
    <w:rsid w:val="00E415EE"/>
    <w:rsid w:val="00E41B88"/>
    <w:rsid w:val="00E41F77"/>
    <w:rsid w:val="00E4227D"/>
    <w:rsid w:val="00E42673"/>
    <w:rsid w:val="00E4270C"/>
    <w:rsid w:val="00E42A7D"/>
    <w:rsid w:val="00E42C62"/>
    <w:rsid w:val="00E42CC6"/>
    <w:rsid w:val="00E42CDD"/>
    <w:rsid w:val="00E43307"/>
    <w:rsid w:val="00E433F2"/>
    <w:rsid w:val="00E4382C"/>
    <w:rsid w:val="00E43894"/>
    <w:rsid w:val="00E43D3B"/>
    <w:rsid w:val="00E43DAF"/>
    <w:rsid w:val="00E43F66"/>
    <w:rsid w:val="00E44172"/>
    <w:rsid w:val="00E44199"/>
    <w:rsid w:val="00E44296"/>
    <w:rsid w:val="00E44351"/>
    <w:rsid w:val="00E443EF"/>
    <w:rsid w:val="00E447C6"/>
    <w:rsid w:val="00E44A82"/>
    <w:rsid w:val="00E4508D"/>
    <w:rsid w:val="00E454EC"/>
    <w:rsid w:val="00E455BA"/>
    <w:rsid w:val="00E45629"/>
    <w:rsid w:val="00E4586A"/>
    <w:rsid w:val="00E45D31"/>
    <w:rsid w:val="00E45FB2"/>
    <w:rsid w:val="00E46610"/>
    <w:rsid w:val="00E467DA"/>
    <w:rsid w:val="00E46D82"/>
    <w:rsid w:val="00E47159"/>
    <w:rsid w:val="00E47492"/>
    <w:rsid w:val="00E4750B"/>
    <w:rsid w:val="00E4755D"/>
    <w:rsid w:val="00E475F9"/>
    <w:rsid w:val="00E4765A"/>
    <w:rsid w:val="00E477BD"/>
    <w:rsid w:val="00E4784A"/>
    <w:rsid w:val="00E47886"/>
    <w:rsid w:val="00E47CAF"/>
    <w:rsid w:val="00E47E3B"/>
    <w:rsid w:val="00E502DF"/>
    <w:rsid w:val="00E5046B"/>
    <w:rsid w:val="00E504EF"/>
    <w:rsid w:val="00E507D7"/>
    <w:rsid w:val="00E50AF8"/>
    <w:rsid w:val="00E50C11"/>
    <w:rsid w:val="00E50D67"/>
    <w:rsid w:val="00E50ED0"/>
    <w:rsid w:val="00E50FAE"/>
    <w:rsid w:val="00E51395"/>
    <w:rsid w:val="00E5164E"/>
    <w:rsid w:val="00E5174C"/>
    <w:rsid w:val="00E51AA2"/>
    <w:rsid w:val="00E51B26"/>
    <w:rsid w:val="00E52010"/>
    <w:rsid w:val="00E525A6"/>
    <w:rsid w:val="00E52C5A"/>
    <w:rsid w:val="00E52DD0"/>
    <w:rsid w:val="00E53952"/>
    <w:rsid w:val="00E5398A"/>
    <w:rsid w:val="00E53BFB"/>
    <w:rsid w:val="00E54028"/>
    <w:rsid w:val="00E54394"/>
    <w:rsid w:val="00E54B5E"/>
    <w:rsid w:val="00E54D54"/>
    <w:rsid w:val="00E54D6B"/>
    <w:rsid w:val="00E54DE1"/>
    <w:rsid w:val="00E54EDB"/>
    <w:rsid w:val="00E550AC"/>
    <w:rsid w:val="00E550BE"/>
    <w:rsid w:val="00E55288"/>
    <w:rsid w:val="00E55517"/>
    <w:rsid w:val="00E5596F"/>
    <w:rsid w:val="00E55B50"/>
    <w:rsid w:val="00E55C67"/>
    <w:rsid w:val="00E55CD9"/>
    <w:rsid w:val="00E55DC7"/>
    <w:rsid w:val="00E55EC1"/>
    <w:rsid w:val="00E564E2"/>
    <w:rsid w:val="00E56A2D"/>
    <w:rsid w:val="00E571D2"/>
    <w:rsid w:val="00E574D5"/>
    <w:rsid w:val="00E57531"/>
    <w:rsid w:val="00E5756E"/>
    <w:rsid w:val="00E578D8"/>
    <w:rsid w:val="00E579AC"/>
    <w:rsid w:val="00E57A1E"/>
    <w:rsid w:val="00E57DEE"/>
    <w:rsid w:val="00E57E66"/>
    <w:rsid w:val="00E603AB"/>
    <w:rsid w:val="00E6049E"/>
    <w:rsid w:val="00E60C04"/>
    <w:rsid w:val="00E61094"/>
    <w:rsid w:val="00E61414"/>
    <w:rsid w:val="00E61625"/>
    <w:rsid w:val="00E61DC1"/>
    <w:rsid w:val="00E6209D"/>
    <w:rsid w:val="00E62264"/>
    <w:rsid w:val="00E62765"/>
    <w:rsid w:val="00E627DB"/>
    <w:rsid w:val="00E63469"/>
    <w:rsid w:val="00E63492"/>
    <w:rsid w:val="00E63508"/>
    <w:rsid w:val="00E635D9"/>
    <w:rsid w:val="00E637B8"/>
    <w:rsid w:val="00E63B43"/>
    <w:rsid w:val="00E63CFB"/>
    <w:rsid w:val="00E63EB3"/>
    <w:rsid w:val="00E63EEA"/>
    <w:rsid w:val="00E64104"/>
    <w:rsid w:val="00E6426D"/>
    <w:rsid w:val="00E64717"/>
    <w:rsid w:val="00E647DD"/>
    <w:rsid w:val="00E64A37"/>
    <w:rsid w:val="00E64C68"/>
    <w:rsid w:val="00E64FE6"/>
    <w:rsid w:val="00E6501D"/>
    <w:rsid w:val="00E65123"/>
    <w:rsid w:val="00E652A9"/>
    <w:rsid w:val="00E654CF"/>
    <w:rsid w:val="00E65587"/>
    <w:rsid w:val="00E6590E"/>
    <w:rsid w:val="00E65A2A"/>
    <w:rsid w:val="00E65AC8"/>
    <w:rsid w:val="00E65BB1"/>
    <w:rsid w:val="00E65F6D"/>
    <w:rsid w:val="00E65F9B"/>
    <w:rsid w:val="00E6614B"/>
    <w:rsid w:val="00E661AE"/>
    <w:rsid w:val="00E66254"/>
    <w:rsid w:val="00E66442"/>
    <w:rsid w:val="00E666EE"/>
    <w:rsid w:val="00E66707"/>
    <w:rsid w:val="00E669C3"/>
    <w:rsid w:val="00E66B4F"/>
    <w:rsid w:val="00E66F3E"/>
    <w:rsid w:val="00E67287"/>
    <w:rsid w:val="00E67ED5"/>
    <w:rsid w:val="00E67F08"/>
    <w:rsid w:val="00E67F2E"/>
    <w:rsid w:val="00E700D5"/>
    <w:rsid w:val="00E701F0"/>
    <w:rsid w:val="00E70494"/>
    <w:rsid w:val="00E70507"/>
    <w:rsid w:val="00E70808"/>
    <w:rsid w:val="00E70928"/>
    <w:rsid w:val="00E70A8A"/>
    <w:rsid w:val="00E70B3A"/>
    <w:rsid w:val="00E7139D"/>
    <w:rsid w:val="00E713FF"/>
    <w:rsid w:val="00E71546"/>
    <w:rsid w:val="00E71717"/>
    <w:rsid w:val="00E7174E"/>
    <w:rsid w:val="00E71813"/>
    <w:rsid w:val="00E71B27"/>
    <w:rsid w:val="00E721A6"/>
    <w:rsid w:val="00E7248D"/>
    <w:rsid w:val="00E729DE"/>
    <w:rsid w:val="00E72AB9"/>
    <w:rsid w:val="00E72B3E"/>
    <w:rsid w:val="00E72F35"/>
    <w:rsid w:val="00E7357F"/>
    <w:rsid w:val="00E73597"/>
    <w:rsid w:val="00E735FD"/>
    <w:rsid w:val="00E73751"/>
    <w:rsid w:val="00E73988"/>
    <w:rsid w:val="00E73BBE"/>
    <w:rsid w:val="00E73E1B"/>
    <w:rsid w:val="00E73EF0"/>
    <w:rsid w:val="00E73FFB"/>
    <w:rsid w:val="00E74003"/>
    <w:rsid w:val="00E745DC"/>
    <w:rsid w:val="00E74698"/>
    <w:rsid w:val="00E749F5"/>
    <w:rsid w:val="00E74EF9"/>
    <w:rsid w:val="00E74F4E"/>
    <w:rsid w:val="00E74F71"/>
    <w:rsid w:val="00E75040"/>
    <w:rsid w:val="00E75438"/>
    <w:rsid w:val="00E75791"/>
    <w:rsid w:val="00E75AA4"/>
    <w:rsid w:val="00E75F65"/>
    <w:rsid w:val="00E760C8"/>
    <w:rsid w:val="00E76270"/>
    <w:rsid w:val="00E7634F"/>
    <w:rsid w:val="00E76356"/>
    <w:rsid w:val="00E76382"/>
    <w:rsid w:val="00E7656A"/>
    <w:rsid w:val="00E77368"/>
    <w:rsid w:val="00E773F9"/>
    <w:rsid w:val="00E77450"/>
    <w:rsid w:val="00E77541"/>
    <w:rsid w:val="00E775B7"/>
    <w:rsid w:val="00E7787C"/>
    <w:rsid w:val="00E778C6"/>
    <w:rsid w:val="00E77AFB"/>
    <w:rsid w:val="00E77C72"/>
    <w:rsid w:val="00E77C8A"/>
    <w:rsid w:val="00E77C92"/>
    <w:rsid w:val="00E77F69"/>
    <w:rsid w:val="00E77F8B"/>
    <w:rsid w:val="00E802B3"/>
    <w:rsid w:val="00E8035C"/>
    <w:rsid w:val="00E80CD4"/>
    <w:rsid w:val="00E80D66"/>
    <w:rsid w:val="00E80E8A"/>
    <w:rsid w:val="00E81287"/>
    <w:rsid w:val="00E812E8"/>
    <w:rsid w:val="00E81364"/>
    <w:rsid w:val="00E81A92"/>
    <w:rsid w:val="00E81AEC"/>
    <w:rsid w:val="00E81B0A"/>
    <w:rsid w:val="00E81B88"/>
    <w:rsid w:val="00E81FDC"/>
    <w:rsid w:val="00E82075"/>
    <w:rsid w:val="00E821FF"/>
    <w:rsid w:val="00E82380"/>
    <w:rsid w:val="00E8244F"/>
    <w:rsid w:val="00E82701"/>
    <w:rsid w:val="00E8272E"/>
    <w:rsid w:val="00E827DD"/>
    <w:rsid w:val="00E828F7"/>
    <w:rsid w:val="00E829C9"/>
    <w:rsid w:val="00E82CB9"/>
    <w:rsid w:val="00E82E5E"/>
    <w:rsid w:val="00E82F84"/>
    <w:rsid w:val="00E83123"/>
    <w:rsid w:val="00E831BD"/>
    <w:rsid w:val="00E83647"/>
    <w:rsid w:val="00E836F4"/>
    <w:rsid w:val="00E83844"/>
    <w:rsid w:val="00E83845"/>
    <w:rsid w:val="00E83B3A"/>
    <w:rsid w:val="00E83BE9"/>
    <w:rsid w:val="00E83E29"/>
    <w:rsid w:val="00E83EA9"/>
    <w:rsid w:val="00E84445"/>
    <w:rsid w:val="00E84754"/>
    <w:rsid w:val="00E84972"/>
    <w:rsid w:val="00E84D14"/>
    <w:rsid w:val="00E8516F"/>
    <w:rsid w:val="00E85387"/>
    <w:rsid w:val="00E855E9"/>
    <w:rsid w:val="00E858CA"/>
    <w:rsid w:val="00E85C36"/>
    <w:rsid w:val="00E85E8D"/>
    <w:rsid w:val="00E860E0"/>
    <w:rsid w:val="00E86244"/>
    <w:rsid w:val="00E863DE"/>
    <w:rsid w:val="00E864A8"/>
    <w:rsid w:val="00E86863"/>
    <w:rsid w:val="00E86ADB"/>
    <w:rsid w:val="00E86DB6"/>
    <w:rsid w:val="00E871A4"/>
    <w:rsid w:val="00E87B23"/>
    <w:rsid w:val="00E90BC8"/>
    <w:rsid w:val="00E91387"/>
    <w:rsid w:val="00E9159E"/>
    <w:rsid w:val="00E915B2"/>
    <w:rsid w:val="00E91812"/>
    <w:rsid w:val="00E92520"/>
    <w:rsid w:val="00E925F5"/>
    <w:rsid w:val="00E92937"/>
    <w:rsid w:val="00E92A63"/>
    <w:rsid w:val="00E92AF6"/>
    <w:rsid w:val="00E92E65"/>
    <w:rsid w:val="00E930B9"/>
    <w:rsid w:val="00E9318A"/>
    <w:rsid w:val="00E9342F"/>
    <w:rsid w:val="00E9356B"/>
    <w:rsid w:val="00E9386F"/>
    <w:rsid w:val="00E93F6A"/>
    <w:rsid w:val="00E94143"/>
    <w:rsid w:val="00E94264"/>
    <w:rsid w:val="00E943AB"/>
    <w:rsid w:val="00E943B9"/>
    <w:rsid w:val="00E9457A"/>
    <w:rsid w:val="00E94FD2"/>
    <w:rsid w:val="00E9512A"/>
    <w:rsid w:val="00E95492"/>
    <w:rsid w:val="00E955F8"/>
    <w:rsid w:val="00E957C8"/>
    <w:rsid w:val="00E961BC"/>
    <w:rsid w:val="00E963F4"/>
    <w:rsid w:val="00E964E1"/>
    <w:rsid w:val="00E96E3A"/>
    <w:rsid w:val="00E96FDD"/>
    <w:rsid w:val="00E976DF"/>
    <w:rsid w:val="00E97862"/>
    <w:rsid w:val="00E97875"/>
    <w:rsid w:val="00E97BD5"/>
    <w:rsid w:val="00E97D41"/>
    <w:rsid w:val="00EA0068"/>
    <w:rsid w:val="00EA0924"/>
    <w:rsid w:val="00EA0C41"/>
    <w:rsid w:val="00EA0CA5"/>
    <w:rsid w:val="00EA0DDE"/>
    <w:rsid w:val="00EA0DED"/>
    <w:rsid w:val="00EA0EB3"/>
    <w:rsid w:val="00EA11DE"/>
    <w:rsid w:val="00EA14DC"/>
    <w:rsid w:val="00EA1650"/>
    <w:rsid w:val="00EA173F"/>
    <w:rsid w:val="00EA17B1"/>
    <w:rsid w:val="00EA1BA5"/>
    <w:rsid w:val="00EA1C86"/>
    <w:rsid w:val="00EA2133"/>
    <w:rsid w:val="00EA2364"/>
    <w:rsid w:val="00EA23B2"/>
    <w:rsid w:val="00EA24A5"/>
    <w:rsid w:val="00EA24EB"/>
    <w:rsid w:val="00EA253F"/>
    <w:rsid w:val="00EA2873"/>
    <w:rsid w:val="00EA2952"/>
    <w:rsid w:val="00EA29FB"/>
    <w:rsid w:val="00EA2AEE"/>
    <w:rsid w:val="00EA2CEC"/>
    <w:rsid w:val="00EA2E18"/>
    <w:rsid w:val="00EA2EE5"/>
    <w:rsid w:val="00EA309E"/>
    <w:rsid w:val="00EA3D05"/>
    <w:rsid w:val="00EA3E73"/>
    <w:rsid w:val="00EA3E9F"/>
    <w:rsid w:val="00EA4095"/>
    <w:rsid w:val="00EA4284"/>
    <w:rsid w:val="00EA45D2"/>
    <w:rsid w:val="00EA47CA"/>
    <w:rsid w:val="00EA4B0B"/>
    <w:rsid w:val="00EA4B2C"/>
    <w:rsid w:val="00EA4E6A"/>
    <w:rsid w:val="00EA4FF8"/>
    <w:rsid w:val="00EA52B2"/>
    <w:rsid w:val="00EA545B"/>
    <w:rsid w:val="00EA57BC"/>
    <w:rsid w:val="00EA57C4"/>
    <w:rsid w:val="00EA5CE1"/>
    <w:rsid w:val="00EA5D4E"/>
    <w:rsid w:val="00EA5E33"/>
    <w:rsid w:val="00EA5E49"/>
    <w:rsid w:val="00EA6014"/>
    <w:rsid w:val="00EA624C"/>
    <w:rsid w:val="00EA6993"/>
    <w:rsid w:val="00EA6B01"/>
    <w:rsid w:val="00EA6B13"/>
    <w:rsid w:val="00EA6C1D"/>
    <w:rsid w:val="00EA6E1E"/>
    <w:rsid w:val="00EA6E7C"/>
    <w:rsid w:val="00EA7831"/>
    <w:rsid w:val="00EA78CB"/>
    <w:rsid w:val="00EA7AF9"/>
    <w:rsid w:val="00EA7D6D"/>
    <w:rsid w:val="00EA7E9B"/>
    <w:rsid w:val="00EB01DA"/>
    <w:rsid w:val="00EB02BE"/>
    <w:rsid w:val="00EB04C5"/>
    <w:rsid w:val="00EB08F3"/>
    <w:rsid w:val="00EB0B08"/>
    <w:rsid w:val="00EB0CF8"/>
    <w:rsid w:val="00EB0D29"/>
    <w:rsid w:val="00EB0DC4"/>
    <w:rsid w:val="00EB10D1"/>
    <w:rsid w:val="00EB1186"/>
    <w:rsid w:val="00EB139D"/>
    <w:rsid w:val="00EB1A63"/>
    <w:rsid w:val="00EB1BD0"/>
    <w:rsid w:val="00EB1DDA"/>
    <w:rsid w:val="00EB1F3C"/>
    <w:rsid w:val="00EB1FA9"/>
    <w:rsid w:val="00EB2258"/>
    <w:rsid w:val="00EB22D4"/>
    <w:rsid w:val="00EB24AC"/>
    <w:rsid w:val="00EB2A47"/>
    <w:rsid w:val="00EB2C61"/>
    <w:rsid w:val="00EB2D31"/>
    <w:rsid w:val="00EB33F3"/>
    <w:rsid w:val="00EB34F4"/>
    <w:rsid w:val="00EB356A"/>
    <w:rsid w:val="00EB3704"/>
    <w:rsid w:val="00EB3963"/>
    <w:rsid w:val="00EB3964"/>
    <w:rsid w:val="00EB39EB"/>
    <w:rsid w:val="00EB3A88"/>
    <w:rsid w:val="00EB3BCF"/>
    <w:rsid w:val="00EB3BDA"/>
    <w:rsid w:val="00EB3F4D"/>
    <w:rsid w:val="00EB43E4"/>
    <w:rsid w:val="00EB4485"/>
    <w:rsid w:val="00EB4863"/>
    <w:rsid w:val="00EB4928"/>
    <w:rsid w:val="00EB4EE8"/>
    <w:rsid w:val="00EB4F19"/>
    <w:rsid w:val="00EB4F7F"/>
    <w:rsid w:val="00EB5360"/>
    <w:rsid w:val="00EB5781"/>
    <w:rsid w:val="00EB5B1C"/>
    <w:rsid w:val="00EB60F5"/>
    <w:rsid w:val="00EB6185"/>
    <w:rsid w:val="00EB64D0"/>
    <w:rsid w:val="00EB659E"/>
    <w:rsid w:val="00EB6706"/>
    <w:rsid w:val="00EB6981"/>
    <w:rsid w:val="00EB6B1F"/>
    <w:rsid w:val="00EB6F87"/>
    <w:rsid w:val="00EB70D3"/>
    <w:rsid w:val="00EB70DE"/>
    <w:rsid w:val="00EB7213"/>
    <w:rsid w:val="00EB7394"/>
    <w:rsid w:val="00EB74BE"/>
    <w:rsid w:val="00EB7521"/>
    <w:rsid w:val="00EB7546"/>
    <w:rsid w:val="00EB764E"/>
    <w:rsid w:val="00EB76F3"/>
    <w:rsid w:val="00EB7744"/>
    <w:rsid w:val="00EB7776"/>
    <w:rsid w:val="00EB792E"/>
    <w:rsid w:val="00EB7940"/>
    <w:rsid w:val="00EB7967"/>
    <w:rsid w:val="00EB7F21"/>
    <w:rsid w:val="00EB7FD4"/>
    <w:rsid w:val="00EC0035"/>
    <w:rsid w:val="00EC0A85"/>
    <w:rsid w:val="00EC0B24"/>
    <w:rsid w:val="00EC0ED8"/>
    <w:rsid w:val="00EC127A"/>
    <w:rsid w:val="00EC144D"/>
    <w:rsid w:val="00EC1948"/>
    <w:rsid w:val="00EC1966"/>
    <w:rsid w:val="00EC19A6"/>
    <w:rsid w:val="00EC1CAE"/>
    <w:rsid w:val="00EC1E86"/>
    <w:rsid w:val="00EC1E9E"/>
    <w:rsid w:val="00EC1F75"/>
    <w:rsid w:val="00EC1FC0"/>
    <w:rsid w:val="00EC2036"/>
    <w:rsid w:val="00EC2084"/>
    <w:rsid w:val="00EC216F"/>
    <w:rsid w:val="00EC21DB"/>
    <w:rsid w:val="00EC2224"/>
    <w:rsid w:val="00EC2548"/>
    <w:rsid w:val="00EC2A0E"/>
    <w:rsid w:val="00EC2D3E"/>
    <w:rsid w:val="00EC3193"/>
    <w:rsid w:val="00EC3912"/>
    <w:rsid w:val="00EC39CB"/>
    <w:rsid w:val="00EC3CDB"/>
    <w:rsid w:val="00EC3D0E"/>
    <w:rsid w:val="00EC4140"/>
    <w:rsid w:val="00EC4152"/>
    <w:rsid w:val="00EC429E"/>
    <w:rsid w:val="00EC4451"/>
    <w:rsid w:val="00EC4619"/>
    <w:rsid w:val="00EC462E"/>
    <w:rsid w:val="00EC472E"/>
    <w:rsid w:val="00EC4BA0"/>
    <w:rsid w:val="00EC4D6F"/>
    <w:rsid w:val="00EC4E13"/>
    <w:rsid w:val="00EC4F9D"/>
    <w:rsid w:val="00EC519D"/>
    <w:rsid w:val="00EC5751"/>
    <w:rsid w:val="00EC5D32"/>
    <w:rsid w:val="00EC5D3F"/>
    <w:rsid w:val="00EC5E6B"/>
    <w:rsid w:val="00EC63C5"/>
    <w:rsid w:val="00EC64D6"/>
    <w:rsid w:val="00EC66C7"/>
    <w:rsid w:val="00EC6AEE"/>
    <w:rsid w:val="00EC6DE2"/>
    <w:rsid w:val="00EC6EEA"/>
    <w:rsid w:val="00EC7053"/>
    <w:rsid w:val="00EC74BE"/>
    <w:rsid w:val="00EC789C"/>
    <w:rsid w:val="00EC7C7B"/>
    <w:rsid w:val="00EC7F01"/>
    <w:rsid w:val="00ED0003"/>
    <w:rsid w:val="00ED018C"/>
    <w:rsid w:val="00ED01D6"/>
    <w:rsid w:val="00ED02D3"/>
    <w:rsid w:val="00ED0662"/>
    <w:rsid w:val="00ED09FE"/>
    <w:rsid w:val="00ED0AEE"/>
    <w:rsid w:val="00ED0B0B"/>
    <w:rsid w:val="00ED0C2E"/>
    <w:rsid w:val="00ED0FDD"/>
    <w:rsid w:val="00ED1187"/>
    <w:rsid w:val="00ED13AA"/>
    <w:rsid w:val="00ED1633"/>
    <w:rsid w:val="00ED172A"/>
    <w:rsid w:val="00ED18FD"/>
    <w:rsid w:val="00ED1BFF"/>
    <w:rsid w:val="00ED1E9A"/>
    <w:rsid w:val="00ED1EF7"/>
    <w:rsid w:val="00ED1FF8"/>
    <w:rsid w:val="00ED234E"/>
    <w:rsid w:val="00ED23D7"/>
    <w:rsid w:val="00ED262C"/>
    <w:rsid w:val="00ED2968"/>
    <w:rsid w:val="00ED2B85"/>
    <w:rsid w:val="00ED2BE9"/>
    <w:rsid w:val="00ED304F"/>
    <w:rsid w:val="00ED3FBB"/>
    <w:rsid w:val="00ED4030"/>
    <w:rsid w:val="00ED4256"/>
    <w:rsid w:val="00ED449D"/>
    <w:rsid w:val="00ED463B"/>
    <w:rsid w:val="00ED46AC"/>
    <w:rsid w:val="00ED46D5"/>
    <w:rsid w:val="00ED4A22"/>
    <w:rsid w:val="00ED4BE4"/>
    <w:rsid w:val="00ED4C12"/>
    <w:rsid w:val="00ED4DAE"/>
    <w:rsid w:val="00ED4E31"/>
    <w:rsid w:val="00ED4F4C"/>
    <w:rsid w:val="00ED51EB"/>
    <w:rsid w:val="00ED538D"/>
    <w:rsid w:val="00ED560C"/>
    <w:rsid w:val="00ED574B"/>
    <w:rsid w:val="00ED5794"/>
    <w:rsid w:val="00ED581F"/>
    <w:rsid w:val="00ED5E7C"/>
    <w:rsid w:val="00ED5F02"/>
    <w:rsid w:val="00ED5F1D"/>
    <w:rsid w:val="00ED60A6"/>
    <w:rsid w:val="00ED63B2"/>
    <w:rsid w:val="00ED65D9"/>
    <w:rsid w:val="00ED6820"/>
    <w:rsid w:val="00ED6915"/>
    <w:rsid w:val="00ED693D"/>
    <w:rsid w:val="00ED6CAF"/>
    <w:rsid w:val="00ED6F8F"/>
    <w:rsid w:val="00ED6FB6"/>
    <w:rsid w:val="00ED7008"/>
    <w:rsid w:val="00ED71B5"/>
    <w:rsid w:val="00ED72B7"/>
    <w:rsid w:val="00ED745A"/>
    <w:rsid w:val="00ED7523"/>
    <w:rsid w:val="00ED776F"/>
    <w:rsid w:val="00ED78F2"/>
    <w:rsid w:val="00ED7A07"/>
    <w:rsid w:val="00ED7DE6"/>
    <w:rsid w:val="00ED7FA6"/>
    <w:rsid w:val="00EE017A"/>
    <w:rsid w:val="00EE029E"/>
    <w:rsid w:val="00EE0386"/>
    <w:rsid w:val="00EE03F6"/>
    <w:rsid w:val="00EE0527"/>
    <w:rsid w:val="00EE0A69"/>
    <w:rsid w:val="00EE0ABA"/>
    <w:rsid w:val="00EE0CC3"/>
    <w:rsid w:val="00EE13B2"/>
    <w:rsid w:val="00EE1879"/>
    <w:rsid w:val="00EE18C8"/>
    <w:rsid w:val="00EE19CF"/>
    <w:rsid w:val="00EE1C7E"/>
    <w:rsid w:val="00EE1D5A"/>
    <w:rsid w:val="00EE1F96"/>
    <w:rsid w:val="00EE2006"/>
    <w:rsid w:val="00EE24B7"/>
    <w:rsid w:val="00EE2703"/>
    <w:rsid w:val="00EE2A20"/>
    <w:rsid w:val="00EE2A8A"/>
    <w:rsid w:val="00EE2E97"/>
    <w:rsid w:val="00EE3295"/>
    <w:rsid w:val="00EE3699"/>
    <w:rsid w:val="00EE385C"/>
    <w:rsid w:val="00EE3874"/>
    <w:rsid w:val="00EE39B1"/>
    <w:rsid w:val="00EE39DE"/>
    <w:rsid w:val="00EE3E58"/>
    <w:rsid w:val="00EE3EAB"/>
    <w:rsid w:val="00EE40C5"/>
    <w:rsid w:val="00EE40DA"/>
    <w:rsid w:val="00EE40E8"/>
    <w:rsid w:val="00EE424C"/>
    <w:rsid w:val="00EE4621"/>
    <w:rsid w:val="00EE510E"/>
    <w:rsid w:val="00EE51A0"/>
    <w:rsid w:val="00EE53A4"/>
    <w:rsid w:val="00EE5535"/>
    <w:rsid w:val="00EE56B3"/>
    <w:rsid w:val="00EE5971"/>
    <w:rsid w:val="00EE5C70"/>
    <w:rsid w:val="00EE6054"/>
    <w:rsid w:val="00EE64EE"/>
    <w:rsid w:val="00EE6522"/>
    <w:rsid w:val="00EE65CC"/>
    <w:rsid w:val="00EE66C9"/>
    <w:rsid w:val="00EE6F8B"/>
    <w:rsid w:val="00EE6F9A"/>
    <w:rsid w:val="00EE708E"/>
    <w:rsid w:val="00EE758D"/>
    <w:rsid w:val="00EE788E"/>
    <w:rsid w:val="00EE78D0"/>
    <w:rsid w:val="00EE7BE8"/>
    <w:rsid w:val="00EE7E67"/>
    <w:rsid w:val="00EE7F02"/>
    <w:rsid w:val="00EF0634"/>
    <w:rsid w:val="00EF081D"/>
    <w:rsid w:val="00EF082A"/>
    <w:rsid w:val="00EF0BEA"/>
    <w:rsid w:val="00EF0F01"/>
    <w:rsid w:val="00EF0FB7"/>
    <w:rsid w:val="00EF156D"/>
    <w:rsid w:val="00EF1581"/>
    <w:rsid w:val="00EF1687"/>
    <w:rsid w:val="00EF16CB"/>
    <w:rsid w:val="00EF16DD"/>
    <w:rsid w:val="00EF1855"/>
    <w:rsid w:val="00EF185B"/>
    <w:rsid w:val="00EF1CBA"/>
    <w:rsid w:val="00EF1CC7"/>
    <w:rsid w:val="00EF1FCA"/>
    <w:rsid w:val="00EF2113"/>
    <w:rsid w:val="00EF2201"/>
    <w:rsid w:val="00EF23D7"/>
    <w:rsid w:val="00EF25C6"/>
    <w:rsid w:val="00EF2AA0"/>
    <w:rsid w:val="00EF2B7A"/>
    <w:rsid w:val="00EF3012"/>
    <w:rsid w:val="00EF3105"/>
    <w:rsid w:val="00EF3127"/>
    <w:rsid w:val="00EF313F"/>
    <w:rsid w:val="00EF3252"/>
    <w:rsid w:val="00EF391A"/>
    <w:rsid w:val="00EF3D3E"/>
    <w:rsid w:val="00EF3DC1"/>
    <w:rsid w:val="00EF3E80"/>
    <w:rsid w:val="00EF4075"/>
    <w:rsid w:val="00EF4076"/>
    <w:rsid w:val="00EF4143"/>
    <w:rsid w:val="00EF45D3"/>
    <w:rsid w:val="00EF4732"/>
    <w:rsid w:val="00EF4BE6"/>
    <w:rsid w:val="00EF4D76"/>
    <w:rsid w:val="00EF5088"/>
    <w:rsid w:val="00EF50B1"/>
    <w:rsid w:val="00EF542A"/>
    <w:rsid w:val="00EF549F"/>
    <w:rsid w:val="00EF55E7"/>
    <w:rsid w:val="00EF5C73"/>
    <w:rsid w:val="00EF5D6E"/>
    <w:rsid w:val="00EF5D9C"/>
    <w:rsid w:val="00EF6190"/>
    <w:rsid w:val="00EF6342"/>
    <w:rsid w:val="00EF6402"/>
    <w:rsid w:val="00EF654F"/>
    <w:rsid w:val="00EF66DA"/>
    <w:rsid w:val="00EF675D"/>
    <w:rsid w:val="00EF67A8"/>
    <w:rsid w:val="00EF6A8A"/>
    <w:rsid w:val="00EF6ECC"/>
    <w:rsid w:val="00EF740C"/>
    <w:rsid w:val="00EF76BD"/>
    <w:rsid w:val="00EF7821"/>
    <w:rsid w:val="00EF7AF2"/>
    <w:rsid w:val="00EF7C88"/>
    <w:rsid w:val="00F005E1"/>
    <w:rsid w:val="00F00C4D"/>
    <w:rsid w:val="00F00F2D"/>
    <w:rsid w:val="00F01048"/>
    <w:rsid w:val="00F010C9"/>
    <w:rsid w:val="00F013ED"/>
    <w:rsid w:val="00F0146D"/>
    <w:rsid w:val="00F015CA"/>
    <w:rsid w:val="00F01906"/>
    <w:rsid w:val="00F01DFE"/>
    <w:rsid w:val="00F01F45"/>
    <w:rsid w:val="00F02114"/>
    <w:rsid w:val="00F02414"/>
    <w:rsid w:val="00F026D8"/>
    <w:rsid w:val="00F0281D"/>
    <w:rsid w:val="00F02AA9"/>
    <w:rsid w:val="00F02BF0"/>
    <w:rsid w:val="00F03027"/>
    <w:rsid w:val="00F034F5"/>
    <w:rsid w:val="00F03580"/>
    <w:rsid w:val="00F0387B"/>
    <w:rsid w:val="00F03953"/>
    <w:rsid w:val="00F03AE7"/>
    <w:rsid w:val="00F03E3C"/>
    <w:rsid w:val="00F03E61"/>
    <w:rsid w:val="00F03EF8"/>
    <w:rsid w:val="00F03F5D"/>
    <w:rsid w:val="00F040B1"/>
    <w:rsid w:val="00F04385"/>
    <w:rsid w:val="00F04626"/>
    <w:rsid w:val="00F0475F"/>
    <w:rsid w:val="00F048C1"/>
    <w:rsid w:val="00F04F0C"/>
    <w:rsid w:val="00F04FFB"/>
    <w:rsid w:val="00F05195"/>
    <w:rsid w:val="00F059C0"/>
    <w:rsid w:val="00F05BC8"/>
    <w:rsid w:val="00F05CCB"/>
    <w:rsid w:val="00F061AF"/>
    <w:rsid w:val="00F061DF"/>
    <w:rsid w:val="00F0638A"/>
    <w:rsid w:val="00F066E3"/>
    <w:rsid w:val="00F069E6"/>
    <w:rsid w:val="00F06B78"/>
    <w:rsid w:val="00F06FFB"/>
    <w:rsid w:val="00F0789A"/>
    <w:rsid w:val="00F07C88"/>
    <w:rsid w:val="00F07DDD"/>
    <w:rsid w:val="00F07EF8"/>
    <w:rsid w:val="00F07F35"/>
    <w:rsid w:val="00F1010B"/>
    <w:rsid w:val="00F1016B"/>
    <w:rsid w:val="00F10470"/>
    <w:rsid w:val="00F10C4A"/>
    <w:rsid w:val="00F10EBA"/>
    <w:rsid w:val="00F1139C"/>
    <w:rsid w:val="00F1142E"/>
    <w:rsid w:val="00F1160A"/>
    <w:rsid w:val="00F12080"/>
    <w:rsid w:val="00F1223F"/>
    <w:rsid w:val="00F122F2"/>
    <w:rsid w:val="00F12503"/>
    <w:rsid w:val="00F12622"/>
    <w:rsid w:val="00F12781"/>
    <w:rsid w:val="00F12CF8"/>
    <w:rsid w:val="00F12D35"/>
    <w:rsid w:val="00F1307E"/>
    <w:rsid w:val="00F130D0"/>
    <w:rsid w:val="00F131FA"/>
    <w:rsid w:val="00F135FB"/>
    <w:rsid w:val="00F13B74"/>
    <w:rsid w:val="00F13BFC"/>
    <w:rsid w:val="00F140DA"/>
    <w:rsid w:val="00F14641"/>
    <w:rsid w:val="00F14667"/>
    <w:rsid w:val="00F148D0"/>
    <w:rsid w:val="00F1493C"/>
    <w:rsid w:val="00F149F9"/>
    <w:rsid w:val="00F14ABA"/>
    <w:rsid w:val="00F14B54"/>
    <w:rsid w:val="00F1567A"/>
    <w:rsid w:val="00F15A6A"/>
    <w:rsid w:val="00F15B34"/>
    <w:rsid w:val="00F15B4B"/>
    <w:rsid w:val="00F15D2E"/>
    <w:rsid w:val="00F16442"/>
    <w:rsid w:val="00F1658D"/>
    <w:rsid w:val="00F165E4"/>
    <w:rsid w:val="00F16671"/>
    <w:rsid w:val="00F1669E"/>
    <w:rsid w:val="00F17630"/>
    <w:rsid w:val="00F1782B"/>
    <w:rsid w:val="00F17C3C"/>
    <w:rsid w:val="00F17D4F"/>
    <w:rsid w:val="00F17D8A"/>
    <w:rsid w:val="00F17FE1"/>
    <w:rsid w:val="00F20221"/>
    <w:rsid w:val="00F202E2"/>
    <w:rsid w:val="00F20605"/>
    <w:rsid w:val="00F20725"/>
    <w:rsid w:val="00F2072E"/>
    <w:rsid w:val="00F20736"/>
    <w:rsid w:val="00F20875"/>
    <w:rsid w:val="00F20912"/>
    <w:rsid w:val="00F20945"/>
    <w:rsid w:val="00F20B8B"/>
    <w:rsid w:val="00F20B93"/>
    <w:rsid w:val="00F20CCA"/>
    <w:rsid w:val="00F20E3F"/>
    <w:rsid w:val="00F20F37"/>
    <w:rsid w:val="00F2102E"/>
    <w:rsid w:val="00F21303"/>
    <w:rsid w:val="00F21572"/>
    <w:rsid w:val="00F21740"/>
    <w:rsid w:val="00F21953"/>
    <w:rsid w:val="00F21C11"/>
    <w:rsid w:val="00F21CD4"/>
    <w:rsid w:val="00F21F1F"/>
    <w:rsid w:val="00F22639"/>
    <w:rsid w:val="00F226EA"/>
    <w:rsid w:val="00F22854"/>
    <w:rsid w:val="00F2298B"/>
    <w:rsid w:val="00F22CE2"/>
    <w:rsid w:val="00F22F0C"/>
    <w:rsid w:val="00F22F72"/>
    <w:rsid w:val="00F22FBD"/>
    <w:rsid w:val="00F2348B"/>
    <w:rsid w:val="00F234B5"/>
    <w:rsid w:val="00F2367F"/>
    <w:rsid w:val="00F23747"/>
    <w:rsid w:val="00F23815"/>
    <w:rsid w:val="00F23C2F"/>
    <w:rsid w:val="00F23D64"/>
    <w:rsid w:val="00F23EA3"/>
    <w:rsid w:val="00F23F75"/>
    <w:rsid w:val="00F23F99"/>
    <w:rsid w:val="00F23FBC"/>
    <w:rsid w:val="00F2404C"/>
    <w:rsid w:val="00F24058"/>
    <w:rsid w:val="00F240C2"/>
    <w:rsid w:val="00F242BD"/>
    <w:rsid w:val="00F2451F"/>
    <w:rsid w:val="00F24686"/>
    <w:rsid w:val="00F247C2"/>
    <w:rsid w:val="00F24B47"/>
    <w:rsid w:val="00F24E4E"/>
    <w:rsid w:val="00F24F6E"/>
    <w:rsid w:val="00F24FF9"/>
    <w:rsid w:val="00F25537"/>
    <w:rsid w:val="00F25573"/>
    <w:rsid w:val="00F2571F"/>
    <w:rsid w:val="00F2596A"/>
    <w:rsid w:val="00F25C3E"/>
    <w:rsid w:val="00F25EE2"/>
    <w:rsid w:val="00F26145"/>
    <w:rsid w:val="00F2652E"/>
    <w:rsid w:val="00F276DD"/>
    <w:rsid w:val="00F2770C"/>
    <w:rsid w:val="00F27AE4"/>
    <w:rsid w:val="00F27CC7"/>
    <w:rsid w:val="00F27D5D"/>
    <w:rsid w:val="00F27D68"/>
    <w:rsid w:val="00F30899"/>
    <w:rsid w:val="00F30989"/>
    <w:rsid w:val="00F30F31"/>
    <w:rsid w:val="00F31341"/>
    <w:rsid w:val="00F3162D"/>
    <w:rsid w:val="00F316A1"/>
    <w:rsid w:val="00F31B69"/>
    <w:rsid w:val="00F31D97"/>
    <w:rsid w:val="00F31F2D"/>
    <w:rsid w:val="00F32068"/>
    <w:rsid w:val="00F321A4"/>
    <w:rsid w:val="00F323EF"/>
    <w:rsid w:val="00F32425"/>
    <w:rsid w:val="00F32536"/>
    <w:rsid w:val="00F32778"/>
    <w:rsid w:val="00F32BBA"/>
    <w:rsid w:val="00F32CA0"/>
    <w:rsid w:val="00F330E7"/>
    <w:rsid w:val="00F33196"/>
    <w:rsid w:val="00F3347A"/>
    <w:rsid w:val="00F33610"/>
    <w:rsid w:val="00F33835"/>
    <w:rsid w:val="00F3384D"/>
    <w:rsid w:val="00F338CE"/>
    <w:rsid w:val="00F33A90"/>
    <w:rsid w:val="00F33C86"/>
    <w:rsid w:val="00F33E41"/>
    <w:rsid w:val="00F33FF6"/>
    <w:rsid w:val="00F340FF"/>
    <w:rsid w:val="00F34475"/>
    <w:rsid w:val="00F3477C"/>
    <w:rsid w:val="00F34D3B"/>
    <w:rsid w:val="00F350BA"/>
    <w:rsid w:val="00F35656"/>
    <w:rsid w:val="00F359C3"/>
    <w:rsid w:val="00F35A5D"/>
    <w:rsid w:val="00F35B1B"/>
    <w:rsid w:val="00F35C1B"/>
    <w:rsid w:val="00F35DA2"/>
    <w:rsid w:val="00F35FCC"/>
    <w:rsid w:val="00F36859"/>
    <w:rsid w:val="00F36BB7"/>
    <w:rsid w:val="00F36BDE"/>
    <w:rsid w:val="00F36DFD"/>
    <w:rsid w:val="00F37000"/>
    <w:rsid w:val="00F37455"/>
    <w:rsid w:val="00F378CE"/>
    <w:rsid w:val="00F378F1"/>
    <w:rsid w:val="00F4000C"/>
    <w:rsid w:val="00F4081E"/>
    <w:rsid w:val="00F40911"/>
    <w:rsid w:val="00F40B0B"/>
    <w:rsid w:val="00F40ECB"/>
    <w:rsid w:val="00F40F14"/>
    <w:rsid w:val="00F4106B"/>
    <w:rsid w:val="00F41414"/>
    <w:rsid w:val="00F415AC"/>
    <w:rsid w:val="00F41933"/>
    <w:rsid w:val="00F41945"/>
    <w:rsid w:val="00F41D4D"/>
    <w:rsid w:val="00F41D93"/>
    <w:rsid w:val="00F420B2"/>
    <w:rsid w:val="00F42390"/>
    <w:rsid w:val="00F423EC"/>
    <w:rsid w:val="00F4240E"/>
    <w:rsid w:val="00F424A9"/>
    <w:rsid w:val="00F4253A"/>
    <w:rsid w:val="00F4253E"/>
    <w:rsid w:val="00F4258D"/>
    <w:rsid w:val="00F42704"/>
    <w:rsid w:val="00F428B5"/>
    <w:rsid w:val="00F42FC1"/>
    <w:rsid w:val="00F43429"/>
    <w:rsid w:val="00F438EE"/>
    <w:rsid w:val="00F43901"/>
    <w:rsid w:val="00F4390B"/>
    <w:rsid w:val="00F43B35"/>
    <w:rsid w:val="00F43BCE"/>
    <w:rsid w:val="00F442F4"/>
    <w:rsid w:val="00F44362"/>
    <w:rsid w:val="00F44404"/>
    <w:rsid w:val="00F445AA"/>
    <w:rsid w:val="00F445E4"/>
    <w:rsid w:val="00F4476D"/>
    <w:rsid w:val="00F45B08"/>
    <w:rsid w:val="00F45BA4"/>
    <w:rsid w:val="00F45CC6"/>
    <w:rsid w:val="00F45FAE"/>
    <w:rsid w:val="00F46010"/>
    <w:rsid w:val="00F46059"/>
    <w:rsid w:val="00F46086"/>
    <w:rsid w:val="00F462B7"/>
    <w:rsid w:val="00F4650F"/>
    <w:rsid w:val="00F4691A"/>
    <w:rsid w:val="00F46BEB"/>
    <w:rsid w:val="00F46C6D"/>
    <w:rsid w:val="00F46EA0"/>
    <w:rsid w:val="00F46FD2"/>
    <w:rsid w:val="00F476A3"/>
    <w:rsid w:val="00F479B9"/>
    <w:rsid w:val="00F47BC7"/>
    <w:rsid w:val="00F47BFB"/>
    <w:rsid w:val="00F47F06"/>
    <w:rsid w:val="00F50143"/>
    <w:rsid w:val="00F506B4"/>
    <w:rsid w:val="00F508AD"/>
    <w:rsid w:val="00F508DD"/>
    <w:rsid w:val="00F50B6F"/>
    <w:rsid w:val="00F51109"/>
    <w:rsid w:val="00F516B8"/>
    <w:rsid w:val="00F5179F"/>
    <w:rsid w:val="00F51A30"/>
    <w:rsid w:val="00F51A34"/>
    <w:rsid w:val="00F51CD9"/>
    <w:rsid w:val="00F522DD"/>
    <w:rsid w:val="00F52402"/>
    <w:rsid w:val="00F5270A"/>
    <w:rsid w:val="00F52821"/>
    <w:rsid w:val="00F5296B"/>
    <w:rsid w:val="00F52A0D"/>
    <w:rsid w:val="00F52B96"/>
    <w:rsid w:val="00F52C00"/>
    <w:rsid w:val="00F53008"/>
    <w:rsid w:val="00F53265"/>
    <w:rsid w:val="00F5340E"/>
    <w:rsid w:val="00F5343D"/>
    <w:rsid w:val="00F5377C"/>
    <w:rsid w:val="00F53806"/>
    <w:rsid w:val="00F5380B"/>
    <w:rsid w:val="00F53877"/>
    <w:rsid w:val="00F53C1D"/>
    <w:rsid w:val="00F54557"/>
    <w:rsid w:val="00F545CA"/>
    <w:rsid w:val="00F54ADD"/>
    <w:rsid w:val="00F54C58"/>
    <w:rsid w:val="00F54D90"/>
    <w:rsid w:val="00F54F8C"/>
    <w:rsid w:val="00F5564A"/>
    <w:rsid w:val="00F558F3"/>
    <w:rsid w:val="00F5590A"/>
    <w:rsid w:val="00F55B3B"/>
    <w:rsid w:val="00F55E58"/>
    <w:rsid w:val="00F55EB4"/>
    <w:rsid w:val="00F55F4A"/>
    <w:rsid w:val="00F56575"/>
    <w:rsid w:val="00F566D8"/>
    <w:rsid w:val="00F566FE"/>
    <w:rsid w:val="00F567CD"/>
    <w:rsid w:val="00F567F5"/>
    <w:rsid w:val="00F56C39"/>
    <w:rsid w:val="00F57362"/>
    <w:rsid w:val="00F574A3"/>
    <w:rsid w:val="00F57F8D"/>
    <w:rsid w:val="00F600A1"/>
    <w:rsid w:val="00F6037F"/>
    <w:rsid w:val="00F604A1"/>
    <w:rsid w:val="00F60528"/>
    <w:rsid w:val="00F6068C"/>
    <w:rsid w:val="00F606FF"/>
    <w:rsid w:val="00F608C5"/>
    <w:rsid w:val="00F60A31"/>
    <w:rsid w:val="00F60B27"/>
    <w:rsid w:val="00F60F1B"/>
    <w:rsid w:val="00F60F3F"/>
    <w:rsid w:val="00F6116F"/>
    <w:rsid w:val="00F613C2"/>
    <w:rsid w:val="00F61651"/>
    <w:rsid w:val="00F618B8"/>
    <w:rsid w:val="00F618D7"/>
    <w:rsid w:val="00F61DF8"/>
    <w:rsid w:val="00F62417"/>
    <w:rsid w:val="00F624AC"/>
    <w:rsid w:val="00F627A4"/>
    <w:rsid w:val="00F62964"/>
    <w:rsid w:val="00F6306B"/>
    <w:rsid w:val="00F632D4"/>
    <w:rsid w:val="00F63AD8"/>
    <w:rsid w:val="00F63EF1"/>
    <w:rsid w:val="00F63F35"/>
    <w:rsid w:val="00F64188"/>
    <w:rsid w:val="00F6462D"/>
    <w:rsid w:val="00F64643"/>
    <w:rsid w:val="00F6497F"/>
    <w:rsid w:val="00F64DFC"/>
    <w:rsid w:val="00F653C2"/>
    <w:rsid w:val="00F653F5"/>
    <w:rsid w:val="00F65914"/>
    <w:rsid w:val="00F65A73"/>
    <w:rsid w:val="00F65C67"/>
    <w:rsid w:val="00F65F1B"/>
    <w:rsid w:val="00F65FCB"/>
    <w:rsid w:val="00F6650B"/>
    <w:rsid w:val="00F66937"/>
    <w:rsid w:val="00F66B2D"/>
    <w:rsid w:val="00F66D40"/>
    <w:rsid w:val="00F674FC"/>
    <w:rsid w:val="00F6792C"/>
    <w:rsid w:val="00F67AB5"/>
    <w:rsid w:val="00F70099"/>
    <w:rsid w:val="00F70C6F"/>
    <w:rsid w:val="00F71266"/>
    <w:rsid w:val="00F717CA"/>
    <w:rsid w:val="00F71A5C"/>
    <w:rsid w:val="00F71B1B"/>
    <w:rsid w:val="00F71BB7"/>
    <w:rsid w:val="00F7225E"/>
    <w:rsid w:val="00F726DB"/>
    <w:rsid w:val="00F72B13"/>
    <w:rsid w:val="00F72BBF"/>
    <w:rsid w:val="00F72EC1"/>
    <w:rsid w:val="00F73126"/>
    <w:rsid w:val="00F73A7B"/>
    <w:rsid w:val="00F73B46"/>
    <w:rsid w:val="00F73DD2"/>
    <w:rsid w:val="00F73E10"/>
    <w:rsid w:val="00F74330"/>
    <w:rsid w:val="00F743C7"/>
    <w:rsid w:val="00F74837"/>
    <w:rsid w:val="00F7493C"/>
    <w:rsid w:val="00F74B63"/>
    <w:rsid w:val="00F7530B"/>
    <w:rsid w:val="00F7542D"/>
    <w:rsid w:val="00F75494"/>
    <w:rsid w:val="00F7587D"/>
    <w:rsid w:val="00F758B9"/>
    <w:rsid w:val="00F75A57"/>
    <w:rsid w:val="00F75C14"/>
    <w:rsid w:val="00F75C65"/>
    <w:rsid w:val="00F75C70"/>
    <w:rsid w:val="00F75DD8"/>
    <w:rsid w:val="00F75F73"/>
    <w:rsid w:val="00F76372"/>
    <w:rsid w:val="00F763B8"/>
    <w:rsid w:val="00F763F7"/>
    <w:rsid w:val="00F765A1"/>
    <w:rsid w:val="00F76772"/>
    <w:rsid w:val="00F7684C"/>
    <w:rsid w:val="00F769DB"/>
    <w:rsid w:val="00F76A05"/>
    <w:rsid w:val="00F76B64"/>
    <w:rsid w:val="00F76BB4"/>
    <w:rsid w:val="00F76BF0"/>
    <w:rsid w:val="00F770B1"/>
    <w:rsid w:val="00F7717A"/>
    <w:rsid w:val="00F772A5"/>
    <w:rsid w:val="00F77425"/>
    <w:rsid w:val="00F775C0"/>
    <w:rsid w:val="00F775F7"/>
    <w:rsid w:val="00F77632"/>
    <w:rsid w:val="00F77708"/>
    <w:rsid w:val="00F77BBA"/>
    <w:rsid w:val="00F77C90"/>
    <w:rsid w:val="00F77D1B"/>
    <w:rsid w:val="00F80168"/>
    <w:rsid w:val="00F80187"/>
    <w:rsid w:val="00F803E7"/>
    <w:rsid w:val="00F80814"/>
    <w:rsid w:val="00F80C27"/>
    <w:rsid w:val="00F80F54"/>
    <w:rsid w:val="00F8106A"/>
    <w:rsid w:val="00F81355"/>
    <w:rsid w:val="00F813E8"/>
    <w:rsid w:val="00F81539"/>
    <w:rsid w:val="00F81859"/>
    <w:rsid w:val="00F818F5"/>
    <w:rsid w:val="00F81926"/>
    <w:rsid w:val="00F819DA"/>
    <w:rsid w:val="00F81B41"/>
    <w:rsid w:val="00F81B6E"/>
    <w:rsid w:val="00F81D5F"/>
    <w:rsid w:val="00F81FB9"/>
    <w:rsid w:val="00F820D5"/>
    <w:rsid w:val="00F82257"/>
    <w:rsid w:val="00F8277A"/>
    <w:rsid w:val="00F8280F"/>
    <w:rsid w:val="00F82FAE"/>
    <w:rsid w:val="00F82FDF"/>
    <w:rsid w:val="00F8311C"/>
    <w:rsid w:val="00F83240"/>
    <w:rsid w:val="00F834BE"/>
    <w:rsid w:val="00F839FE"/>
    <w:rsid w:val="00F83C33"/>
    <w:rsid w:val="00F83D62"/>
    <w:rsid w:val="00F83F5D"/>
    <w:rsid w:val="00F840DB"/>
    <w:rsid w:val="00F841AE"/>
    <w:rsid w:val="00F841E0"/>
    <w:rsid w:val="00F8450D"/>
    <w:rsid w:val="00F8469C"/>
    <w:rsid w:val="00F846B5"/>
    <w:rsid w:val="00F8473F"/>
    <w:rsid w:val="00F847CC"/>
    <w:rsid w:val="00F84B73"/>
    <w:rsid w:val="00F84C75"/>
    <w:rsid w:val="00F84E94"/>
    <w:rsid w:val="00F850A6"/>
    <w:rsid w:val="00F85313"/>
    <w:rsid w:val="00F8539D"/>
    <w:rsid w:val="00F854FF"/>
    <w:rsid w:val="00F856C9"/>
    <w:rsid w:val="00F85A5A"/>
    <w:rsid w:val="00F85F2D"/>
    <w:rsid w:val="00F85F95"/>
    <w:rsid w:val="00F85FF9"/>
    <w:rsid w:val="00F861D2"/>
    <w:rsid w:val="00F86956"/>
    <w:rsid w:val="00F86D14"/>
    <w:rsid w:val="00F87109"/>
    <w:rsid w:val="00F87174"/>
    <w:rsid w:val="00F873A7"/>
    <w:rsid w:val="00F875B5"/>
    <w:rsid w:val="00F87695"/>
    <w:rsid w:val="00F87756"/>
    <w:rsid w:val="00F8794C"/>
    <w:rsid w:val="00F8798B"/>
    <w:rsid w:val="00F87AC8"/>
    <w:rsid w:val="00F87D3C"/>
    <w:rsid w:val="00F87EB7"/>
    <w:rsid w:val="00F87FFB"/>
    <w:rsid w:val="00F90146"/>
    <w:rsid w:val="00F9029B"/>
    <w:rsid w:val="00F90709"/>
    <w:rsid w:val="00F908A4"/>
    <w:rsid w:val="00F90A09"/>
    <w:rsid w:val="00F90A0E"/>
    <w:rsid w:val="00F90ACD"/>
    <w:rsid w:val="00F90F55"/>
    <w:rsid w:val="00F90FB6"/>
    <w:rsid w:val="00F911A1"/>
    <w:rsid w:val="00F9133F"/>
    <w:rsid w:val="00F91481"/>
    <w:rsid w:val="00F914C8"/>
    <w:rsid w:val="00F915DF"/>
    <w:rsid w:val="00F91647"/>
    <w:rsid w:val="00F91916"/>
    <w:rsid w:val="00F91A5E"/>
    <w:rsid w:val="00F92217"/>
    <w:rsid w:val="00F92265"/>
    <w:rsid w:val="00F9227C"/>
    <w:rsid w:val="00F92613"/>
    <w:rsid w:val="00F9261B"/>
    <w:rsid w:val="00F927F4"/>
    <w:rsid w:val="00F92845"/>
    <w:rsid w:val="00F92AE6"/>
    <w:rsid w:val="00F92F74"/>
    <w:rsid w:val="00F92FD5"/>
    <w:rsid w:val="00F931C8"/>
    <w:rsid w:val="00F9330E"/>
    <w:rsid w:val="00F93750"/>
    <w:rsid w:val="00F93838"/>
    <w:rsid w:val="00F93880"/>
    <w:rsid w:val="00F93A0F"/>
    <w:rsid w:val="00F93B65"/>
    <w:rsid w:val="00F93E71"/>
    <w:rsid w:val="00F93FB6"/>
    <w:rsid w:val="00F943BF"/>
    <w:rsid w:val="00F94E83"/>
    <w:rsid w:val="00F94EC3"/>
    <w:rsid w:val="00F95543"/>
    <w:rsid w:val="00F955CE"/>
    <w:rsid w:val="00F958F7"/>
    <w:rsid w:val="00F95924"/>
    <w:rsid w:val="00F95CFA"/>
    <w:rsid w:val="00F95F92"/>
    <w:rsid w:val="00F961FE"/>
    <w:rsid w:val="00F962A6"/>
    <w:rsid w:val="00F96722"/>
    <w:rsid w:val="00F9689B"/>
    <w:rsid w:val="00F96B62"/>
    <w:rsid w:val="00F96CBF"/>
    <w:rsid w:val="00F96D2E"/>
    <w:rsid w:val="00F9704D"/>
    <w:rsid w:val="00F97411"/>
    <w:rsid w:val="00F97475"/>
    <w:rsid w:val="00F97556"/>
    <w:rsid w:val="00F97846"/>
    <w:rsid w:val="00F97E27"/>
    <w:rsid w:val="00FA0041"/>
    <w:rsid w:val="00FA0053"/>
    <w:rsid w:val="00FA032F"/>
    <w:rsid w:val="00FA03DF"/>
    <w:rsid w:val="00FA04C9"/>
    <w:rsid w:val="00FA0626"/>
    <w:rsid w:val="00FA06DA"/>
    <w:rsid w:val="00FA0BEF"/>
    <w:rsid w:val="00FA0BF3"/>
    <w:rsid w:val="00FA0C47"/>
    <w:rsid w:val="00FA0CE3"/>
    <w:rsid w:val="00FA0D31"/>
    <w:rsid w:val="00FA0FF7"/>
    <w:rsid w:val="00FA115A"/>
    <w:rsid w:val="00FA145F"/>
    <w:rsid w:val="00FA17C7"/>
    <w:rsid w:val="00FA182E"/>
    <w:rsid w:val="00FA1A95"/>
    <w:rsid w:val="00FA1AAE"/>
    <w:rsid w:val="00FA1AE9"/>
    <w:rsid w:val="00FA1FBB"/>
    <w:rsid w:val="00FA2006"/>
    <w:rsid w:val="00FA2489"/>
    <w:rsid w:val="00FA2629"/>
    <w:rsid w:val="00FA2825"/>
    <w:rsid w:val="00FA2927"/>
    <w:rsid w:val="00FA296E"/>
    <w:rsid w:val="00FA29A7"/>
    <w:rsid w:val="00FA2DBE"/>
    <w:rsid w:val="00FA3177"/>
    <w:rsid w:val="00FA336F"/>
    <w:rsid w:val="00FA34FE"/>
    <w:rsid w:val="00FA3BAC"/>
    <w:rsid w:val="00FA41A4"/>
    <w:rsid w:val="00FA41B0"/>
    <w:rsid w:val="00FA425F"/>
    <w:rsid w:val="00FA4307"/>
    <w:rsid w:val="00FA4421"/>
    <w:rsid w:val="00FA449A"/>
    <w:rsid w:val="00FA44F4"/>
    <w:rsid w:val="00FA4A4F"/>
    <w:rsid w:val="00FA4AC0"/>
    <w:rsid w:val="00FA5397"/>
    <w:rsid w:val="00FA5592"/>
    <w:rsid w:val="00FA568B"/>
    <w:rsid w:val="00FA5858"/>
    <w:rsid w:val="00FA5A4F"/>
    <w:rsid w:val="00FA5A81"/>
    <w:rsid w:val="00FA5C96"/>
    <w:rsid w:val="00FA5E89"/>
    <w:rsid w:val="00FA660D"/>
    <w:rsid w:val="00FA673A"/>
    <w:rsid w:val="00FA67C3"/>
    <w:rsid w:val="00FA699F"/>
    <w:rsid w:val="00FA6F42"/>
    <w:rsid w:val="00FA6FBC"/>
    <w:rsid w:val="00FA6FDD"/>
    <w:rsid w:val="00FA7019"/>
    <w:rsid w:val="00FA71E3"/>
    <w:rsid w:val="00FA7529"/>
    <w:rsid w:val="00FA75A5"/>
    <w:rsid w:val="00FA766F"/>
    <w:rsid w:val="00FA7AA2"/>
    <w:rsid w:val="00FA7E1F"/>
    <w:rsid w:val="00FB004A"/>
    <w:rsid w:val="00FB0BFC"/>
    <w:rsid w:val="00FB0DCD"/>
    <w:rsid w:val="00FB0EDB"/>
    <w:rsid w:val="00FB16A0"/>
    <w:rsid w:val="00FB176A"/>
    <w:rsid w:val="00FB192F"/>
    <w:rsid w:val="00FB1DB7"/>
    <w:rsid w:val="00FB2470"/>
    <w:rsid w:val="00FB26E4"/>
    <w:rsid w:val="00FB2734"/>
    <w:rsid w:val="00FB2B73"/>
    <w:rsid w:val="00FB2C65"/>
    <w:rsid w:val="00FB2C70"/>
    <w:rsid w:val="00FB2DAC"/>
    <w:rsid w:val="00FB32BF"/>
    <w:rsid w:val="00FB345F"/>
    <w:rsid w:val="00FB381F"/>
    <w:rsid w:val="00FB3896"/>
    <w:rsid w:val="00FB38E0"/>
    <w:rsid w:val="00FB3EA2"/>
    <w:rsid w:val="00FB4597"/>
    <w:rsid w:val="00FB474A"/>
    <w:rsid w:val="00FB4891"/>
    <w:rsid w:val="00FB49B0"/>
    <w:rsid w:val="00FB49B6"/>
    <w:rsid w:val="00FB49E0"/>
    <w:rsid w:val="00FB4C6B"/>
    <w:rsid w:val="00FB4CEE"/>
    <w:rsid w:val="00FB5265"/>
    <w:rsid w:val="00FB52A8"/>
    <w:rsid w:val="00FB57F0"/>
    <w:rsid w:val="00FB5FE1"/>
    <w:rsid w:val="00FB602A"/>
    <w:rsid w:val="00FB605D"/>
    <w:rsid w:val="00FB61A3"/>
    <w:rsid w:val="00FB6373"/>
    <w:rsid w:val="00FB7352"/>
    <w:rsid w:val="00FB752C"/>
    <w:rsid w:val="00FB76A4"/>
    <w:rsid w:val="00FB77F8"/>
    <w:rsid w:val="00FB7A62"/>
    <w:rsid w:val="00FB7AFB"/>
    <w:rsid w:val="00FB7B8A"/>
    <w:rsid w:val="00FB7ED0"/>
    <w:rsid w:val="00FC019D"/>
    <w:rsid w:val="00FC01A4"/>
    <w:rsid w:val="00FC0320"/>
    <w:rsid w:val="00FC0586"/>
    <w:rsid w:val="00FC060B"/>
    <w:rsid w:val="00FC09F3"/>
    <w:rsid w:val="00FC0A0C"/>
    <w:rsid w:val="00FC0B2F"/>
    <w:rsid w:val="00FC0EF6"/>
    <w:rsid w:val="00FC0F54"/>
    <w:rsid w:val="00FC1506"/>
    <w:rsid w:val="00FC1A54"/>
    <w:rsid w:val="00FC1A86"/>
    <w:rsid w:val="00FC1E0D"/>
    <w:rsid w:val="00FC1EE3"/>
    <w:rsid w:val="00FC1FEE"/>
    <w:rsid w:val="00FC2040"/>
    <w:rsid w:val="00FC20D8"/>
    <w:rsid w:val="00FC211D"/>
    <w:rsid w:val="00FC224E"/>
    <w:rsid w:val="00FC243D"/>
    <w:rsid w:val="00FC2607"/>
    <w:rsid w:val="00FC294C"/>
    <w:rsid w:val="00FC29A5"/>
    <w:rsid w:val="00FC29C4"/>
    <w:rsid w:val="00FC3359"/>
    <w:rsid w:val="00FC3421"/>
    <w:rsid w:val="00FC3711"/>
    <w:rsid w:val="00FC373A"/>
    <w:rsid w:val="00FC3E36"/>
    <w:rsid w:val="00FC3E39"/>
    <w:rsid w:val="00FC3EF8"/>
    <w:rsid w:val="00FC3F70"/>
    <w:rsid w:val="00FC41CE"/>
    <w:rsid w:val="00FC48E2"/>
    <w:rsid w:val="00FC4E42"/>
    <w:rsid w:val="00FC5437"/>
    <w:rsid w:val="00FC5513"/>
    <w:rsid w:val="00FC5670"/>
    <w:rsid w:val="00FC5807"/>
    <w:rsid w:val="00FC5DCE"/>
    <w:rsid w:val="00FC60DB"/>
    <w:rsid w:val="00FC6249"/>
    <w:rsid w:val="00FC647F"/>
    <w:rsid w:val="00FC6612"/>
    <w:rsid w:val="00FC6975"/>
    <w:rsid w:val="00FC69AA"/>
    <w:rsid w:val="00FC6AAB"/>
    <w:rsid w:val="00FC6C1D"/>
    <w:rsid w:val="00FC6CA3"/>
    <w:rsid w:val="00FC6DB7"/>
    <w:rsid w:val="00FC6E5C"/>
    <w:rsid w:val="00FC6EEC"/>
    <w:rsid w:val="00FC73B2"/>
    <w:rsid w:val="00FC7655"/>
    <w:rsid w:val="00FC76CA"/>
    <w:rsid w:val="00FC7726"/>
    <w:rsid w:val="00FC77BC"/>
    <w:rsid w:val="00FC7AA0"/>
    <w:rsid w:val="00FC7B66"/>
    <w:rsid w:val="00FD02EF"/>
    <w:rsid w:val="00FD0607"/>
    <w:rsid w:val="00FD0622"/>
    <w:rsid w:val="00FD0807"/>
    <w:rsid w:val="00FD0C17"/>
    <w:rsid w:val="00FD0CC4"/>
    <w:rsid w:val="00FD13E2"/>
    <w:rsid w:val="00FD144B"/>
    <w:rsid w:val="00FD14FA"/>
    <w:rsid w:val="00FD1573"/>
    <w:rsid w:val="00FD19FD"/>
    <w:rsid w:val="00FD1C48"/>
    <w:rsid w:val="00FD1E20"/>
    <w:rsid w:val="00FD1F48"/>
    <w:rsid w:val="00FD1FBE"/>
    <w:rsid w:val="00FD20CA"/>
    <w:rsid w:val="00FD2325"/>
    <w:rsid w:val="00FD233A"/>
    <w:rsid w:val="00FD23EC"/>
    <w:rsid w:val="00FD241A"/>
    <w:rsid w:val="00FD2482"/>
    <w:rsid w:val="00FD2691"/>
    <w:rsid w:val="00FD275A"/>
    <w:rsid w:val="00FD2A0D"/>
    <w:rsid w:val="00FD2C0B"/>
    <w:rsid w:val="00FD2E1C"/>
    <w:rsid w:val="00FD2E7C"/>
    <w:rsid w:val="00FD342A"/>
    <w:rsid w:val="00FD37D6"/>
    <w:rsid w:val="00FD38E8"/>
    <w:rsid w:val="00FD3929"/>
    <w:rsid w:val="00FD3AEA"/>
    <w:rsid w:val="00FD3B18"/>
    <w:rsid w:val="00FD3B4B"/>
    <w:rsid w:val="00FD3CB9"/>
    <w:rsid w:val="00FD3EDA"/>
    <w:rsid w:val="00FD3FCD"/>
    <w:rsid w:val="00FD403D"/>
    <w:rsid w:val="00FD4090"/>
    <w:rsid w:val="00FD41BF"/>
    <w:rsid w:val="00FD449A"/>
    <w:rsid w:val="00FD4514"/>
    <w:rsid w:val="00FD4A11"/>
    <w:rsid w:val="00FD4A5E"/>
    <w:rsid w:val="00FD4DD4"/>
    <w:rsid w:val="00FD5005"/>
    <w:rsid w:val="00FD51A3"/>
    <w:rsid w:val="00FD5345"/>
    <w:rsid w:val="00FD544D"/>
    <w:rsid w:val="00FD54CA"/>
    <w:rsid w:val="00FD54EA"/>
    <w:rsid w:val="00FD5AF3"/>
    <w:rsid w:val="00FD5BF1"/>
    <w:rsid w:val="00FD5DEC"/>
    <w:rsid w:val="00FD5E37"/>
    <w:rsid w:val="00FD6168"/>
    <w:rsid w:val="00FD62FA"/>
    <w:rsid w:val="00FD63FC"/>
    <w:rsid w:val="00FD6CD9"/>
    <w:rsid w:val="00FD6D71"/>
    <w:rsid w:val="00FD7052"/>
    <w:rsid w:val="00FD709E"/>
    <w:rsid w:val="00FD72A9"/>
    <w:rsid w:val="00FD7555"/>
    <w:rsid w:val="00FD7832"/>
    <w:rsid w:val="00FD7FAA"/>
    <w:rsid w:val="00FE0036"/>
    <w:rsid w:val="00FE00ED"/>
    <w:rsid w:val="00FE0689"/>
    <w:rsid w:val="00FE0A24"/>
    <w:rsid w:val="00FE0F15"/>
    <w:rsid w:val="00FE10FF"/>
    <w:rsid w:val="00FE131E"/>
    <w:rsid w:val="00FE1346"/>
    <w:rsid w:val="00FE13B2"/>
    <w:rsid w:val="00FE155E"/>
    <w:rsid w:val="00FE191E"/>
    <w:rsid w:val="00FE1982"/>
    <w:rsid w:val="00FE1B03"/>
    <w:rsid w:val="00FE1C43"/>
    <w:rsid w:val="00FE1E37"/>
    <w:rsid w:val="00FE1E42"/>
    <w:rsid w:val="00FE1F99"/>
    <w:rsid w:val="00FE20A8"/>
    <w:rsid w:val="00FE2248"/>
    <w:rsid w:val="00FE24CB"/>
    <w:rsid w:val="00FE25F6"/>
    <w:rsid w:val="00FE281C"/>
    <w:rsid w:val="00FE2917"/>
    <w:rsid w:val="00FE2B0B"/>
    <w:rsid w:val="00FE2B93"/>
    <w:rsid w:val="00FE35C4"/>
    <w:rsid w:val="00FE3799"/>
    <w:rsid w:val="00FE37EC"/>
    <w:rsid w:val="00FE3AF3"/>
    <w:rsid w:val="00FE3CF4"/>
    <w:rsid w:val="00FE41B1"/>
    <w:rsid w:val="00FE41D1"/>
    <w:rsid w:val="00FE41EE"/>
    <w:rsid w:val="00FE4398"/>
    <w:rsid w:val="00FE43E1"/>
    <w:rsid w:val="00FE4464"/>
    <w:rsid w:val="00FE455A"/>
    <w:rsid w:val="00FE4E70"/>
    <w:rsid w:val="00FE4EDD"/>
    <w:rsid w:val="00FE501B"/>
    <w:rsid w:val="00FE50C3"/>
    <w:rsid w:val="00FE5443"/>
    <w:rsid w:val="00FE58FF"/>
    <w:rsid w:val="00FE59DB"/>
    <w:rsid w:val="00FE6204"/>
    <w:rsid w:val="00FE6240"/>
    <w:rsid w:val="00FE6243"/>
    <w:rsid w:val="00FE658A"/>
    <w:rsid w:val="00FE6A41"/>
    <w:rsid w:val="00FE7151"/>
    <w:rsid w:val="00FE7368"/>
    <w:rsid w:val="00FE7387"/>
    <w:rsid w:val="00FE776F"/>
    <w:rsid w:val="00FE78B9"/>
    <w:rsid w:val="00FE791A"/>
    <w:rsid w:val="00FE79B8"/>
    <w:rsid w:val="00FE7A43"/>
    <w:rsid w:val="00FE7C8C"/>
    <w:rsid w:val="00FE7E13"/>
    <w:rsid w:val="00FE7EE7"/>
    <w:rsid w:val="00FF05AD"/>
    <w:rsid w:val="00FF05B0"/>
    <w:rsid w:val="00FF09D9"/>
    <w:rsid w:val="00FF0B6F"/>
    <w:rsid w:val="00FF170E"/>
    <w:rsid w:val="00FF1965"/>
    <w:rsid w:val="00FF1D67"/>
    <w:rsid w:val="00FF1EAF"/>
    <w:rsid w:val="00FF207D"/>
    <w:rsid w:val="00FF2284"/>
    <w:rsid w:val="00FF29C0"/>
    <w:rsid w:val="00FF2B21"/>
    <w:rsid w:val="00FF317D"/>
    <w:rsid w:val="00FF3343"/>
    <w:rsid w:val="00FF339B"/>
    <w:rsid w:val="00FF345F"/>
    <w:rsid w:val="00FF3697"/>
    <w:rsid w:val="00FF36C4"/>
    <w:rsid w:val="00FF36F7"/>
    <w:rsid w:val="00FF37A6"/>
    <w:rsid w:val="00FF39AA"/>
    <w:rsid w:val="00FF39BC"/>
    <w:rsid w:val="00FF3B7C"/>
    <w:rsid w:val="00FF3D17"/>
    <w:rsid w:val="00FF3DED"/>
    <w:rsid w:val="00FF403E"/>
    <w:rsid w:val="00FF46D7"/>
    <w:rsid w:val="00FF4930"/>
    <w:rsid w:val="00FF4B07"/>
    <w:rsid w:val="00FF4C59"/>
    <w:rsid w:val="00FF4C5A"/>
    <w:rsid w:val="00FF4C79"/>
    <w:rsid w:val="00FF4DE8"/>
    <w:rsid w:val="00FF516C"/>
    <w:rsid w:val="00FF542E"/>
    <w:rsid w:val="00FF549B"/>
    <w:rsid w:val="00FF5540"/>
    <w:rsid w:val="00FF5770"/>
    <w:rsid w:val="00FF57FD"/>
    <w:rsid w:val="00FF5E3E"/>
    <w:rsid w:val="00FF6026"/>
    <w:rsid w:val="00FF6563"/>
    <w:rsid w:val="00FF6C9D"/>
    <w:rsid w:val="00FF742C"/>
    <w:rsid w:val="00FF7497"/>
    <w:rsid w:val="00FF76CB"/>
    <w:rsid w:val="00FF7D37"/>
    <w:rsid w:val="00FF7DE6"/>
    <w:rsid w:val="00FF7E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69D1A0"/>
  <w15:chartTrackingRefBased/>
  <w15:docId w15:val="{7254E181-25E6-42CD-9724-D20D4B28DF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B6E62"/>
    <w:rPr>
      <w:kern w:val="0"/>
      <w:lang w:val="en-AU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4B4358"/>
    <w:pPr>
      <w:keepNext/>
      <w:spacing w:before="240" w:after="60"/>
      <w:outlineLvl w:val="0"/>
    </w:pPr>
    <w:rPr>
      <w:rFonts w:ascii="Times New Roman" w:eastAsia="Times New Roman" w:hAnsi="Times New Roman" w:cs="Times New Roman"/>
      <w:b/>
      <w:bCs/>
      <w:kern w:val="32"/>
      <w:lang w:val="en-US"/>
    </w:rPr>
  </w:style>
  <w:style w:type="paragraph" w:styleId="Heading2">
    <w:name w:val="heading 2"/>
    <w:basedOn w:val="Normal"/>
    <w:next w:val="Normal"/>
    <w:link w:val="Heading2Char"/>
    <w:semiHidden/>
    <w:qFormat/>
    <w:rsid w:val="004B4358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semiHidden/>
    <w:qFormat/>
    <w:rsid w:val="004B4358"/>
    <w:pPr>
      <w:keepNext/>
      <w:spacing w:line="480" w:lineRule="auto"/>
      <w:outlineLvl w:val="2"/>
    </w:pPr>
    <w:rPr>
      <w:rFonts w:ascii="Times" w:eastAsia="Times" w:hAnsi="Times" w:cs="Times New Roman"/>
      <w:b/>
      <w:szCs w:val="20"/>
      <w:lang w:val="en-US"/>
    </w:rPr>
  </w:style>
  <w:style w:type="paragraph" w:styleId="Heading4">
    <w:name w:val="heading 4"/>
    <w:basedOn w:val="Normal"/>
    <w:next w:val="Normal"/>
    <w:link w:val="Heading4Char"/>
    <w:semiHidden/>
    <w:qFormat/>
    <w:rsid w:val="004B4358"/>
    <w:pPr>
      <w:keepNext/>
      <w:spacing w:line="480" w:lineRule="auto"/>
      <w:outlineLvl w:val="3"/>
    </w:pPr>
    <w:rPr>
      <w:rFonts w:ascii="Times" w:eastAsia="Times New Roman" w:hAnsi="Times" w:cs="Times New Roman"/>
      <w:b/>
      <w:color w:val="0000FF"/>
      <w:sz w:val="44"/>
      <w:szCs w:val="20"/>
      <w:lang w:val="en-US"/>
    </w:rPr>
  </w:style>
  <w:style w:type="paragraph" w:styleId="Heading5">
    <w:name w:val="heading 5"/>
    <w:basedOn w:val="Normal"/>
    <w:next w:val="Normal"/>
    <w:link w:val="Heading5Char"/>
    <w:semiHidden/>
    <w:qFormat/>
    <w:rsid w:val="004B4358"/>
    <w:pPr>
      <w:spacing w:before="240" w:after="6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semiHidden/>
    <w:qFormat/>
    <w:rsid w:val="004B4358"/>
    <w:pPr>
      <w:spacing w:before="240" w:after="60"/>
      <w:outlineLvl w:val="5"/>
    </w:pPr>
    <w:rPr>
      <w:rFonts w:ascii="Calibri" w:eastAsia="Times New Roman" w:hAnsi="Calibri" w:cs="Times New Roman"/>
      <w:b/>
      <w:bCs/>
      <w:sz w:val="22"/>
      <w:szCs w:val="22"/>
      <w:lang w:val="en-US"/>
    </w:rPr>
  </w:style>
  <w:style w:type="paragraph" w:styleId="Heading7">
    <w:name w:val="heading 7"/>
    <w:basedOn w:val="Normal"/>
    <w:next w:val="Normal"/>
    <w:link w:val="Heading7Char"/>
    <w:semiHidden/>
    <w:qFormat/>
    <w:rsid w:val="004B4358"/>
    <w:pPr>
      <w:spacing w:before="240" w:after="60"/>
      <w:outlineLvl w:val="6"/>
    </w:pPr>
    <w:rPr>
      <w:rFonts w:ascii="Calibri" w:eastAsia="Times New Roman" w:hAnsi="Calibri" w:cs="Times New Roman"/>
      <w:lang w:val="en-US"/>
    </w:rPr>
  </w:style>
  <w:style w:type="paragraph" w:styleId="Heading8">
    <w:name w:val="heading 8"/>
    <w:basedOn w:val="Normal"/>
    <w:next w:val="Normal"/>
    <w:link w:val="Heading8Char"/>
    <w:semiHidden/>
    <w:qFormat/>
    <w:rsid w:val="004B4358"/>
    <w:pPr>
      <w:spacing w:before="240" w:after="60"/>
      <w:outlineLvl w:val="7"/>
    </w:pPr>
    <w:rPr>
      <w:rFonts w:ascii="Calibri" w:eastAsia="Times New Roman" w:hAnsi="Calibri" w:cs="Times New Roman"/>
      <w:i/>
      <w:iCs/>
      <w:lang w:val="en-US"/>
    </w:rPr>
  </w:style>
  <w:style w:type="paragraph" w:styleId="Heading9">
    <w:name w:val="heading 9"/>
    <w:basedOn w:val="Normal"/>
    <w:next w:val="Normal"/>
    <w:link w:val="Heading9Char"/>
    <w:semiHidden/>
    <w:qFormat/>
    <w:rsid w:val="004B4358"/>
    <w:pPr>
      <w:spacing w:before="240" w:after="60"/>
      <w:outlineLvl w:val="8"/>
    </w:pPr>
    <w:rPr>
      <w:rFonts w:ascii="Cambria" w:eastAsia="Times New Roman" w:hAnsi="Cambria" w:cs="Times New Roman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B6E6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B6E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B6E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B6E62"/>
    <w:rPr>
      <w:kern w:val="0"/>
      <w:sz w:val="20"/>
      <w:szCs w:val="20"/>
      <w:lang w:val="en-AU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B6E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DB6E62"/>
    <w:rPr>
      <w:b/>
      <w:bCs/>
      <w:kern w:val="0"/>
      <w:sz w:val="20"/>
      <w:szCs w:val="20"/>
      <w:lang w:val="en-AU"/>
      <w14:ligatures w14:val="none"/>
    </w:rPr>
  </w:style>
  <w:style w:type="character" w:styleId="Mention">
    <w:name w:val="Mention"/>
    <w:basedOn w:val="DefaultParagraphFont"/>
    <w:uiPriority w:val="99"/>
    <w:unhideWhenUsed/>
    <w:rsid w:val="00DB6E62"/>
    <w:rPr>
      <w:color w:val="2B579A"/>
      <w:shd w:val="clear" w:color="auto" w:fill="E1DFDD"/>
    </w:rPr>
  </w:style>
  <w:style w:type="paragraph" w:styleId="Revision">
    <w:name w:val="Revision"/>
    <w:hidden/>
    <w:uiPriority w:val="99"/>
    <w:semiHidden/>
    <w:rsid w:val="00DB6E62"/>
    <w:rPr>
      <w:kern w:val="0"/>
      <w:lang w:val="en-AU"/>
      <w14:ligatures w14:val="none"/>
    </w:rPr>
  </w:style>
  <w:style w:type="character" w:styleId="Hyperlink">
    <w:name w:val="Hyperlink"/>
    <w:basedOn w:val="DefaultParagraphFont"/>
    <w:unhideWhenUsed/>
    <w:rsid w:val="00DB6E6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B6E6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nhideWhenUsed/>
    <w:rsid w:val="00DB6E6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DB6E62"/>
    <w:rPr>
      <w:kern w:val="0"/>
      <w:lang w:val="en-AU"/>
      <w14:ligatures w14:val="none"/>
    </w:rPr>
  </w:style>
  <w:style w:type="paragraph" w:styleId="Footer">
    <w:name w:val="footer"/>
    <w:basedOn w:val="Normal"/>
    <w:link w:val="FooterChar"/>
    <w:unhideWhenUsed/>
    <w:rsid w:val="00DB6E6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DB6E62"/>
    <w:rPr>
      <w:kern w:val="0"/>
      <w:lang w:val="en-AU"/>
      <w14:ligatures w14:val="none"/>
    </w:rPr>
  </w:style>
  <w:style w:type="character" w:styleId="FollowedHyperlink">
    <w:name w:val="FollowedHyperlink"/>
    <w:basedOn w:val="DefaultParagraphFont"/>
    <w:semiHidden/>
    <w:unhideWhenUsed/>
    <w:rsid w:val="00956386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9A72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95BA6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5BA6"/>
    <w:rPr>
      <w:rFonts w:ascii="Calibri" w:hAnsi="Calibri" w:cs="Calibri"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295BA6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5BA6"/>
    <w:rPr>
      <w:rFonts w:ascii="Calibri" w:hAnsi="Calibri" w:cs="Calibri"/>
      <w:kern w:val="0"/>
      <w:lang w:val="en-US"/>
      <w14:ligatures w14:val="none"/>
    </w:rPr>
  </w:style>
  <w:style w:type="character" w:styleId="Emphasis">
    <w:name w:val="Emphasis"/>
    <w:basedOn w:val="DefaultParagraphFont"/>
    <w:uiPriority w:val="20"/>
    <w:qFormat/>
    <w:rsid w:val="005A202E"/>
    <w:rPr>
      <w:i/>
      <w:iCs/>
    </w:rPr>
  </w:style>
  <w:style w:type="character" w:customStyle="1" w:styleId="Heading1Char">
    <w:name w:val="Heading 1 Char"/>
    <w:basedOn w:val="DefaultParagraphFont"/>
    <w:link w:val="Heading1"/>
    <w:rsid w:val="004B4358"/>
    <w:rPr>
      <w:rFonts w:ascii="Times New Roman" w:eastAsia="Times New Roman" w:hAnsi="Times New Roman" w:cs="Times New Roman"/>
      <w:b/>
      <w:bCs/>
      <w:kern w:val="32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semiHidden/>
    <w:rsid w:val="004B4358"/>
    <w:rPr>
      <w:rFonts w:ascii="Cambria" w:eastAsia="Times New Roman" w:hAnsi="Cambria" w:cs="Times New Roman"/>
      <w:b/>
      <w:bCs/>
      <w:i/>
      <w:iCs/>
      <w:kern w:val="0"/>
      <w:sz w:val="28"/>
      <w:szCs w:val="28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semiHidden/>
    <w:rsid w:val="004B4358"/>
    <w:rPr>
      <w:rFonts w:ascii="Times" w:eastAsia="Times" w:hAnsi="Times" w:cs="Times New Roman"/>
      <w:b/>
      <w:kern w:val="0"/>
      <w:szCs w:val="20"/>
      <w:lang w:val="en-US"/>
      <w14:ligatures w14:val="none"/>
    </w:rPr>
  </w:style>
  <w:style w:type="character" w:customStyle="1" w:styleId="Heading4Char">
    <w:name w:val="Heading 4 Char"/>
    <w:basedOn w:val="DefaultParagraphFont"/>
    <w:link w:val="Heading4"/>
    <w:semiHidden/>
    <w:rsid w:val="004B4358"/>
    <w:rPr>
      <w:rFonts w:ascii="Times" w:eastAsia="Times New Roman" w:hAnsi="Times" w:cs="Times New Roman"/>
      <w:b/>
      <w:color w:val="0000FF"/>
      <w:kern w:val="0"/>
      <w:sz w:val="44"/>
      <w:szCs w:val="20"/>
      <w:lang w:val="en-US"/>
      <w14:ligatures w14:val="none"/>
    </w:rPr>
  </w:style>
  <w:style w:type="character" w:customStyle="1" w:styleId="Heading5Char">
    <w:name w:val="Heading 5 Char"/>
    <w:basedOn w:val="DefaultParagraphFont"/>
    <w:link w:val="Heading5"/>
    <w:semiHidden/>
    <w:rsid w:val="004B4358"/>
    <w:rPr>
      <w:rFonts w:ascii="Calibri" w:eastAsia="Times New Roman" w:hAnsi="Calibri" w:cs="Times New Roman"/>
      <w:b/>
      <w:bCs/>
      <w:i/>
      <w:iCs/>
      <w:kern w:val="0"/>
      <w:sz w:val="26"/>
      <w:szCs w:val="26"/>
      <w:lang w:val="en-US"/>
      <w14:ligatures w14:val="none"/>
    </w:rPr>
  </w:style>
  <w:style w:type="character" w:customStyle="1" w:styleId="Heading6Char">
    <w:name w:val="Heading 6 Char"/>
    <w:basedOn w:val="DefaultParagraphFont"/>
    <w:link w:val="Heading6"/>
    <w:semiHidden/>
    <w:rsid w:val="004B4358"/>
    <w:rPr>
      <w:rFonts w:ascii="Calibri" w:eastAsia="Times New Roman" w:hAnsi="Calibri" w:cs="Times New Roman"/>
      <w:b/>
      <w:bCs/>
      <w:kern w:val="0"/>
      <w:sz w:val="22"/>
      <w:szCs w:val="22"/>
      <w:lang w:val="en-US"/>
      <w14:ligatures w14:val="none"/>
    </w:rPr>
  </w:style>
  <w:style w:type="character" w:customStyle="1" w:styleId="Heading7Char">
    <w:name w:val="Heading 7 Char"/>
    <w:basedOn w:val="DefaultParagraphFont"/>
    <w:link w:val="Heading7"/>
    <w:semiHidden/>
    <w:rsid w:val="004B4358"/>
    <w:rPr>
      <w:rFonts w:ascii="Calibri" w:eastAsia="Times New Roman" w:hAnsi="Calibri" w:cs="Times New Roman"/>
      <w:kern w:val="0"/>
      <w:lang w:val="en-US"/>
      <w14:ligatures w14:val="none"/>
    </w:rPr>
  </w:style>
  <w:style w:type="character" w:customStyle="1" w:styleId="Heading8Char">
    <w:name w:val="Heading 8 Char"/>
    <w:basedOn w:val="DefaultParagraphFont"/>
    <w:link w:val="Heading8"/>
    <w:semiHidden/>
    <w:rsid w:val="004B4358"/>
    <w:rPr>
      <w:rFonts w:ascii="Calibri" w:eastAsia="Times New Roman" w:hAnsi="Calibri" w:cs="Times New Roman"/>
      <w:i/>
      <w:iCs/>
      <w:kern w:val="0"/>
      <w:lang w:val="en-US"/>
      <w14:ligatures w14:val="none"/>
    </w:rPr>
  </w:style>
  <w:style w:type="character" w:customStyle="1" w:styleId="Heading9Char">
    <w:name w:val="Heading 9 Char"/>
    <w:basedOn w:val="DefaultParagraphFont"/>
    <w:link w:val="Heading9"/>
    <w:semiHidden/>
    <w:rsid w:val="004B4358"/>
    <w:rPr>
      <w:rFonts w:ascii="Cambria" w:eastAsia="Times New Roman" w:hAnsi="Cambria" w:cs="Times New Roman"/>
      <w:kern w:val="0"/>
      <w:sz w:val="22"/>
      <w:szCs w:val="22"/>
      <w:lang w:val="en-US"/>
      <w14:ligatures w14:val="none"/>
    </w:rPr>
  </w:style>
  <w:style w:type="paragraph" w:customStyle="1" w:styleId="Default">
    <w:name w:val="Default"/>
    <w:rsid w:val="004B4358"/>
    <w:pPr>
      <w:autoSpaceDE w:val="0"/>
      <w:autoSpaceDN w:val="0"/>
      <w:adjustRightInd w:val="0"/>
    </w:pPr>
    <w:rPr>
      <w:rFonts w:ascii="Calibri" w:hAnsi="Calibri" w:cs="Calibri"/>
      <w:color w:val="000000"/>
      <w:kern w:val="0"/>
    </w:rPr>
  </w:style>
  <w:style w:type="character" w:styleId="PageNumber">
    <w:name w:val="page number"/>
    <w:basedOn w:val="DefaultParagraphFont"/>
    <w:semiHidden/>
    <w:rsid w:val="004B4358"/>
  </w:style>
  <w:style w:type="paragraph" w:customStyle="1" w:styleId="SMHeading">
    <w:name w:val="SM Heading"/>
    <w:basedOn w:val="Heading1"/>
    <w:qFormat/>
    <w:rsid w:val="004B4358"/>
  </w:style>
  <w:style w:type="paragraph" w:customStyle="1" w:styleId="SMSubheading">
    <w:name w:val="SM Subheading"/>
    <w:basedOn w:val="Normal"/>
    <w:qFormat/>
    <w:rsid w:val="004B4358"/>
    <w:rPr>
      <w:rFonts w:ascii="Times New Roman" w:eastAsia="Times New Roman" w:hAnsi="Times New Roman" w:cs="Times New Roman"/>
      <w:szCs w:val="20"/>
      <w:u w:val="words"/>
      <w:lang w:val="en-US"/>
    </w:rPr>
  </w:style>
  <w:style w:type="paragraph" w:customStyle="1" w:styleId="SMText">
    <w:name w:val="SM Text"/>
    <w:basedOn w:val="Normal"/>
    <w:qFormat/>
    <w:rsid w:val="004B4358"/>
    <w:pPr>
      <w:ind w:firstLine="480"/>
    </w:pPr>
    <w:rPr>
      <w:rFonts w:ascii="Times New Roman" w:eastAsia="Times New Roman" w:hAnsi="Times New Roman" w:cs="Times New Roman"/>
      <w:szCs w:val="20"/>
      <w:lang w:val="en-US"/>
    </w:rPr>
  </w:style>
  <w:style w:type="paragraph" w:customStyle="1" w:styleId="SMcaption">
    <w:name w:val="SM caption"/>
    <w:basedOn w:val="SMText"/>
    <w:qFormat/>
    <w:rsid w:val="004B4358"/>
    <w:pPr>
      <w:ind w:firstLine="0"/>
    </w:pPr>
  </w:style>
  <w:style w:type="paragraph" w:styleId="BalloonText">
    <w:name w:val="Balloon Text"/>
    <w:basedOn w:val="Normal"/>
    <w:link w:val="BalloonTextChar"/>
    <w:semiHidden/>
    <w:rsid w:val="004B4358"/>
    <w:rPr>
      <w:rFonts w:ascii="Tahoma" w:eastAsia="Times New Roman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semiHidden/>
    <w:rsid w:val="004B4358"/>
    <w:rPr>
      <w:rFonts w:ascii="Tahoma" w:eastAsia="Times New Roman" w:hAnsi="Tahoma" w:cs="Tahoma"/>
      <w:kern w:val="0"/>
      <w:sz w:val="16"/>
      <w:szCs w:val="16"/>
      <w:lang w:val="en-US"/>
      <w14:ligatures w14:val="none"/>
    </w:rPr>
  </w:style>
  <w:style w:type="paragraph" w:styleId="Bibliography">
    <w:name w:val="Bibliography"/>
    <w:basedOn w:val="Normal"/>
    <w:next w:val="Normal"/>
    <w:uiPriority w:val="37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BlockText">
    <w:name w:val="Block Text"/>
    <w:basedOn w:val="Normal"/>
    <w:semiHidden/>
    <w:rsid w:val="004B4358"/>
    <w:pPr>
      <w:spacing w:after="120"/>
      <w:ind w:left="1440" w:right="1440"/>
    </w:pPr>
    <w:rPr>
      <w:rFonts w:ascii="Times New Roman" w:eastAsia="Times New Roman" w:hAnsi="Times New Roman" w:cs="Times New Roman"/>
      <w:szCs w:val="20"/>
      <w:lang w:val="en-US"/>
    </w:rPr>
  </w:style>
  <w:style w:type="paragraph" w:styleId="BodyText">
    <w:name w:val="Body Text"/>
    <w:basedOn w:val="Normal"/>
    <w:link w:val="BodyTextChar"/>
    <w:semiHidden/>
    <w:rsid w:val="004B4358"/>
    <w:pPr>
      <w:spacing w:after="1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2">
    <w:name w:val="Body Text 2"/>
    <w:basedOn w:val="Normal"/>
    <w:link w:val="BodyText2Char"/>
    <w:semiHidden/>
    <w:rsid w:val="004B4358"/>
    <w:pPr>
      <w:spacing w:after="120" w:line="480" w:lineRule="auto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2Char">
    <w:name w:val="Body Text 2 Char"/>
    <w:basedOn w:val="DefaultParagraphFont"/>
    <w:link w:val="BodyTex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3">
    <w:name w:val="Body Text 3"/>
    <w:basedOn w:val="Normal"/>
    <w:link w:val="BodyText3Char"/>
    <w:semiHidden/>
    <w:rsid w:val="004B4358"/>
    <w:pPr>
      <w:spacing w:after="120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BodyText3Char">
    <w:name w:val="Body Text 3 Char"/>
    <w:basedOn w:val="DefaultParagraphFont"/>
    <w:link w:val="BodyText3"/>
    <w:semiHidden/>
    <w:rsid w:val="004B4358"/>
    <w:rPr>
      <w:rFonts w:ascii="Times New Roman" w:eastAsia="Times New Roman" w:hAnsi="Times New Roman" w:cs="Times New Roman"/>
      <w:kern w:val="0"/>
      <w:sz w:val="16"/>
      <w:szCs w:val="16"/>
      <w:lang w:val="en-US"/>
      <w14:ligatures w14:val="none"/>
    </w:rPr>
  </w:style>
  <w:style w:type="paragraph" w:styleId="BodyTextFirstIndent">
    <w:name w:val="Body Text First Indent"/>
    <w:basedOn w:val="BodyText"/>
    <w:link w:val="BodyTextFirstIndentChar"/>
    <w:semiHidden/>
    <w:rsid w:val="004B4358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">
    <w:name w:val="Body Text Indent"/>
    <w:basedOn w:val="Normal"/>
    <w:link w:val="BodyTextIndentChar"/>
    <w:semiHidden/>
    <w:rsid w:val="004B4358"/>
    <w:pPr>
      <w:spacing w:after="120"/>
      <w:ind w:left="36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FirstIndent2">
    <w:name w:val="Body Text First Indent 2"/>
    <w:basedOn w:val="BodyTextIndent"/>
    <w:link w:val="BodyTextFirstIndent2Char"/>
    <w:semiHidden/>
    <w:rsid w:val="004B4358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2">
    <w:name w:val="Body Text Indent 2"/>
    <w:basedOn w:val="Normal"/>
    <w:link w:val="BodyTextIndent2Char"/>
    <w:semiHidden/>
    <w:rsid w:val="004B4358"/>
    <w:pPr>
      <w:spacing w:after="120" w:line="480" w:lineRule="auto"/>
      <w:ind w:left="36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3">
    <w:name w:val="Body Text Indent 3"/>
    <w:basedOn w:val="Normal"/>
    <w:link w:val="BodyTextIndent3Char"/>
    <w:semiHidden/>
    <w:rsid w:val="004B4358"/>
    <w:pPr>
      <w:spacing w:after="120"/>
      <w:ind w:left="360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4B4358"/>
    <w:rPr>
      <w:rFonts w:ascii="Times New Roman" w:eastAsia="Times New Roman" w:hAnsi="Times New Roman" w:cs="Times New Roman"/>
      <w:kern w:val="0"/>
      <w:sz w:val="16"/>
      <w:szCs w:val="16"/>
      <w:lang w:val="en-US"/>
      <w14:ligatures w14:val="none"/>
    </w:rPr>
  </w:style>
  <w:style w:type="paragraph" w:styleId="Caption">
    <w:name w:val="caption"/>
    <w:basedOn w:val="Normal"/>
    <w:next w:val="Normal"/>
    <w:semiHidden/>
    <w:qFormat/>
    <w:rsid w:val="004B4358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Closing">
    <w:name w:val="Closing"/>
    <w:basedOn w:val="Normal"/>
    <w:link w:val="ClosingChar"/>
    <w:semiHidden/>
    <w:rsid w:val="004B4358"/>
    <w:pPr>
      <w:ind w:left="43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ClosingChar">
    <w:name w:val="Closing Char"/>
    <w:basedOn w:val="DefaultParagraphFont"/>
    <w:link w:val="Closing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Date">
    <w:name w:val="Date"/>
    <w:basedOn w:val="Normal"/>
    <w:next w:val="Normal"/>
    <w:link w:val="Date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DateChar">
    <w:name w:val="Date Char"/>
    <w:basedOn w:val="DefaultParagraphFont"/>
    <w:link w:val="Dat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DocumentMap">
    <w:name w:val="Document Map"/>
    <w:basedOn w:val="Normal"/>
    <w:link w:val="DocumentMapChar"/>
    <w:semiHidden/>
    <w:rsid w:val="004B4358"/>
    <w:rPr>
      <w:rFonts w:ascii="Tahoma" w:eastAsia="Times New Roman" w:hAnsi="Tahoma" w:cs="Tahoma"/>
      <w:sz w:val="16"/>
      <w:szCs w:val="16"/>
      <w:lang w:val="en-US"/>
    </w:rPr>
  </w:style>
  <w:style w:type="character" w:customStyle="1" w:styleId="DocumentMapChar">
    <w:name w:val="Document Map Char"/>
    <w:basedOn w:val="DefaultParagraphFont"/>
    <w:link w:val="DocumentMap"/>
    <w:semiHidden/>
    <w:rsid w:val="004B4358"/>
    <w:rPr>
      <w:rFonts w:ascii="Tahoma" w:eastAsia="Times New Roman" w:hAnsi="Tahoma" w:cs="Tahoma"/>
      <w:kern w:val="0"/>
      <w:sz w:val="16"/>
      <w:szCs w:val="16"/>
      <w:lang w:val="en-US"/>
      <w14:ligatures w14:val="none"/>
    </w:rPr>
  </w:style>
  <w:style w:type="paragraph" w:styleId="E-mailSignature">
    <w:name w:val="E-mail Signature"/>
    <w:basedOn w:val="Normal"/>
    <w:link w:val="E-mailSignature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EndnoteText">
    <w:name w:val="endnote text"/>
    <w:basedOn w:val="Normal"/>
    <w:link w:val="EndnoteTextChar"/>
    <w:semiHidden/>
    <w:rsid w:val="004B4358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semiHidden/>
    <w:rsid w:val="004B4358"/>
    <w:rPr>
      <w:rFonts w:ascii="Times New Roman" w:eastAsia="Times New Roman" w:hAnsi="Times New Roman" w:cs="Times New Roman"/>
      <w:kern w:val="0"/>
      <w:sz w:val="20"/>
      <w:szCs w:val="20"/>
      <w:lang w:val="en-US"/>
      <w14:ligatures w14:val="none"/>
    </w:rPr>
  </w:style>
  <w:style w:type="paragraph" w:styleId="EnvelopeAddress">
    <w:name w:val="envelope address"/>
    <w:basedOn w:val="Normal"/>
    <w:semiHidden/>
    <w:rsid w:val="004B4358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 w:cs="Times New Roman"/>
      <w:lang w:val="en-US"/>
    </w:rPr>
  </w:style>
  <w:style w:type="paragraph" w:styleId="EnvelopeReturn">
    <w:name w:val="envelope return"/>
    <w:basedOn w:val="Normal"/>
    <w:semiHidden/>
    <w:rsid w:val="004B4358"/>
    <w:rPr>
      <w:rFonts w:ascii="Cambria" w:eastAsia="Times New Roman" w:hAnsi="Cambria" w:cs="Times New Roman"/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semiHidden/>
    <w:rsid w:val="004B4358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semiHidden/>
    <w:rsid w:val="004B4358"/>
    <w:rPr>
      <w:rFonts w:ascii="Times New Roman" w:eastAsia="Times New Roman" w:hAnsi="Times New Roman" w:cs="Times New Roman"/>
      <w:kern w:val="0"/>
      <w:sz w:val="20"/>
      <w:szCs w:val="20"/>
      <w:lang w:val="en-US"/>
      <w14:ligatures w14:val="none"/>
    </w:rPr>
  </w:style>
  <w:style w:type="paragraph" w:styleId="HTMLAddress">
    <w:name w:val="HTML Address"/>
    <w:basedOn w:val="Normal"/>
    <w:link w:val="HTMLAddressChar"/>
    <w:semiHidden/>
    <w:rsid w:val="004B4358"/>
    <w:rPr>
      <w:rFonts w:ascii="Times New Roman" w:eastAsia="Times New Roman" w:hAnsi="Times New Roman" w:cs="Times New Roman"/>
      <w:i/>
      <w:iCs/>
      <w:szCs w:val="20"/>
      <w:lang w:val="en-US"/>
    </w:rPr>
  </w:style>
  <w:style w:type="character" w:customStyle="1" w:styleId="HTMLAddressChar">
    <w:name w:val="HTML Address Char"/>
    <w:basedOn w:val="DefaultParagraphFont"/>
    <w:link w:val="HTMLAddress"/>
    <w:semiHidden/>
    <w:rsid w:val="004B4358"/>
    <w:rPr>
      <w:rFonts w:ascii="Times New Roman" w:eastAsia="Times New Roman" w:hAnsi="Times New Roman" w:cs="Times New Roman"/>
      <w:i/>
      <w:iCs/>
      <w:kern w:val="0"/>
      <w:szCs w:val="20"/>
      <w:lang w:val="en-US"/>
      <w14:ligatures w14:val="none"/>
    </w:rPr>
  </w:style>
  <w:style w:type="paragraph" w:styleId="HTMLPreformatted">
    <w:name w:val="HTML Preformatted"/>
    <w:basedOn w:val="Normal"/>
    <w:link w:val="HTMLPreformattedChar"/>
    <w:semiHidden/>
    <w:rsid w:val="004B4358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Index1">
    <w:name w:val="index 1"/>
    <w:basedOn w:val="Normal"/>
    <w:next w:val="Normal"/>
    <w:autoRedefine/>
    <w:semiHidden/>
    <w:rsid w:val="004B4358"/>
    <w:pPr>
      <w:ind w:left="2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2">
    <w:name w:val="index 2"/>
    <w:basedOn w:val="Normal"/>
    <w:next w:val="Normal"/>
    <w:autoRedefine/>
    <w:semiHidden/>
    <w:rsid w:val="004B4358"/>
    <w:pPr>
      <w:ind w:left="48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3">
    <w:name w:val="index 3"/>
    <w:basedOn w:val="Normal"/>
    <w:next w:val="Normal"/>
    <w:autoRedefine/>
    <w:semiHidden/>
    <w:rsid w:val="004B4358"/>
    <w:pPr>
      <w:ind w:left="72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4">
    <w:name w:val="index 4"/>
    <w:basedOn w:val="Normal"/>
    <w:next w:val="Normal"/>
    <w:autoRedefine/>
    <w:semiHidden/>
    <w:rsid w:val="004B4358"/>
    <w:pPr>
      <w:ind w:left="96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5">
    <w:name w:val="index 5"/>
    <w:basedOn w:val="Normal"/>
    <w:next w:val="Normal"/>
    <w:autoRedefine/>
    <w:semiHidden/>
    <w:rsid w:val="004B4358"/>
    <w:pPr>
      <w:ind w:left="120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6">
    <w:name w:val="index 6"/>
    <w:basedOn w:val="Normal"/>
    <w:next w:val="Normal"/>
    <w:autoRedefine/>
    <w:semiHidden/>
    <w:rsid w:val="004B4358"/>
    <w:pPr>
      <w:ind w:left="14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7">
    <w:name w:val="index 7"/>
    <w:basedOn w:val="Normal"/>
    <w:next w:val="Normal"/>
    <w:autoRedefine/>
    <w:semiHidden/>
    <w:rsid w:val="004B4358"/>
    <w:pPr>
      <w:ind w:left="168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8">
    <w:name w:val="index 8"/>
    <w:basedOn w:val="Normal"/>
    <w:next w:val="Normal"/>
    <w:autoRedefine/>
    <w:semiHidden/>
    <w:rsid w:val="004B4358"/>
    <w:pPr>
      <w:ind w:left="192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9">
    <w:name w:val="index 9"/>
    <w:basedOn w:val="Normal"/>
    <w:next w:val="Normal"/>
    <w:autoRedefine/>
    <w:semiHidden/>
    <w:rsid w:val="004B4358"/>
    <w:pPr>
      <w:ind w:left="216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Heading">
    <w:name w:val="index heading"/>
    <w:basedOn w:val="Normal"/>
    <w:next w:val="Index1"/>
    <w:semiHidden/>
    <w:rsid w:val="004B4358"/>
    <w:rPr>
      <w:rFonts w:ascii="Cambria" w:eastAsia="Times New Roman" w:hAnsi="Cambria" w:cs="Times New Roman"/>
      <w:b/>
      <w:bCs/>
      <w:szCs w:val="20"/>
      <w:lang w:val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B4358"/>
    <w:pPr>
      <w:pBdr>
        <w:bottom w:val="single" w:sz="4" w:space="4" w:color="4F81BD"/>
      </w:pBdr>
      <w:spacing w:before="200" w:after="280"/>
      <w:ind w:left="936" w:right="936"/>
    </w:pPr>
    <w:rPr>
      <w:rFonts w:ascii="Times New Roman" w:eastAsia="Times New Roman" w:hAnsi="Times New Roman" w:cs="Times New Roman"/>
      <w:b/>
      <w:bCs/>
      <w:i/>
      <w:iCs/>
      <w:color w:val="4F81BD"/>
      <w:szCs w:val="20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B4358"/>
    <w:rPr>
      <w:rFonts w:ascii="Times New Roman" w:eastAsia="Times New Roman" w:hAnsi="Times New Roman" w:cs="Times New Roman"/>
      <w:b/>
      <w:bCs/>
      <w:i/>
      <w:iCs/>
      <w:color w:val="4F81BD"/>
      <w:kern w:val="0"/>
      <w:szCs w:val="20"/>
      <w:lang w:val="en-US"/>
      <w14:ligatures w14:val="none"/>
    </w:rPr>
  </w:style>
  <w:style w:type="paragraph" w:styleId="List">
    <w:name w:val="List"/>
    <w:basedOn w:val="Normal"/>
    <w:semiHidden/>
    <w:rsid w:val="004B4358"/>
    <w:pPr>
      <w:ind w:left="36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2">
    <w:name w:val="List 2"/>
    <w:basedOn w:val="Normal"/>
    <w:semiHidden/>
    <w:rsid w:val="004B4358"/>
    <w:pPr>
      <w:ind w:left="72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3">
    <w:name w:val="List 3"/>
    <w:basedOn w:val="Normal"/>
    <w:semiHidden/>
    <w:rsid w:val="004B4358"/>
    <w:pPr>
      <w:ind w:left="108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4">
    <w:name w:val="List 4"/>
    <w:basedOn w:val="Normal"/>
    <w:semiHidden/>
    <w:rsid w:val="004B4358"/>
    <w:pPr>
      <w:ind w:left="144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5">
    <w:name w:val="List 5"/>
    <w:basedOn w:val="Normal"/>
    <w:semiHidden/>
    <w:rsid w:val="004B4358"/>
    <w:pPr>
      <w:ind w:left="180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">
    <w:name w:val="List Bullet"/>
    <w:basedOn w:val="Normal"/>
    <w:semiHidden/>
    <w:rsid w:val="004B4358"/>
    <w:pPr>
      <w:numPr>
        <w:numId w:val="29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2">
    <w:name w:val="List Bullet 2"/>
    <w:basedOn w:val="Normal"/>
    <w:semiHidden/>
    <w:rsid w:val="004B4358"/>
    <w:pPr>
      <w:numPr>
        <w:numId w:val="30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3">
    <w:name w:val="List Bullet 3"/>
    <w:basedOn w:val="Normal"/>
    <w:semiHidden/>
    <w:rsid w:val="004B4358"/>
    <w:pPr>
      <w:numPr>
        <w:numId w:val="31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4">
    <w:name w:val="List Bullet 4"/>
    <w:basedOn w:val="Normal"/>
    <w:semiHidden/>
    <w:rsid w:val="004B4358"/>
    <w:pPr>
      <w:numPr>
        <w:numId w:val="32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5">
    <w:name w:val="List Bullet 5"/>
    <w:basedOn w:val="Normal"/>
    <w:semiHidden/>
    <w:rsid w:val="004B4358"/>
    <w:pPr>
      <w:numPr>
        <w:numId w:val="33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">
    <w:name w:val="List Continue"/>
    <w:basedOn w:val="Normal"/>
    <w:semiHidden/>
    <w:rsid w:val="004B4358"/>
    <w:pPr>
      <w:spacing w:after="120"/>
      <w:ind w:left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2">
    <w:name w:val="List Continue 2"/>
    <w:basedOn w:val="Normal"/>
    <w:semiHidden/>
    <w:rsid w:val="004B4358"/>
    <w:pPr>
      <w:spacing w:after="120"/>
      <w:ind w:left="72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3">
    <w:name w:val="List Continue 3"/>
    <w:basedOn w:val="Normal"/>
    <w:semiHidden/>
    <w:rsid w:val="004B4358"/>
    <w:pPr>
      <w:spacing w:after="120"/>
      <w:ind w:left="108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4">
    <w:name w:val="List Continue 4"/>
    <w:basedOn w:val="Normal"/>
    <w:semiHidden/>
    <w:rsid w:val="004B4358"/>
    <w:pPr>
      <w:spacing w:after="120"/>
      <w:ind w:left="144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5">
    <w:name w:val="List Continue 5"/>
    <w:basedOn w:val="Normal"/>
    <w:semiHidden/>
    <w:rsid w:val="004B4358"/>
    <w:pPr>
      <w:spacing w:after="120"/>
      <w:ind w:left="180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">
    <w:name w:val="List Number"/>
    <w:basedOn w:val="Normal"/>
    <w:semiHidden/>
    <w:rsid w:val="004B4358"/>
    <w:pPr>
      <w:numPr>
        <w:numId w:val="34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2">
    <w:name w:val="List Number 2"/>
    <w:basedOn w:val="Normal"/>
    <w:semiHidden/>
    <w:rsid w:val="004B4358"/>
    <w:pPr>
      <w:numPr>
        <w:numId w:val="35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3">
    <w:name w:val="List Number 3"/>
    <w:basedOn w:val="Normal"/>
    <w:semiHidden/>
    <w:rsid w:val="004B4358"/>
    <w:pPr>
      <w:numPr>
        <w:numId w:val="36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4">
    <w:name w:val="List Number 4"/>
    <w:basedOn w:val="Normal"/>
    <w:semiHidden/>
    <w:rsid w:val="004B4358"/>
    <w:pPr>
      <w:numPr>
        <w:numId w:val="37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5">
    <w:name w:val="List Number 5"/>
    <w:basedOn w:val="Normal"/>
    <w:semiHidden/>
    <w:rsid w:val="004B4358"/>
    <w:pPr>
      <w:numPr>
        <w:numId w:val="38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MacroText">
    <w:name w:val="macro"/>
    <w:link w:val="MacroTextChar"/>
    <w:semiHidden/>
    <w:rsid w:val="004B435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character" w:customStyle="1" w:styleId="MacroTextChar">
    <w:name w:val="Macro Text Char"/>
    <w:basedOn w:val="DefaultParagraphFont"/>
    <w:link w:val="MacroText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MessageHeader">
    <w:name w:val="Message Header"/>
    <w:basedOn w:val="Normal"/>
    <w:link w:val="MessageHeaderChar"/>
    <w:semiHidden/>
    <w:rsid w:val="004B435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 w:cs="Times New Roman"/>
      <w:lang w:val="en-US"/>
    </w:rPr>
  </w:style>
  <w:style w:type="character" w:customStyle="1" w:styleId="MessageHeaderChar">
    <w:name w:val="Message Header Char"/>
    <w:basedOn w:val="DefaultParagraphFont"/>
    <w:link w:val="MessageHeader"/>
    <w:semiHidden/>
    <w:rsid w:val="004B4358"/>
    <w:rPr>
      <w:rFonts w:ascii="Cambria" w:eastAsia="Times New Roman" w:hAnsi="Cambria" w:cs="Times New Roman"/>
      <w:kern w:val="0"/>
      <w:shd w:val="pct20" w:color="auto" w:fill="auto"/>
      <w:lang w:val="en-US"/>
      <w14:ligatures w14:val="none"/>
    </w:rPr>
  </w:style>
  <w:style w:type="paragraph" w:styleId="NoSpacing">
    <w:name w:val="No Spacing"/>
    <w:uiPriority w:val="1"/>
    <w:qFormat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NormalWeb">
    <w:name w:val="Normal (Web)"/>
    <w:basedOn w:val="Normal"/>
    <w:uiPriority w:val="99"/>
    <w:rsid w:val="004B4358"/>
    <w:rPr>
      <w:rFonts w:ascii="Times New Roman" w:eastAsia="Times New Roman" w:hAnsi="Times New Roman" w:cs="Times New Roman"/>
      <w:lang w:val="en-US"/>
    </w:rPr>
  </w:style>
  <w:style w:type="paragraph" w:styleId="NormalIndent">
    <w:name w:val="Normal Indent"/>
    <w:basedOn w:val="Normal"/>
    <w:semiHidden/>
    <w:rsid w:val="004B4358"/>
    <w:pPr>
      <w:ind w:left="720"/>
    </w:pPr>
    <w:rPr>
      <w:rFonts w:ascii="Times New Roman" w:eastAsia="Times New Roman" w:hAnsi="Times New Roman" w:cs="Times New Roman"/>
      <w:szCs w:val="20"/>
      <w:lang w:val="en-US"/>
    </w:rPr>
  </w:style>
  <w:style w:type="paragraph" w:styleId="NoteHeading">
    <w:name w:val="Note Heading"/>
    <w:basedOn w:val="Normal"/>
    <w:next w:val="Normal"/>
    <w:link w:val="NoteHeading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NoteHeadingChar">
    <w:name w:val="Note Heading Char"/>
    <w:basedOn w:val="DefaultParagraphFont"/>
    <w:link w:val="NoteHeading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PlainText">
    <w:name w:val="Plain Text"/>
    <w:basedOn w:val="Normal"/>
    <w:link w:val="PlainTextChar"/>
    <w:semiHidden/>
    <w:rsid w:val="004B4358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PlainTextChar">
    <w:name w:val="Plain Text Char"/>
    <w:basedOn w:val="DefaultParagraphFont"/>
    <w:link w:val="PlainText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4B4358"/>
    <w:rPr>
      <w:rFonts w:ascii="Times New Roman" w:eastAsia="Times New Roman" w:hAnsi="Times New Roman" w:cs="Times New Roman"/>
      <w:i/>
      <w:iCs/>
      <w:color w:val="000000"/>
      <w:szCs w:val="20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4B4358"/>
    <w:rPr>
      <w:rFonts w:ascii="Times New Roman" w:eastAsia="Times New Roman" w:hAnsi="Times New Roman" w:cs="Times New Roman"/>
      <w:i/>
      <w:iCs/>
      <w:color w:val="000000"/>
      <w:kern w:val="0"/>
      <w:szCs w:val="20"/>
      <w:lang w:val="en-US"/>
      <w14:ligatures w14:val="none"/>
    </w:rPr>
  </w:style>
  <w:style w:type="paragraph" w:styleId="Salutation">
    <w:name w:val="Salutation"/>
    <w:basedOn w:val="Normal"/>
    <w:next w:val="Normal"/>
    <w:link w:val="Salutation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SalutationChar">
    <w:name w:val="Salutation Char"/>
    <w:basedOn w:val="DefaultParagraphFont"/>
    <w:link w:val="Salutation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Signature">
    <w:name w:val="Signature"/>
    <w:basedOn w:val="Normal"/>
    <w:link w:val="SignatureChar"/>
    <w:semiHidden/>
    <w:rsid w:val="004B4358"/>
    <w:pPr>
      <w:ind w:left="43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SignatureChar">
    <w:name w:val="Signature Char"/>
    <w:basedOn w:val="DefaultParagraphFont"/>
    <w:link w:val="Signatur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Subtitle">
    <w:name w:val="Subtitle"/>
    <w:basedOn w:val="Normal"/>
    <w:next w:val="Normal"/>
    <w:link w:val="SubtitleChar"/>
    <w:qFormat/>
    <w:rsid w:val="004B4358"/>
    <w:pPr>
      <w:spacing w:after="60"/>
      <w:jc w:val="center"/>
      <w:outlineLvl w:val="1"/>
    </w:pPr>
    <w:rPr>
      <w:rFonts w:ascii="Cambria" w:eastAsia="Times New Roman" w:hAnsi="Cambria" w:cs="Times New Roman"/>
      <w:lang w:val="en-US"/>
    </w:rPr>
  </w:style>
  <w:style w:type="character" w:customStyle="1" w:styleId="SubtitleChar">
    <w:name w:val="Subtitle Char"/>
    <w:basedOn w:val="DefaultParagraphFont"/>
    <w:link w:val="Subtitle"/>
    <w:rsid w:val="004B4358"/>
    <w:rPr>
      <w:rFonts w:ascii="Cambria" w:eastAsia="Times New Roman" w:hAnsi="Cambria" w:cs="Times New Roman"/>
      <w:kern w:val="0"/>
      <w:lang w:val="en-US"/>
      <w14:ligatures w14:val="none"/>
    </w:rPr>
  </w:style>
  <w:style w:type="paragraph" w:styleId="TableofAuthorities">
    <w:name w:val="table of authorities"/>
    <w:basedOn w:val="Normal"/>
    <w:next w:val="Normal"/>
    <w:semiHidden/>
    <w:rsid w:val="004B4358"/>
    <w:pPr>
      <w:ind w:left="2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TableofFigures">
    <w:name w:val="table of figures"/>
    <w:basedOn w:val="Normal"/>
    <w:next w:val="Normal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Title">
    <w:name w:val="Title"/>
    <w:basedOn w:val="Normal"/>
    <w:next w:val="Normal"/>
    <w:link w:val="TitleChar"/>
    <w:qFormat/>
    <w:rsid w:val="004B4358"/>
    <w:pPr>
      <w:spacing w:before="240" w:after="60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en-US"/>
    </w:rPr>
  </w:style>
  <w:style w:type="character" w:customStyle="1" w:styleId="TitleChar">
    <w:name w:val="Title Char"/>
    <w:basedOn w:val="DefaultParagraphFont"/>
    <w:link w:val="Title"/>
    <w:rsid w:val="004B4358"/>
    <w:rPr>
      <w:rFonts w:ascii="Cambria" w:eastAsia="Times New Roman" w:hAnsi="Cambria" w:cs="Times New Roman"/>
      <w:b/>
      <w:bCs/>
      <w:kern w:val="28"/>
      <w:sz w:val="32"/>
      <w:szCs w:val="32"/>
      <w:lang w:val="en-US"/>
      <w14:ligatures w14:val="none"/>
    </w:rPr>
  </w:style>
  <w:style w:type="paragraph" w:styleId="TOAHeading">
    <w:name w:val="toa heading"/>
    <w:basedOn w:val="Normal"/>
    <w:next w:val="Normal"/>
    <w:semiHidden/>
    <w:rsid w:val="004B4358"/>
    <w:pPr>
      <w:spacing w:before="120"/>
    </w:pPr>
    <w:rPr>
      <w:rFonts w:ascii="Cambria" w:eastAsia="Times New Roman" w:hAnsi="Cambria" w:cs="Times New Roman"/>
      <w:b/>
      <w:bCs/>
      <w:lang w:val="en-US"/>
    </w:rPr>
  </w:style>
  <w:style w:type="paragraph" w:styleId="TOC1">
    <w:name w:val="toc 1"/>
    <w:basedOn w:val="Normal"/>
    <w:next w:val="Normal"/>
    <w:autoRedefine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TOC2">
    <w:name w:val="toc 2"/>
    <w:basedOn w:val="Normal"/>
    <w:next w:val="Normal"/>
    <w:autoRedefine/>
    <w:semiHidden/>
    <w:rsid w:val="004B4358"/>
    <w:pPr>
      <w:ind w:left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TOC3">
    <w:name w:val="toc 3"/>
    <w:basedOn w:val="Normal"/>
    <w:next w:val="Normal"/>
    <w:autoRedefine/>
    <w:semiHidden/>
    <w:rsid w:val="004B4358"/>
    <w:pPr>
      <w:ind w:left="480"/>
    </w:pPr>
    <w:rPr>
      <w:rFonts w:ascii="Times New Roman" w:eastAsia="Times New Roman" w:hAnsi="Times New Roman" w:cs="Times New Roman"/>
      <w:szCs w:val="20"/>
      <w:lang w:val="en-US"/>
    </w:rPr>
  </w:style>
  <w:style w:type="paragraph" w:styleId="TOC4">
    <w:name w:val="toc 4"/>
    <w:basedOn w:val="Normal"/>
    <w:next w:val="Normal"/>
    <w:autoRedefine/>
    <w:semiHidden/>
    <w:rsid w:val="004B4358"/>
    <w:pPr>
      <w:ind w:left="720"/>
    </w:pPr>
    <w:rPr>
      <w:rFonts w:ascii="Times New Roman" w:eastAsia="Times New Roman" w:hAnsi="Times New Roman" w:cs="Times New Roman"/>
      <w:szCs w:val="20"/>
      <w:lang w:val="en-US"/>
    </w:rPr>
  </w:style>
  <w:style w:type="paragraph" w:styleId="TOC5">
    <w:name w:val="toc 5"/>
    <w:basedOn w:val="Normal"/>
    <w:next w:val="Normal"/>
    <w:autoRedefine/>
    <w:semiHidden/>
    <w:rsid w:val="004B4358"/>
    <w:pPr>
      <w:ind w:left="960"/>
    </w:pPr>
    <w:rPr>
      <w:rFonts w:ascii="Times New Roman" w:eastAsia="Times New Roman" w:hAnsi="Times New Roman" w:cs="Times New Roman"/>
      <w:szCs w:val="20"/>
      <w:lang w:val="en-US"/>
    </w:rPr>
  </w:style>
  <w:style w:type="paragraph" w:styleId="TOC6">
    <w:name w:val="toc 6"/>
    <w:basedOn w:val="Normal"/>
    <w:next w:val="Normal"/>
    <w:autoRedefine/>
    <w:semiHidden/>
    <w:rsid w:val="004B4358"/>
    <w:pPr>
      <w:ind w:left="1200"/>
    </w:pPr>
    <w:rPr>
      <w:rFonts w:ascii="Times New Roman" w:eastAsia="Times New Roman" w:hAnsi="Times New Roman" w:cs="Times New Roman"/>
      <w:szCs w:val="20"/>
      <w:lang w:val="en-US"/>
    </w:rPr>
  </w:style>
  <w:style w:type="paragraph" w:styleId="TOC7">
    <w:name w:val="toc 7"/>
    <w:basedOn w:val="Normal"/>
    <w:next w:val="Normal"/>
    <w:autoRedefine/>
    <w:semiHidden/>
    <w:rsid w:val="004B4358"/>
    <w:pPr>
      <w:ind w:left="1440"/>
    </w:pPr>
    <w:rPr>
      <w:rFonts w:ascii="Times New Roman" w:eastAsia="Times New Roman" w:hAnsi="Times New Roman" w:cs="Times New Roman"/>
      <w:szCs w:val="20"/>
      <w:lang w:val="en-US"/>
    </w:rPr>
  </w:style>
  <w:style w:type="paragraph" w:styleId="TOC8">
    <w:name w:val="toc 8"/>
    <w:basedOn w:val="Normal"/>
    <w:next w:val="Normal"/>
    <w:autoRedefine/>
    <w:semiHidden/>
    <w:rsid w:val="004B4358"/>
    <w:pPr>
      <w:ind w:left="1680"/>
    </w:pPr>
    <w:rPr>
      <w:rFonts w:ascii="Times New Roman" w:eastAsia="Times New Roman" w:hAnsi="Times New Roman" w:cs="Times New Roman"/>
      <w:szCs w:val="20"/>
      <w:lang w:val="en-US"/>
    </w:rPr>
  </w:style>
  <w:style w:type="paragraph" w:styleId="TOC9">
    <w:name w:val="toc 9"/>
    <w:basedOn w:val="Normal"/>
    <w:next w:val="Normal"/>
    <w:autoRedefine/>
    <w:semiHidden/>
    <w:rsid w:val="004B4358"/>
    <w:pPr>
      <w:ind w:left="1920"/>
    </w:pPr>
    <w:rPr>
      <w:rFonts w:ascii="Times New Roman" w:eastAsia="Times New Roman" w:hAnsi="Times New Roman" w:cs="Times New Roman"/>
      <w:szCs w:val="20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B4358"/>
    <w:pPr>
      <w:outlineLvl w:val="9"/>
    </w:pPr>
    <w:rPr>
      <w:rFonts w:ascii="Cambria" w:hAnsi="Cambria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50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3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1073/pnas.1916588117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274b1ddf-815e-402f-af14-fe0d1894ea57">
      <Terms xmlns="http://schemas.microsoft.com/office/infopath/2007/PartnerControls"/>
    </lcf76f155ced4ddcb4097134ff3c332f>
    <TaxCatchAll xmlns="393e1b0f-52ec-4dec-b016-3fc099c5deb0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63A6D4AD2B3384A85E2792327CDFCC9" ma:contentTypeVersion="15" ma:contentTypeDescription="Create a new document." ma:contentTypeScope="" ma:versionID="a520bc69b62571434d7baa83ef5b4de3">
  <xsd:schema xmlns:xsd="http://www.w3.org/2001/XMLSchema" xmlns:xs="http://www.w3.org/2001/XMLSchema" xmlns:p="http://schemas.microsoft.com/office/2006/metadata/properties" xmlns:ns2="274b1ddf-815e-402f-af14-fe0d1894ea57" xmlns:ns3="393e1b0f-52ec-4dec-b016-3fc099c5deb0" targetNamespace="http://schemas.microsoft.com/office/2006/metadata/properties" ma:root="true" ma:fieldsID="f44366609f4327ec518c1671722df006" ns2:_="" ns3:_="">
    <xsd:import namespace="274b1ddf-815e-402f-af14-fe0d1894ea57"/>
    <xsd:import namespace="393e1b0f-52ec-4dec-b016-3fc099c5deb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74b1ddf-815e-402f-af14-fe0d1894ea5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0d5a025a-017b-4432-bffa-0300e19dcbc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22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93e1b0f-52ec-4dec-b016-3fc099c5deb0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e3eeab60-8126-415c-a320-3c2e4fca640d}" ma:internalName="TaxCatchAll" ma:showField="CatchAllData" ma:web="393e1b0f-52ec-4dec-b016-3fc099c5deb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AA306A9-850F-3941-9A76-3733354AFF8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C805F1C-F1BC-460C-B889-705A95EC4717}">
  <ds:schemaRefs>
    <ds:schemaRef ds:uri="http://schemas.microsoft.com/office/2006/metadata/properties"/>
    <ds:schemaRef ds:uri="http://schemas.microsoft.com/office/infopath/2007/PartnerControls"/>
    <ds:schemaRef ds:uri="274b1ddf-815e-402f-af14-fe0d1894ea57"/>
    <ds:schemaRef ds:uri="393e1b0f-52ec-4dec-b016-3fc099c5deb0"/>
  </ds:schemaRefs>
</ds:datastoreItem>
</file>

<file path=customXml/itemProps3.xml><?xml version="1.0" encoding="utf-8"?>
<ds:datastoreItem xmlns:ds="http://schemas.openxmlformats.org/officeDocument/2006/customXml" ds:itemID="{3B20C6E2-069F-4944-8558-20C52A6DC38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0E2CFDA-E8C2-462E-80C8-355111FCD38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74b1ddf-815e-402f-af14-fe0d1894ea57"/>
    <ds:schemaRef ds:uri="393e1b0f-52ec-4dec-b016-3fc099c5deb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96</Words>
  <Characters>226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3</CharactersWithSpaces>
  <SharedDoc>false</SharedDoc>
  <HLinks>
    <vt:vector size="432" baseType="variant">
      <vt:variant>
        <vt:i4>3276855</vt:i4>
      </vt:variant>
      <vt:variant>
        <vt:i4>665</vt:i4>
      </vt:variant>
      <vt:variant>
        <vt:i4>0</vt:i4>
      </vt:variant>
      <vt:variant>
        <vt:i4>5</vt:i4>
      </vt:variant>
      <vt:variant>
        <vt:lpwstr>https://oncoscape.v3.sttrcancer.org/atlas.gs.washington.edu.mouse.rna/downloads</vt:lpwstr>
      </vt:variant>
      <vt:variant>
        <vt:lpwstr/>
      </vt:variant>
      <vt:variant>
        <vt:i4>4784140</vt:i4>
      </vt:variant>
      <vt:variant>
        <vt:i4>657</vt:i4>
      </vt:variant>
      <vt:variant>
        <vt:i4>0</vt:i4>
      </vt:variant>
      <vt:variant>
        <vt:i4>5</vt:i4>
      </vt:variant>
      <vt:variant>
        <vt:lpwstr>https://app.cellatlas.io/liver-development/dataset/7/scatterplot</vt:lpwstr>
      </vt:variant>
      <vt:variant>
        <vt:lpwstr/>
      </vt:variant>
      <vt:variant>
        <vt:i4>7077935</vt:i4>
      </vt:variant>
      <vt:variant>
        <vt:i4>649</vt:i4>
      </vt:variant>
      <vt:variant>
        <vt:i4>0</vt:i4>
      </vt:variant>
      <vt:variant>
        <vt:i4>5</vt:i4>
      </vt:variant>
      <vt:variant>
        <vt:lpwstr>https://app.cellatlas.io/yolk-sac/dataset/2/scatterplot</vt:lpwstr>
      </vt:variant>
      <vt:variant>
        <vt:lpwstr/>
      </vt:variant>
      <vt:variant>
        <vt:i4>5963853</vt:i4>
      </vt:variant>
      <vt:variant>
        <vt:i4>641</vt:i4>
      </vt:variant>
      <vt:variant>
        <vt:i4>0</vt:i4>
      </vt:variant>
      <vt:variant>
        <vt:i4>5</vt:i4>
      </vt:variant>
      <vt:variant>
        <vt:lpwstr>https://www.ebi.ac.uk/ena/browser/view/PRJEB18767</vt:lpwstr>
      </vt:variant>
      <vt:variant>
        <vt:lpwstr/>
      </vt:variant>
      <vt:variant>
        <vt:i4>3801145</vt:i4>
      </vt:variant>
      <vt:variant>
        <vt:i4>633</vt:i4>
      </vt:variant>
      <vt:variant>
        <vt:i4>0</vt:i4>
      </vt:variant>
      <vt:variant>
        <vt:i4>5</vt:i4>
      </vt:variant>
      <vt:variant>
        <vt:lpwstr>https://bioconductor.org/packages/devel/data/experiment/vignettes/MouseGastrulationData/inst/doc/MouseGastrulationData.html</vt:lpwstr>
      </vt:variant>
      <vt:variant>
        <vt:lpwstr/>
      </vt:variant>
      <vt:variant>
        <vt:i4>131141</vt:i4>
      </vt:variant>
      <vt:variant>
        <vt:i4>625</vt:i4>
      </vt:variant>
      <vt:variant>
        <vt:i4>0</vt:i4>
      </vt:variant>
      <vt:variant>
        <vt:i4>5</vt:i4>
      </vt:variant>
      <vt:variant>
        <vt:lpwstr>https://www.ncbi.nlm.nih.gov/geo/query/acc.cgi?acc=GSM3732840</vt:lpwstr>
      </vt:variant>
      <vt:variant>
        <vt:lpwstr/>
      </vt:variant>
      <vt:variant>
        <vt:i4>2687040</vt:i4>
      </vt:variant>
      <vt:variant>
        <vt:i4>617</vt:i4>
      </vt:variant>
      <vt:variant>
        <vt:i4>0</vt:i4>
      </vt:variant>
      <vt:variant>
        <vt:i4>5</vt:i4>
      </vt:variant>
      <vt:variant>
        <vt:lpwstr>https://figshare.com/projects/Single_nuclei_RNA-seq_of_mouse_placental_labyrinth_development/92354</vt:lpwstr>
      </vt:variant>
      <vt:variant>
        <vt:lpwstr/>
      </vt:variant>
      <vt:variant>
        <vt:i4>7995502</vt:i4>
      </vt:variant>
      <vt:variant>
        <vt:i4>611</vt:i4>
      </vt:variant>
      <vt:variant>
        <vt:i4>0</vt:i4>
      </vt:variant>
      <vt:variant>
        <vt:i4>5</vt:i4>
      </vt:variant>
      <vt:variant>
        <vt:lpwstr>https://db.cngb.org/search/project/CNP0000236/</vt:lpwstr>
      </vt:variant>
      <vt:variant>
        <vt:lpwstr/>
      </vt:variant>
      <vt:variant>
        <vt:i4>1114196</vt:i4>
      </vt:variant>
      <vt:variant>
        <vt:i4>552</vt:i4>
      </vt:variant>
      <vt:variant>
        <vt:i4>0</vt:i4>
      </vt:variant>
      <vt:variant>
        <vt:i4>5</vt:i4>
      </vt:variant>
      <vt:variant>
        <vt:lpwstr>https://hdbratlas.org/comparison-HvM.html</vt:lpwstr>
      </vt:variant>
      <vt:variant>
        <vt:lpwstr/>
      </vt:variant>
      <vt:variant>
        <vt:i4>6488178</vt:i4>
      </vt:variant>
      <vt:variant>
        <vt:i4>530</vt:i4>
      </vt:variant>
      <vt:variant>
        <vt:i4>0</vt:i4>
      </vt:variant>
      <vt:variant>
        <vt:i4>5</vt:i4>
      </vt:variant>
      <vt:variant>
        <vt:lpwstr>https://doi.org/10.1242/dev.182097</vt:lpwstr>
      </vt:variant>
      <vt:variant>
        <vt:lpwstr/>
      </vt:variant>
      <vt:variant>
        <vt:i4>5505089</vt:i4>
      </vt:variant>
      <vt:variant>
        <vt:i4>527</vt:i4>
      </vt:variant>
      <vt:variant>
        <vt:i4>0</vt:i4>
      </vt:variant>
      <vt:variant>
        <vt:i4>5</vt:i4>
      </vt:variant>
      <vt:variant>
        <vt:lpwstr>https://doi.org/10.1002/hep.29353</vt:lpwstr>
      </vt:variant>
      <vt:variant>
        <vt:lpwstr/>
      </vt:variant>
      <vt:variant>
        <vt:i4>4587614</vt:i4>
      </vt:variant>
      <vt:variant>
        <vt:i4>524</vt:i4>
      </vt:variant>
      <vt:variant>
        <vt:i4>0</vt:i4>
      </vt:variant>
      <vt:variant>
        <vt:i4>5</vt:i4>
      </vt:variant>
      <vt:variant>
        <vt:lpwstr>https://doi.org/10.1089/ars.2017.7216</vt:lpwstr>
      </vt:variant>
      <vt:variant>
        <vt:lpwstr/>
      </vt:variant>
      <vt:variant>
        <vt:i4>2228274</vt:i4>
      </vt:variant>
      <vt:variant>
        <vt:i4>521</vt:i4>
      </vt:variant>
      <vt:variant>
        <vt:i4>0</vt:i4>
      </vt:variant>
      <vt:variant>
        <vt:i4>5</vt:i4>
      </vt:variant>
      <vt:variant>
        <vt:lpwstr>https://doi.org/10.1038/s41556-022-00989-7</vt:lpwstr>
      </vt:variant>
      <vt:variant>
        <vt:lpwstr/>
      </vt:variant>
      <vt:variant>
        <vt:i4>7143536</vt:i4>
      </vt:variant>
      <vt:variant>
        <vt:i4>518</vt:i4>
      </vt:variant>
      <vt:variant>
        <vt:i4>0</vt:i4>
      </vt:variant>
      <vt:variant>
        <vt:i4>5</vt:i4>
      </vt:variant>
      <vt:variant>
        <vt:lpwstr>https://doi.org/10.1093/ckj/sfac262</vt:lpwstr>
      </vt:variant>
      <vt:variant>
        <vt:lpwstr/>
      </vt:variant>
      <vt:variant>
        <vt:i4>6094912</vt:i4>
      </vt:variant>
      <vt:variant>
        <vt:i4>515</vt:i4>
      </vt:variant>
      <vt:variant>
        <vt:i4>0</vt:i4>
      </vt:variant>
      <vt:variant>
        <vt:i4>5</vt:i4>
      </vt:variant>
      <vt:variant>
        <vt:lpwstr>https://doi.org/10.1016/0006-2952(91)90279-e</vt:lpwstr>
      </vt:variant>
      <vt:variant>
        <vt:lpwstr/>
      </vt:variant>
      <vt:variant>
        <vt:i4>5636173</vt:i4>
      </vt:variant>
      <vt:variant>
        <vt:i4>512</vt:i4>
      </vt:variant>
      <vt:variant>
        <vt:i4>0</vt:i4>
      </vt:variant>
      <vt:variant>
        <vt:i4>5</vt:i4>
      </vt:variant>
      <vt:variant>
        <vt:lpwstr>https://doi.org/10.1016/0890-6238(92)90025-o</vt:lpwstr>
      </vt:variant>
      <vt:variant>
        <vt:lpwstr/>
      </vt:variant>
      <vt:variant>
        <vt:i4>2228342</vt:i4>
      </vt:variant>
      <vt:variant>
        <vt:i4>509</vt:i4>
      </vt:variant>
      <vt:variant>
        <vt:i4>0</vt:i4>
      </vt:variant>
      <vt:variant>
        <vt:i4>5</vt:i4>
      </vt:variant>
      <vt:variant>
        <vt:lpwstr>https://doi.org/10.1002/humu.24211</vt:lpwstr>
      </vt:variant>
      <vt:variant>
        <vt:lpwstr/>
      </vt:variant>
      <vt:variant>
        <vt:i4>4194389</vt:i4>
      </vt:variant>
      <vt:variant>
        <vt:i4>506</vt:i4>
      </vt:variant>
      <vt:variant>
        <vt:i4>0</vt:i4>
      </vt:variant>
      <vt:variant>
        <vt:i4>5</vt:i4>
      </vt:variant>
      <vt:variant>
        <vt:lpwstr>https://doi.org/10.1172/jci174824</vt:lpwstr>
      </vt:variant>
      <vt:variant>
        <vt:lpwstr/>
      </vt:variant>
      <vt:variant>
        <vt:i4>2621495</vt:i4>
      </vt:variant>
      <vt:variant>
        <vt:i4>503</vt:i4>
      </vt:variant>
      <vt:variant>
        <vt:i4>0</vt:i4>
      </vt:variant>
      <vt:variant>
        <vt:i4>5</vt:i4>
      </vt:variant>
      <vt:variant>
        <vt:lpwstr>https://doi.org/10.1016/j.ajhg.2019.12.006</vt:lpwstr>
      </vt:variant>
      <vt:variant>
        <vt:lpwstr/>
      </vt:variant>
      <vt:variant>
        <vt:i4>3407998</vt:i4>
      </vt:variant>
      <vt:variant>
        <vt:i4>500</vt:i4>
      </vt:variant>
      <vt:variant>
        <vt:i4>0</vt:i4>
      </vt:variant>
      <vt:variant>
        <vt:i4>5</vt:i4>
      </vt:variant>
      <vt:variant>
        <vt:lpwstr>https://doi.org/10.1016/j.jogoh.2018.10.016</vt:lpwstr>
      </vt:variant>
      <vt:variant>
        <vt:lpwstr/>
      </vt:variant>
      <vt:variant>
        <vt:i4>3932275</vt:i4>
      </vt:variant>
      <vt:variant>
        <vt:i4>497</vt:i4>
      </vt:variant>
      <vt:variant>
        <vt:i4>0</vt:i4>
      </vt:variant>
      <vt:variant>
        <vt:i4>5</vt:i4>
      </vt:variant>
      <vt:variant>
        <vt:lpwstr>https://doi.org/10.1093/hmg/ddy383</vt:lpwstr>
      </vt:variant>
      <vt:variant>
        <vt:lpwstr/>
      </vt:variant>
      <vt:variant>
        <vt:i4>4784132</vt:i4>
      </vt:variant>
      <vt:variant>
        <vt:i4>494</vt:i4>
      </vt:variant>
      <vt:variant>
        <vt:i4>0</vt:i4>
      </vt:variant>
      <vt:variant>
        <vt:i4>5</vt:i4>
      </vt:variant>
      <vt:variant>
        <vt:lpwstr>https://doi.org/10.1056/NEJMoa1616361</vt:lpwstr>
      </vt:variant>
      <vt:variant>
        <vt:lpwstr/>
      </vt:variant>
      <vt:variant>
        <vt:i4>720898</vt:i4>
      </vt:variant>
      <vt:variant>
        <vt:i4>491</vt:i4>
      </vt:variant>
      <vt:variant>
        <vt:i4>0</vt:i4>
      </vt:variant>
      <vt:variant>
        <vt:i4>5</vt:i4>
      </vt:variant>
      <vt:variant>
        <vt:lpwstr>https://doi.org/https://doi.org/10.1016/0048-3575(79)90112-3</vt:lpwstr>
      </vt:variant>
      <vt:variant>
        <vt:lpwstr/>
      </vt:variant>
      <vt:variant>
        <vt:i4>786506</vt:i4>
      </vt:variant>
      <vt:variant>
        <vt:i4>488</vt:i4>
      </vt:variant>
      <vt:variant>
        <vt:i4>0</vt:i4>
      </vt:variant>
      <vt:variant>
        <vt:i4>5</vt:i4>
      </vt:variant>
      <vt:variant>
        <vt:lpwstr>https://doi.org/10.1016/0006-2952(78)90335-0</vt:lpwstr>
      </vt:variant>
      <vt:variant>
        <vt:lpwstr/>
      </vt:variant>
      <vt:variant>
        <vt:i4>5373969</vt:i4>
      </vt:variant>
      <vt:variant>
        <vt:i4>485</vt:i4>
      </vt:variant>
      <vt:variant>
        <vt:i4>0</vt:i4>
      </vt:variant>
      <vt:variant>
        <vt:i4>5</vt:i4>
      </vt:variant>
      <vt:variant>
        <vt:lpwstr>https://doi.org/10.1016/j.tiv.2017.08.001</vt:lpwstr>
      </vt:variant>
      <vt:variant>
        <vt:lpwstr/>
      </vt:variant>
      <vt:variant>
        <vt:i4>327680</vt:i4>
      </vt:variant>
      <vt:variant>
        <vt:i4>482</vt:i4>
      </vt:variant>
      <vt:variant>
        <vt:i4>0</vt:i4>
      </vt:variant>
      <vt:variant>
        <vt:i4>5</vt:i4>
      </vt:variant>
      <vt:variant>
        <vt:lpwstr>https://doi.org/10.3389/fimmu.2014.00230</vt:lpwstr>
      </vt:variant>
      <vt:variant>
        <vt:lpwstr/>
      </vt:variant>
      <vt:variant>
        <vt:i4>6357049</vt:i4>
      </vt:variant>
      <vt:variant>
        <vt:i4>479</vt:i4>
      </vt:variant>
      <vt:variant>
        <vt:i4>0</vt:i4>
      </vt:variant>
      <vt:variant>
        <vt:i4>5</vt:i4>
      </vt:variant>
      <vt:variant>
        <vt:lpwstr>https://doi.org/10.1038/s41467-020-17575-w</vt:lpwstr>
      </vt:variant>
      <vt:variant>
        <vt:lpwstr/>
      </vt:variant>
      <vt:variant>
        <vt:i4>19</vt:i4>
      </vt:variant>
      <vt:variant>
        <vt:i4>476</vt:i4>
      </vt:variant>
      <vt:variant>
        <vt:i4>0</vt:i4>
      </vt:variant>
      <vt:variant>
        <vt:i4>5</vt:i4>
      </vt:variant>
      <vt:variant>
        <vt:lpwstr>https://doi.org/10.1038/s41586-019-0933-9</vt:lpwstr>
      </vt:variant>
      <vt:variant>
        <vt:lpwstr/>
      </vt:variant>
      <vt:variant>
        <vt:i4>6750264</vt:i4>
      </vt:variant>
      <vt:variant>
        <vt:i4>473</vt:i4>
      </vt:variant>
      <vt:variant>
        <vt:i4>0</vt:i4>
      </vt:variant>
      <vt:variant>
        <vt:i4>5</vt:i4>
      </vt:variant>
      <vt:variant>
        <vt:lpwstr>https://doi.org/10.1038/nature26002</vt:lpwstr>
      </vt:variant>
      <vt:variant>
        <vt:lpwstr/>
      </vt:variant>
      <vt:variant>
        <vt:i4>6619191</vt:i4>
      </vt:variant>
      <vt:variant>
        <vt:i4>470</vt:i4>
      </vt:variant>
      <vt:variant>
        <vt:i4>0</vt:i4>
      </vt:variant>
      <vt:variant>
        <vt:i4>5</vt:i4>
      </vt:variant>
      <vt:variant>
        <vt:lpwstr>https://doi.org/10.1038/s41596-022-00710-w</vt:lpwstr>
      </vt:variant>
      <vt:variant>
        <vt:lpwstr/>
      </vt:variant>
      <vt:variant>
        <vt:i4>327710</vt:i4>
      </vt:variant>
      <vt:variant>
        <vt:i4>467</vt:i4>
      </vt:variant>
      <vt:variant>
        <vt:i4>0</vt:i4>
      </vt:variant>
      <vt:variant>
        <vt:i4>5</vt:i4>
      </vt:variant>
      <vt:variant>
        <vt:lpwstr>https://doi.org/10.1007/s12035-015-9232-0</vt:lpwstr>
      </vt:variant>
      <vt:variant>
        <vt:lpwstr/>
      </vt:variant>
      <vt:variant>
        <vt:i4>8192038</vt:i4>
      </vt:variant>
      <vt:variant>
        <vt:i4>464</vt:i4>
      </vt:variant>
      <vt:variant>
        <vt:i4>0</vt:i4>
      </vt:variant>
      <vt:variant>
        <vt:i4>5</vt:i4>
      </vt:variant>
      <vt:variant>
        <vt:lpwstr>https://doi.org/10.1093/bioinformatics/btab209</vt:lpwstr>
      </vt:variant>
      <vt:variant>
        <vt:lpwstr/>
      </vt:variant>
      <vt:variant>
        <vt:i4>4194391</vt:i4>
      </vt:variant>
      <vt:variant>
        <vt:i4>461</vt:i4>
      </vt:variant>
      <vt:variant>
        <vt:i4>0</vt:i4>
      </vt:variant>
      <vt:variant>
        <vt:i4>5</vt:i4>
      </vt:variant>
      <vt:variant>
        <vt:lpwstr>https://doi.org/10.1002/bdr2.2172</vt:lpwstr>
      </vt:variant>
      <vt:variant>
        <vt:lpwstr/>
      </vt:variant>
      <vt:variant>
        <vt:i4>1835090</vt:i4>
      </vt:variant>
      <vt:variant>
        <vt:i4>458</vt:i4>
      </vt:variant>
      <vt:variant>
        <vt:i4>0</vt:i4>
      </vt:variant>
      <vt:variant>
        <vt:i4>5</vt:i4>
      </vt:variant>
      <vt:variant>
        <vt:lpwstr>https://doi.org/10.1159/000289817</vt:lpwstr>
      </vt:variant>
      <vt:variant>
        <vt:lpwstr/>
      </vt:variant>
      <vt:variant>
        <vt:i4>196677</vt:i4>
      </vt:variant>
      <vt:variant>
        <vt:i4>455</vt:i4>
      </vt:variant>
      <vt:variant>
        <vt:i4>0</vt:i4>
      </vt:variant>
      <vt:variant>
        <vt:i4>5</vt:i4>
      </vt:variant>
      <vt:variant>
        <vt:lpwstr>https://doi.org/10.1002/(sici)1097-0029(19971201)39:5</vt:lpwstr>
      </vt:variant>
      <vt:variant>
        <vt:lpwstr/>
      </vt:variant>
      <vt:variant>
        <vt:i4>2621499</vt:i4>
      </vt:variant>
      <vt:variant>
        <vt:i4>452</vt:i4>
      </vt:variant>
      <vt:variant>
        <vt:i4>0</vt:i4>
      </vt:variant>
      <vt:variant>
        <vt:i4>5</vt:i4>
      </vt:variant>
      <vt:variant>
        <vt:lpwstr>https://doi.org/10.1038/s42003-020-01364-8</vt:lpwstr>
      </vt:variant>
      <vt:variant>
        <vt:lpwstr/>
      </vt:variant>
      <vt:variant>
        <vt:i4>655376</vt:i4>
      </vt:variant>
      <vt:variant>
        <vt:i4>449</vt:i4>
      </vt:variant>
      <vt:variant>
        <vt:i4>0</vt:i4>
      </vt:variant>
      <vt:variant>
        <vt:i4>5</vt:i4>
      </vt:variant>
      <vt:variant>
        <vt:lpwstr>https://doi.org/10.1007/s12687-017-0336-2</vt:lpwstr>
      </vt:variant>
      <vt:variant>
        <vt:lpwstr/>
      </vt:variant>
      <vt:variant>
        <vt:i4>3276854</vt:i4>
      </vt:variant>
      <vt:variant>
        <vt:i4>446</vt:i4>
      </vt:variant>
      <vt:variant>
        <vt:i4>0</vt:i4>
      </vt:variant>
      <vt:variant>
        <vt:i4>5</vt:i4>
      </vt:variant>
      <vt:variant>
        <vt:lpwstr>https://doi.org/10.7554/eLife.60266</vt:lpwstr>
      </vt:variant>
      <vt:variant>
        <vt:lpwstr/>
      </vt:variant>
      <vt:variant>
        <vt:i4>2490476</vt:i4>
      </vt:variant>
      <vt:variant>
        <vt:i4>443</vt:i4>
      </vt:variant>
      <vt:variant>
        <vt:i4>0</vt:i4>
      </vt:variant>
      <vt:variant>
        <vt:i4>5</vt:i4>
      </vt:variant>
      <vt:variant>
        <vt:lpwstr>https://doi.org/10.12865/chsj.47.04.10</vt:lpwstr>
      </vt:variant>
      <vt:variant>
        <vt:lpwstr/>
      </vt:variant>
      <vt:variant>
        <vt:i4>3342393</vt:i4>
      </vt:variant>
      <vt:variant>
        <vt:i4>440</vt:i4>
      </vt:variant>
      <vt:variant>
        <vt:i4>0</vt:i4>
      </vt:variant>
      <vt:variant>
        <vt:i4>5</vt:i4>
      </vt:variant>
      <vt:variant>
        <vt:lpwstr>https://doi.org/10.1016/j.cmet.2018.03.018</vt:lpwstr>
      </vt:variant>
      <vt:variant>
        <vt:lpwstr/>
      </vt:variant>
      <vt:variant>
        <vt:i4>5963869</vt:i4>
      </vt:variant>
      <vt:variant>
        <vt:i4>437</vt:i4>
      </vt:variant>
      <vt:variant>
        <vt:i4>0</vt:i4>
      </vt:variant>
      <vt:variant>
        <vt:i4>5</vt:i4>
      </vt:variant>
      <vt:variant>
        <vt:lpwstr>https://doi.org/10.1097/mco.0000000000000529</vt:lpwstr>
      </vt:variant>
      <vt:variant>
        <vt:lpwstr/>
      </vt:variant>
      <vt:variant>
        <vt:i4>2949232</vt:i4>
      </vt:variant>
      <vt:variant>
        <vt:i4>434</vt:i4>
      </vt:variant>
      <vt:variant>
        <vt:i4>0</vt:i4>
      </vt:variant>
      <vt:variant>
        <vt:i4>5</vt:i4>
      </vt:variant>
      <vt:variant>
        <vt:lpwstr>https://doi.org/10.1186/1756-0500-7-675</vt:lpwstr>
      </vt:variant>
      <vt:variant>
        <vt:lpwstr/>
      </vt:variant>
      <vt:variant>
        <vt:i4>1376339</vt:i4>
      </vt:variant>
      <vt:variant>
        <vt:i4>431</vt:i4>
      </vt:variant>
      <vt:variant>
        <vt:i4>0</vt:i4>
      </vt:variant>
      <vt:variant>
        <vt:i4>5</vt:i4>
      </vt:variant>
      <vt:variant>
        <vt:lpwstr>https://doi.org/10.1203/00006450-196705000-00005</vt:lpwstr>
      </vt:variant>
      <vt:variant>
        <vt:lpwstr/>
      </vt:variant>
      <vt:variant>
        <vt:i4>4849736</vt:i4>
      </vt:variant>
      <vt:variant>
        <vt:i4>428</vt:i4>
      </vt:variant>
      <vt:variant>
        <vt:i4>0</vt:i4>
      </vt:variant>
      <vt:variant>
        <vt:i4>5</vt:i4>
      </vt:variant>
      <vt:variant>
        <vt:lpwstr>https://doi.org/10.1371/journal.pone.0098956</vt:lpwstr>
      </vt:variant>
      <vt:variant>
        <vt:lpwstr/>
      </vt:variant>
      <vt:variant>
        <vt:i4>7078005</vt:i4>
      </vt:variant>
      <vt:variant>
        <vt:i4>425</vt:i4>
      </vt:variant>
      <vt:variant>
        <vt:i4>0</vt:i4>
      </vt:variant>
      <vt:variant>
        <vt:i4>5</vt:i4>
      </vt:variant>
      <vt:variant>
        <vt:lpwstr>https://doi.org/doi:10.18129/B9.bioc.MouseGastrulationData</vt:lpwstr>
      </vt:variant>
      <vt:variant>
        <vt:lpwstr/>
      </vt:variant>
      <vt:variant>
        <vt:i4>4128892</vt:i4>
      </vt:variant>
      <vt:variant>
        <vt:i4>422</vt:i4>
      </vt:variant>
      <vt:variant>
        <vt:i4>0</vt:i4>
      </vt:variant>
      <vt:variant>
        <vt:i4>5</vt:i4>
      </vt:variant>
      <vt:variant>
        <vt:lpwstr>https://doi.org/10.1126/science.add7564</vt:lpwstr>
      </vt:variant>
      <vt:variant>
        <vt:lpwstr/>
      </vt:variant>
      <vt:variant>
        <vt:i4>1572893</vt:i4>
      </vt:variant>
      <vt:variant>
        <vt:i4>419</vt:i4>
      </vt:variant>
      <vt:variant>
        <vt:i4>0</vt:i4>
      </vt:variant>
      <vt:variant>
        <vt:i4>5</vt:i4>
      </vt:variant>
      <vt:variant>
        <vt:lpwstr>https://doi.org/10.4239/wjd.v6.i3.481</vt:lpwstr>
      </vt:variant>
      <vt:variant>
        <vt:lpwstr/>
      </vt:variant>
      <vt:variant>
        <vt:i4>1179733</vt:i4>
      </vt:variant>
      <vt:variant>
        <vt:i4>416</vt:i4>
      </vt:variant>
      <vt:variant>
        <vt:i4>0</vt:i4>
      </vt:variant>
      <vt:variant>
        <vt:i4>5</vt:i4>
      </vt:variant>
      <vt:variant>
        <vt:lpwstr>https://doi.org/10.1177/01926233211042270</vt:lpwstr>
      </vt:variant>
      <vt:variant>
        <vt:lpwstr/>
      </vt:variant>
      <vt:variant>
        <vt:i4>3932262</vt:i4>
      </vt:variant>
      <vt:variant>
        <vt:i4>413</vt:i4>
      </vt:variant>
      <vt:variant>
        <vt:i4>0</vt:i4>
      </vt:variant>
      <vt:variant>
        <vt:i4>5</vt:i4>
      </vt:variant>
      <vt:variant>
        <vt:lpwstr>https://doi.org/10.1098/rsob.170063</vt:lpwstr>
      </vt:variant>
      <vt:variant>
        <vt:lpwstr/>
      </vt:variant>
      <vt:variant>
        <vt:i4>4194396</vt:i4>
      </vt:variant>
      <vt:variant>
        <vt:i4>410</vt:i4>
      </vt:variant>
      <vt:variant>
        <vt:i4>0</vt:i4>
      </vt:variant>
      <vt:variant>
        <vt:i4>5</vt:i4>
      </vt:variant>
      <vt:variant>
        <vt:lpwstr>https://doi.org/10.1089/ars.2023.0349</vt:lpwstr>
      </vt:variant>
      <vt:variant>
        <vt:lpwstr/>
      </vt:variant>
      <vt:variant>
        <vt:i4>2555957</vt:i4>
      </vt:variant>
      <vt:variant>
        <vt:i4>407</vt:i4>
      </vt:variant>
      <vt:variant>
        <vt:i4>0</vt:i4>
      </vt:variant>
      <vt:variant>
        <vt:i4>5</vt:i4>
      </vt:variant>
      <vt:variant>
        <vt:lpwstr>https://doi.org/10.1016/j.ajog.2015.09.082</vt:lpwstr>
      </vt:variant>
      <vt:variant>
        <vt:lpwstr/>
      </vt:variant>
      <vt:variant>
        <vt:i4>5701698</vt:i4>
      </vt:variant>
      <vt:variant>
        <vt:i4>404</vt:i4>
      </vt:variant>
      <vt:variant>
        <vt:i4>0</vt:i4>
      </vt:variant>
      <vt:variant>
        <vt:i4>5</vt:i4>
      </vt:variant>
      <vt:variant>
        <vt:lpwstr>https://doi.org/10.1093/bioinformatics/bts635</vt:lpwstr>
      </vt:variant>
      <vt:variant>
        <vt:lpwstr/>
      </vt:variant>
      <vt:variant>
        <vt:i4>5636187</vt:i4>
      </vt:variant>
      <vt:variant>
        <vt:i4>401</vt:i4>
      </vt:variant>
      <vt:variant>
        <vt:i4>0</vt:i4>
      </vt:variant>
      <vt:variant>
        <vt:i4>5</vt:i4>
      </vt:variant>
      <vt:variant>
        <vt:lpwstr>https://doi.org/10.1128/mcb.22.12.4158-4166.2002</vt:lpwstr>
      </vt:variant>
      <vt:variant>
        <vt:lpwstr/>
      </vt:variant>
      <vt:variant>
        <vt:i4>3080244</vt:i4>
      </vt:variant>
      <vt:variant>
        <vt:i4>398</vt:i4>
      </vt:variant>
      <vt:variant>
        <vt:i4>0</vt:i4>
      </vt:variant>
      <vt:variant>
        <vt:i4>5</vt:i4>
      </vt:variant>
      <vt:variant>
        <vt:lpwstr>https://doi.org/10.1038/s41598-021-01235-0</vt:lpwstr>
      </vt:variant>
      <vt:variant>
        <vt:lpwstr/>
      </vt:variant>
      <vt:variant>
        <vt:i4>3473504</vt:i4>
      </vt:variant>
      <vt:variant>
        <vt:i4>395</vt:i4>
      </vt:variant>
      <vt:variant>
        <vt:i4>0</vt:i4>
      </vt:variant>
      <vt:variant>
        <vt:i4>5</vt:i4>
      </vt:variant>
      <vt:variant>
        <vt:lpwstr>https://doi.org/10.1073/pnas.1916588117</vt:lpwstr>
      </vt:variant>
      <vt:variant>
        <vt:lpwstr/>
      </vt:variant>
      <vt:variant>
        <vt:i4>4980813</vt:i4>
      </vt:variant>
      <vt:variant>
        <vt:i4>392</vt:i4>
      </vt:variant>
      <vt:variant>
        <vt:i4>0</vt:i4>
      </vt:variant>
      <vt:variant>
        <vt:i4>5</vt:i4>
      </vt:variant>
      <vt:variant>
        <vt:lpwstr>https://doi.org/10.1016/j.ab.2021.114409</vt:lpwstr>
      </vt:variant>
      <vt:variant>
        <vt:lpwstr/>
      </vt:variant>
      <vt:variant>
        <vt:i4>6357102</vt:i4>
      </vt:variant>
      <vt:variant>
        <vt:i4>389</vt:i4>
      </vt:variant>
      <vt:variant>
        <vt:i4>0</vt:i4>
      </vt:variant>
      <vt:variant>
        <vt:i4>5</vt:i4>
      </vt:variant>
      <vt:variant>
        <vt:lpwstr>https://doi.org/10.1242/dmm.049647</vt:lpwstr>
      </vt:variant>
      <vt:variant>
        <vt:lpwstr/>
      </vt:variant>
      <vt:variant>
        <vt:i4>6881385</vt:i4>
      </vt:variant>
      <vt:variant>
        <vt:i4>386</vt:i4>
      </vt:variant>
      <vt:variant>
        <vt:i4>0</vt:i4>
      </vt:variant>
      <vt:variant>
        <vt:i4>5</vt:i4>
      </vt:variant>
      <vt:variant>
        <vt:lpwstr>https://doi.org/doi:10.1073/pnas.1702560114</vt:lpwstr>
      </vt:variant>
      <vt:variant>
        <vt:lpwstr/>
      </vt:variant>
      <vt:variant>
        <vt:i4>5242961</vt:i4>
      </vt:variant>
      <vt:variant>
        <vt:i4>383</vt:i4>
      </vt:variant>
      <vt:variant>
        <vt:i4>0</vt:i4>
      </vt:variant>
      <vt:variant>
        <vt:i4>5</vt:i4>
      </vt:variant>
      <vt:variant>
        <vt:lpwstr>https://doi.org/10.1111/j.1479-828X.2006.00627.x</vt:lpwstr>
      </vt:variant>
      <vt:variant>
        <vt:lpwstr/>
      </vt:variant>
      <vt:variant>
        <vt:i4>8192088</vt:i4>
      </vt:variant>
      <vt:variant>
        <vt:i4>380</vt:i4>
      </vt:variant>
      <vt:variant>
        <vt:i4>0</vt:i4>
      </vt:variant>
      <vt:variant>
        <vt:i4>5</vt:i4>
      </vt:variant>
      <vt:variant>
        <vt:lpwstr>https://doi.org/10.1007/978-1-60761-416-6_11</vt:lpwstr>
      </vt:variant>
      <vt:variant>
        <vt:lpwstr/>
      </vt:variant>
      <vt:variant>
        <vt:i4>327705</vt:i4>
      </vt:variant>
      <vt:variant>
        <vt:i4>377</vt:i4>
      </vt:variant>
      <vt:variant>
        <vt:i4>0</vt:i4>
      </vt:variant>
      <vt:variant>
        <vt:i4>5</vt:i4>
      </vt:variant>
      <vt:variant>
        <vt:lpwstr>https://doi.org/10.1038/s41586-019-0969-x</vt:lpwstr>
      </vt:variant>
      <vt:variant>
        <vt:lpwstr/>
      </vt:variant>
      <vt:variant>
        <vt:i4>5898309</vt:i4>
      </vt:variant>
      <vt:variant>
        <vt:i4>374</vt:i4>
      </vt:variant>
      <vt:variant>
        <vt:i4>0</vt:i4>
      </vt:variant>
      <vt:variant>
        <vt:i4>5</vt:i4>
      </vt:variant>
      <vt:variant>
        <vt:lpwstr>https://doi.org/10.1038/nbt.4096</vt:lpwstr>
      </vt:variant>
      <vt:variant>
        <vt:lpwstr/>
      </vt:variant>
      <vt:variant>
        <vt:i4>7274606</vt:i4>
      </vt:variant>
      <vt:variant>
        <vt:i4>371</vt:i4>
      </vt:variant>
      <vt:variant>
        <vt:i4>0</vt:i4>
      </vt:variant>
      <vt:variant>
        <vt:i4>5</vt:i4>
      </vt:variant>
      <vt:variant>
        <vt:lpwstr>https://doi.org/10.1152/physrev.00029.2015</vt:lpwstr>
      </vt:variant>
      <vt:variant>
        <vt:lpwstr/>
      </vt:variant>
      <vt:variant>
        <vt:i4>6946877</vt:i4>
      </vt:variant>
      <vt:variant>
        <vt:i4>368</vt:i4>
      </vt:variant>
      <vt:variant>
        <vt:i4>0</vt:i4>
      </vt:variant>
      <vt:variant>
        <vt:i4>5</vt:i4>
      </vt:variant>
      <vt:variant>
        <vt:lpwstr>https://doi.org/10.1038/s41598-018-20888-y</vt:lpwstr>
      </vt:variant>
      <vt:variant>
        <vt:lpwstr/>
      </vt:variant>
      <vt:variant>
        <vt:i4>6553634</vt:i4>
      </vt:variant>
      <vt:variant>
        <vt:i4>365</vt:i4>
      </vt:variant>
      <vt:variant>
        <vt:i4>0</vt:i4>
      </vt:variant>
      <vt:variant>
        <vt:i4>5</vt:i4>
      </vt:variant>
      <vt:variant>
        <vt:lpwstr>https://doi.org/10.3390/ijerph182111545</vt:lpwstr>
      </vt:variant>
      <vt:variant>
        <vt:lpwstr/>
      </vt:variant>
      <vt:variant>
        <vt:i4>2359411</vt:i4>
      </vt:variant>
      <vt:variant>
        <vt:i4>362</vt:i4>
      </vt:variant>
      <vt:variant>
        <vt:i4>0</vt:i4>
      </vt:variant>
      <vt:variant>
        <vt:i4>5</vt:i4>
      </vt:variant>
      <vt:variant>
        <vt:lpwstr>https://doi.org/10.1002/tera.1420040302</vt:lpwstr>
      </vt:variant>
      <vt:variant>
        <vt:lpwstr/>
      </vt:variant>
      <vt:variant>
        <vt:i4>852044</vt:i4>
      </vt:variant>
      <vt:variant>
        <vt:i4>359</vt:i4>
      </vt:variant>
      <vt:variant>
        <vt:i4>0</vt:i4>
      </vt:variant>
      <vt:variant>
        <vt:i4>5</vt:i4>
      </vt:variant>
      <vt:variant>
        <vt:lpwstr>https://doi.org/https://doi.org/10.1016/S0022-3476(98)70522-0</vt:lpwstr>
      </vt:variant>
      <vt:variant>
        <vt:lpwstr/>
      </vt:variant>
      <vt:variant>
        <vt:i4>5570629</vt:i4>
      </vt:variant>
      <vt:variant>
        <vt:i4>356</vt:i4>
      </vt:variant>
      <vt:variant>
        <vt:i4>0</vt:i4>
      </vt:variant>
      <vt:variant>
        <vt:i4>5</vt:i4>
      </vt:variant>
      <vt:variant>
        <vt:lpwstr>https://doi.org/10.1093/bioinformatics/btu170</vt:lpwstr>
      </vt:variant>
      <vt:variant>
        <vt:lpwstr/>
      </vt:variant>
      <vt:variant>
        <vt:i4>2555958</vt:i4>
      </vt:variant>
      <vt:variant>
        <vt:i4>353</vt:i4>
      </vt:variant>
      <vt:variant>
        <vt:i4>0</vt:i4>
      </vt:variant>
      <vt:variant>
        <vt:i4>5</vt:i4>
      </vt:variant>
      <vt:variant>
        <vt:lpwstr>https://doi.org/10.1023/a:1020884312053</vt:lpwstr>
      </vt:variant>
      <vt:variant>
        <vt:lpwstr/>
      </vt:variant>
      <vt:variant>
        <vt:i4>3670069</vt:i4>
      </vt:variant>
      <vt:variant>
        <vt:i4>350</vt:i4>
      </vt:variant>
      <vt:variant>
        <vt:i4>0</vt:i4>
      </vt:variant>
      <vt:variant>
        <vt:i4>5</vt:i4>
      </vt:variant>
      <vt:variant>
        <vt:lpwstr>https://doi.org/10.1055/s-0035-1556745</vt:lpwstr>
      </vt:variant>
      <vt:variant>
        <vt:lpwstr/>
      </vt:variant>
      <vt:variant>
        <vt:i4>6488133</vt:i4>
      </vt:variant>
      <vt:variant>
        <vt:i4>347</vt:i4>
      </vt:variant>
      <vt:variant>
        <vt:i4>0</vt:i4>
      </vt:variant>
      <vt:variant>
        <vt:i4>5</vt:i4>
      </vt:variant>
      <vt:variant>
        <vt:lpwstr>https://doi.org/10.1007/978-1-4615-0135-0_45</vt:lpwstr>
      </vt:variant>
      <vt:variant>
        <vt:lpwstr/>
      </vt:variant>
      <vt:variant>
        <vt:i4>6750276</vt:i4>
      </vt:variant>
      <vt:variant>
        <vt:i4>333</vt:i4>
      </vt:variant>
      <vt:variant>
        <vt:i4>0</vt:i4>
      </vt:variant>
      <vt:variant>
        <vt:i4>5</vt:i4>
      </vt:variant>
      <vt:variant>
        <vt:lpwstr>https://www.gencodegenes.org/mouse/release_M10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yleigh Bozon</dc:creator>
  <cp:keywords/>
  <dc:description/>
  <cp:lastModifiedBy>Hartmut Cuny</cp:lastModifiedBy>
  <cp:revision>4</cp:revision>
  <cp:lastPrinted>2024-11-06T04:39:00Z</cp:lastPrinted>
  <dcterms:created xsi:type="dcterms:W3CDTF">2025-02-23T21:39:00Z</dcterms:created>
  <dcterms:modified xsi:type="dcterms:W3CDTF">2025-02-23T2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416cba2-ace6-4f76-8cb0-5a7c39fcbfaa_ActionId">
    <vt:lpwstr>61af3ad4-5212-47c6-b8c9-750ba85d6e9e</vt:lpwstr>
  </property>
  <property fmtid="{D5CDD505-2E9C-101B-9397-08002B2CF9AE}" pid="3" name="MSIP_Label_8416cba2-ace6-4f76-8cb0-5a7c39fcbfaa_Name">
    <vt:lpwstr>SENSITIVE</vt:lpwstr>
  </property>
  <property fmtid="{D5CDD505-2E9C-101B-9397-08002B2CF9AE}" pid="4" name="MSIP_Label_8416cba2-ace6-4f76-8cb0-5a7c39fcbfaa_SetDate">
    <vt:lpwstr>2024-03-08T07:07:29Z</vt:lpwstr>
  </property>
  <property fmtid="{D5CDD505-2E9C-101B-9397-08002B2CF9AE}" pid="5" name="MSIP_Label_8416cba2-ace6-4f76-8cb0-5a7c39fcbfaa_SiteId">
    <vt:lpwstr>7e400554-fd39-487a-894e-4d95dae53d4d</vt:lpwstr>
  </property>
  <property fmtid="{D5CDD505-2E9C-101B-9397-08002B2CF9AE}" pid="6" name="MSIP_Label_8416cba2-ace6-4f76-8cb0-5a7c39fcbfaa_Enabled">
    <vt:lpwstr>True</vt:lpwstr>
  </property>
  <property fmtid="{D5CDD505-2E9C-101B-9397-08002B2CF9AE}" pid="7" name="ContentTypeId">
    <vt:lpwstr>0x010100663A6D4AD2B3384A85E2792327CDFCC9</vt:lpwstr>
  </property>
  <property fmtid="{D5CDD505-2E9C-101B-9397-08002B2CF9AE}" pid="8" name="MediaServiceImageTags">
    <vt:lpwstr/>
  </property>
  <property fmtid="{D5CDD505-2E9C-101B-9397-08002B2CF9AE}" pid="9" name="MSIP_Label_8416cba2-ace6-4f76-8cb0-5a7c39fcbfaa_Removed">
    <vt:lpwstr>False</vt:lpwstr>
  </property>
  <property fmtid="{D5CDD505-2E9C-101B-9397-08002B2CF9AE}" pid="10" name="MSIP_Label_8416cba2-ace6-4f76-8cb0-5a7c39fcbfaa_Extended_MSFT_Method">
    <vt:lpwstr>Standard</vt:lpwstr>
  </property>
  <property fmtid="{D5CDD505-2E9C-101B-9397-08002B2CF9AE}" pid="11" name="Sensitivity">
    <vt:lpwstr>SENSITIVE</vt:lpwstr>
  </property>
</Properties>
</file>